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CFCEDC" w14:textId="4E39B45B" w:rsidR="00880861" w:rsidRPr="00EE7EE6" w:rsidRDefault="00587181" w:rsidP="006665D7">
      <w:pPr>
        <w:pStyle w:val="Title"/>
      </w:pPr>
      <w:r>
        <w:t>Myth</w:t>
      </w:r>
      <w:r w:rsidR="001D6187">
        <w:t>s about</w:t>
      </w:r>
      <w:r>
        <w:t xml:space="preserve"> the </w:t>
      </w:r>
      <w:r w:rsidR="00732D48">
        <w:t>State of Nature and the Reality of Stateless Societies</w:t>
      </w:r>
    </w:p>
    <w:p w14:paraId="513FA86F" w14:textId="77777777" w:rsidR="00E2334B" w:rsidRDefault="00E86EAF" w:rsidP="00E2334B">
      <w:pPr>
        <w:spacing w:line="480" w:lineRule="auto"/>
        <w:jc w:val="center"/>
        <w:rPr>
          <w:rFonts w:cs="Cambria"/>
        </w:rPr>
      </w:pPr>
      <w:r w:rsidRPr="00E86EAF">
        <w:rPr>
          <w:rFonts w:cs="Cambria"/>
        </w:rPr>
        <w:t>Karl Widerquist</w:t>
      </w:r>
      <w:r>
        <w:rPr>
          <w:rFonts w:cs="Cambria"/>
        </w:rPr>
        <w:t xml:space="preserve"> and Grant McCall</w:t>
      </w:r>
    </w:p>
    <w:p w14:paraId="122D945A" w14:textId="77777777" w:rsidR="00E86EAF" w:rsidRDefault="00E86EAF" w:rsidP="00880861">
      <w:pPr>
        <w:spacing w:line="480" w:lineRule="auto"/>
        <w:jc w:val="both"/>
        <w:rPr>
          <w:rFonts w:cs="Cambria"/>
        </w:rPr>
      </w:pPr>
    </w:p>
    <w:p w14:paraId="3520B856" w14:textId="2F03C0EB" w:rsidR="00DD0B49" w:rsidRPr="00842A1D" w:rsidRDefault="00842A1D" w:rsidP="00842A1D">
      <w:pPr>
        <w:tabs>
          <w:tab w:val="left" w:pos="8280"/>
        </w:tabs>
        <w:ind w:left="720" w:right="746"/>
        <w:jc w:val="both"/>
        <w:rPr>
          <w:rFonts w:cs="Cambria"/>
        </w:rPr>
      </w:pPr>
      <w:r>
        <w:rPr>
          <w:rFonts w:cs="Cambria"/>
        </w:rPr>
        <w:t xml:space="preserve">This is an early version of an article that was published in </w:t>
      </w:r>
      <w:r>
        <w:rPr>
          <w:rFonts w:cs="Cambria"/>
          <w:i/>
        </w:rPr>
        <w:t>Analyse &amp; Kritik</w:t>
      </w:r>
      <w:r>
        <w:rPr>
          <w:rFonts w:cs="Cambria"/>
        </w:rPr>
        <w:t>. Please cite the published version:</w:t>
      </w:r>
    </w:p>
    <w:p w14:paraId="18093546" w14:textId="77777777" w:rsidR="00842A1D" w:rsidRDefault="00842A1D" w:rsidP="00327555">
      <w:pPr>
        <w:tabs>
          <w:tab w:val="left" w:pos="8280"/>
        </w:tabs>
        <w:ind w:left="720" w:right="746"/>
        <w:jc w:val="both"/>
        <w:rPr>
          <w:color w:val="000000"/>
        </w:rPr>
      </w:pPr>
    </w:p>
    <w:p w14:paraId="6AE124BA" w14:textId="1C898377" w:rsidR="00DD0B49" w:rsidRDefault="00327555" w:rsidP="00327555">
      <w:pPr>
        <w:tabs>
          <w:tab w:val="left" w:pos="8280"/>
        </w:tabs>
        <w:ind w:left="720" w:right="746"/>
        <w:jc w:val="both"/>
        <w:rPr>
          <w:rFonts w:cs="Cambria"/>
        </w:rPr>
      </w:pPr>
      <w:r>
        <w:rPr>
          <w:color w:val="000000"/>
        </w:rPr>
        <w:t>K</w:t>
      </w:r>
      <w:r w:rsidR="00DD0B49">
        <w:rPr>
          <w:color w:val="000000"/>
        </w:rPr>
        <w:t>arl Widerquist</w:t>
      </w:r>
      <w:r w:rsidR="00DD0B49" w:rsidRPr="004911F7">
        <w:rPr>
          <w:color w:val="000000"/>
        </w:rPr>
        <w:t xml:space="preserve"> </w:t>
      </w:r>
      <w:r w:rsidR="00DD0B49">
        <w:rPr>
          <w:color w:val="000000"/>
        </w:rPr>
        <w:t>and</w:t>
      </w:r>
      <w:r w:rsidR="00DD0B49" w:rsidRPr="00AA1EE2">
        <w:rPr>
          <w:color w:val="000000"/>
        </w:rPr>
        <w:t xml:space="preserve"> Grant </w:t>
      </w:r>
      <w:r w:rsidR="00DD0B49">
        <w:rPr>
          <w:color w:val="000000"/>
        </w:rPr>
        <w:t xml:space="preserve">S. McCall, “Myths about the State of Nature and the Reality of Stateless Societies.” </w:t>
      </w:r>
      <w:r w:rsidR="00DD0B49">
        <w:rPr>
          <w:i/>
          <w:color w:val="000000"/>
        </w:rPr>
        <w:t>Analyse &amp; Kritik</w:t>
      </w:r>
      <w:r w:rsidR="00DD0B49">
        <w:rPr>
          <w:color w:val="000000"/>
        </w:rPr>
        <w:t xml:space="preserve"> 37 (2), August 2015</w:t>
      </w:r>
    </w:p>
    <w:p w14:paraId="434C83B3" w14:textId="77777777" w:rsidR="00DD0B49" w:rsidRDefault="00DD0B49" w:rsidP="00880861">
      <w:pPr>
        <w:spacing w:line="480" w:lineRule="auto"/>
        <w:jc w:val="both"/>
        <w:rPr>
          <w:rFonts w:cs="Cambria"/>
        </w:rPr>
      </w:pPr>
    </w:p>
    <w:p w14:paraId="733913CC" w14:textId="021816E8" w:rsidR="00866134" w:rsidRDefault="00E86EAF" w:rsidP="00880861">
      <w:pPr>
        <w:spacing w:line="480" w:lineRule="auto"/>
        <w:jc w:val="both"/>
        <w:rPr>
          <w:rFonts w:cs="Cambria"/>
        </w:rPr>
      </w:pPr>
      <w:r>
        <w:rPr>
          <w:rFonts w:cs="Cambria"/>
        </w:rPr>
        <w:tab/>
      </w:r>
      <w:r w:rsidR="00B61B67">
        <w:rPr>
          <w:rFonts w:cs="Cambria"/>
        </w:rPr>
        <w:t xml:space="preserve">At a time when Hobbesians </w:t>
      </w:r>
      <w:r w:rsidR="00236944">
        <w:rPr>
          <w:rFonts w:cs="Cambria"/>
        </w:rPr>
        <w:t xml:space="preserve">and Lockeans </w:t>
      </w:r>
      <w:r w:rsidR="00B61B67">
        <w:rPr>
          <w:rFonts w:cs="Cambria"/>
        </w:rPr>
        <w:t xml:space="preserve">were </w:t>
      </w:r>
      <w:r w:rsidR="00F00949">
        <w:rPr>
          <w:rFonts w:cs="Cambria"/>
        </w:rPr>
        <w:t>repeating</w:t>
      </w:r>
      <w:r w:rsidR="00B61B67">
        <w:rPr>
          <w:rFonts w:cs="Cambria"/>
        </w:rPr>
        <w:t xml:space="preserve"> fanciful </w:t>
      </w:r>
      <w:r w:rsidR="00C525DF">
        <w:rPr>
          <w:rFonts w:cs="Cambria"/>
        </w:rPr>
        <w:t xml:space="preserve">centuries-old </w:t>
      </w:r>
      <w:r w:rsidR="004D4493">
        <w:rPr>
          <w:rFonts w:cs="Cambria"/>
        </w:rPr>
        <w:t>storie</w:t>
      </w:r>
      <w:r w:rsidR="00B61B67">
        <w:rPr>
          <w:rFonts w:cs="Cambria"/>
        </w:rPr>
        <w:t xml:space="preserve">s about </w:t>
      </w:r>
      <w:r w:rsidR="006E1EB3">
        <w:rPr>
          <w:rFonts w:cs="Cambria"/>
        </w:rPr>
        <w:t>the state of nature</w:t>
      </w:r>
      <w:r w:rsidR="00454441">
        <w:rPr>
          <w:rFonts w:cs="Cambria"/>
        </w:rPr>
        <w:t xml:space="preserve">, </w:t>
      </w:r>
      <w:r w:rsidR="0065217B">
        <w:rPr>
          <w:rFonts w:cs="Cambria"/>
        </w:rPr>
        <w:t xml:space="preserve">Karl </w:t>
      </w:r>
      <w:r w:rsidR="00454441">
        <w:rPr>
          <w:rFonts w:cs="Cambria"/>
        </w:rPr>
        <w:t xml:space="preserve">Marx and </w:t>
      </w:r>
      <w:r w:rsidR="0065217B">
        <w:rPr>
          <w:rFonts w:cs="Cambria"/>
        </w:rPr>
        <w:t xml:space="preserve">Friedrich </w:t>
      </w:r>
      <w:r w:rsidR="00454441">
        <w:rPr>
          <w:rFonts w:cs="Cambria"/>
        </w:rPr>
        <w:t xml:space="preserve">Engels </w:t>
      </w:r>
      <w:r w:rsidR="00910986">
        <w:rPr>
          <w:rFonts w:cs="Cambria"/>
        </w:rPr>
        <w:t>based</w:t>
      </w:r>
      <w:r w:rsidR="00454441">
        <w:rPr>
          <w:rFonts w:cs="Cambria"/>
        </w:rPr>
        <w:t xml:space="preserve"> their claims about </w:t>
      </w:r>
      <w:r w:rsidR="00AC687D">
        <w:rPr>
          <w:rFonts w:cs="Cambria"/>
        </w:rPr>
        <w:t>prehistory</w:t>
      </w:r>
      <w:r w:rsidR="00454441">
        <w:rPr>
          <w:rFonts w:cs="Cambria"/>
        </w:rPr>
        <w:t xml:space="preserve"> on the best evidence </w:t>
      </w:r>
      <w:r w:rsidR="00910986">
        <w:rPr>
          <w:rFonts w:cs="Cambria"/>
        </w:rPr>
        <w:t xml:space="preserve">then </w:t>
      </w:r>
      <w:r w:rsidR="003F402F">
        <w:rPr>
          <w:rFonts w:cs="Cambria"/>
        </w:rPr>
        <w:t xml:space="preserve">available </w:t>
      </w:r>
      <w:r w:rsidR="00EB0444">
        <w:rPr>
          <w:rFonts w:cs="Cambria"/>
        </w:rPr>
        <w:t>in</w:t>
      </w:r>
      <w:r w:rsidR="00454441">
        <w:rPr>
          <w:rFonts w:cs="Cambria"/>
        </w:rPr>
        <w:t xml:space="preserve"> anthropology</w:t>
      </w:r>
      <w:r w:rsidR="00182414">
        <w:rPr>
          <w:rFonts w:cs="Cambria"/>
        </w:rPr>
        <w:t xml:space="preserve"> </w:t>
      </w:r>
      <w:r w:rsidR="003F402F">
        <w:rPr>
          <w:rFonts w:cs="Cambria"/>
        </w:rPr>
        <w:t xml:space="preserve">and archaeology </w:t>
      </w:r>
      <w:r w:rsidR="00CE636D">
        <w:fldChar w:fldCharType="begin"/>
      </w:r>
      <w:r w:rsidR="00CE636D">
        <w:instrText xml:space="preserve"> ADDIN EN.CITE &lt;EndNote&gt;&lt;Cite&gt;&lt;Author&gt;Engels&lt;/Author&gt;&lt;Year&gt;2004&lt;/Year&gt;&lt;RecNum&gt;1147&lt;/RecNum&gt;&lt;DisplayText&gt;(Engels, 2004; Marx, 1994)&lt;/DisplayText&gt;&lt;record&gt;&lt;rec-number&gt;1147&lt;/rec-number&gt;&lt;foreign-keys&gt;&lt;key app="EN" db-id="evwd9vwepx9tsle9eeavwxao2tvzszf5dsav" timestamp="1422707412"&gt;1147&lt;/key&gt;&lt;/foreign-keys&gt;&lt;ref-type name="Book"&gt;6&lt;/ref-type&gt;&lt;contributors&gt;&lt;authors&gt;&lt;author&gt;Engels, Frederick&lt;/author&gt;&lt;/authors&gt;&lt;/contributors&gt;&lt;titles&gt;&lt;title&gt;The Origin of the Family, Private Property and the State&lt;/title&gt;&lt;/titles&gt;&lt;dates&gt;&lt;year&gt;2004&lt;/year&gt;&lt;/dates&gt;&lt;pub-location&gt;Chippendale, Australia&lt;/pub-location&gt;&lt;publisher&gt;Resistance Books&lt;/publisher&gt;&lt;urls&gt;&lt;/urls&gt;&lt;/record&gt;&lt;/Cite&gt;&lt;Cite&gt;&lt;Author&gt;Marx&lt;/Author&gt;&lt;Year&gt;1994&lt;/Year&gt;&lt;RecNum&gt;253&lt;/RecNum&gt;&lt;record&gt;&lt;rec-number&gt;253&lt;/rec-number&gt;&lt;foreign-keys&gt;&lt;key app="EN" db-id="evwd9vwepx9tsle9eeavwxao2tvzszf5dsav" timestamp="1332517540"&gt;253&lt;/key&gt;&lt;key app="ENWeb" db-id="T2yYUwrtqgcAAFvhccI"&gt;420&lt;/key&gt;&lt;/foreign-keys&gt;&lt;ref-type name="Book"&gt;6&lt;/ref-type&gt;&lt;contributors&gt;&lt;authors&gt;&lt;author&gt;Marx, Karl&lt;/author&gt;&lt;/authors&gt;&lt;/contributors&gt;&lt;titles&gt;&lt;title&gt;Selected Writings&lt;/title&gt;&lt;/titles&gt;&lt;dates&gt;&lt;year&gt;1994&lt;/year&gt;&lt;/dates&gt;&lt;pub-location&gt;Indianapolis&lt;/pub-location&gt;&lt;publisher&gt;Hackett Publishing Company Inc&lt;/publisher&gt;&lt;urls&gt;&lt;/urls&gt;&lt;/record&gt;&lt;/Cite&gt;&lt;/EndNote&gt;</w:instrText>
      </w:r>
      <w:r w:rsidR="00CE636D">
        <w:fldChar w:fldCharType="separate"/>
      </w:r>
      <w:r w:rsidR="00CE636D">
        <w:rPr>
          <w:noProof/>
        </w:rPr>
        <w:t>(Engels, 2004; Marx, 1994)</w:t>
      </w:r>
      <w:r w:rsidR="00CE636D">
        <w:fldChar w:fldCharType="end"/>
      </w:r>
      <w:r w:rsidR="00454441">
        <w:rPr>
          <w:rFonts w:cs="Cambria"/>
        </w:rPr>
        <w:t>.</w:t>
      </w:r>
      <w:r w:rsidR="00040560">
        <w:rPr>
          <w:rFonts w:cs="Cambria"/>
        </w:rPr>
        <w:t xml:space="preserve"> </w:t>
      </w:r>
      <w:r w:rsidR="0065217B">
        <w:rPr>
          <w:rFonts w:cs="Cambria"/>
        </w:rPr>
        <w:t>Their concern with providing good evidence for the empirical claims</w:t>
      </w:r>
      <w:r w:rsidR="00CE2146">
        <w:rPr>
          <w:rFonts w:cs="Cambria"/>
        </w:rPr>
        <w:t xml:space="preserve"> in their work</w:t>
      </w:r>
      <w:r w:rsidR="0065217B">
        <w:rPr>
          <w:rFonts w:cs="Cambria"/>
        </w:rPr>
        <w:t xml:space="preserve"> is o</w:t>
      </w:r>
      <w:r w:rsidR="0038697A">
        <w:rPr>
          <w:rFonts w:cs="Cambria"/>
        </w:rPr>
        <w:t>ne of the</w:t>
      </w:r>
      <w:r w:rsidR="0065217B">
        <w:rPr>
          <w:rFonts w:cs="Cambria"/>
        </w:rPr>
        <w:t>ir</w:t>
      </w:r>
      <w:r w:rsidR="0038697A">
        <w:rPr>
          <w:rFonts w:cs="Cambria"/>
        </w:rPr>
        <w:t xml:space="preserve"> great contributions to political theory and political philosophy</w:t>
      </w:r>
      <w:r w:rsidR="00127F5D">
        <w:rPr>
          <w:rFonts w:cs="Cambria"/>
        </w:rPr>
        <w:t>.</w:t>
      </w:r>
      <w:r w:rsidR="0038697A">
        <w:rPr>
          <w:rStyle w:val="EndnoteReference"/>
          <w:rFonts w:cs="Cambria"/>
        </w:rPr>
        <w:endnoteReference w:id="1"/>
      </w:r>
      <w:r w:rsidR="0038697A">
        <w:rPr>
          <w:rFonts w:cs="Cambria"/>
        </w:rPr>
        <w:t xml:space="preserve"> </w:t>
      </w:r>
      <w:r w:rsidR="00F94FC7">
        <w:rPr>
          <w:rFonts w:cs="Cambria"/>
        </w:rPr>
        <w:t xml:space="preserve">Although their work </w:t>
      </w:r>
      <w:r w:rsidR="00D60745">
        <w:rPr>
          <w:rFonts w:cs="Cambria"/>
        </w:rPr>
        <w:t xml:space="preserve">on prehistory </w:t>
      </w:r>
      <w:r w:rsidR="00F94FC7">
        <w:rPr>
          <w:rFonts w:cs="Cambria"/>
        </w:rPr>
        <w:t xml:space="preserve">contradicted </w:t>
      </w:r>
      <w:r w:rsidR="00D92ECB">
        <w:rPr>
          <w:rFonts w:cs="Cambria"/>
        </w:rPr>
        <w:t>assumptions of Hobbesian and Lockean theorists, they reject</w:t>
      </w:r>
      <w:r w:rsidR="002215FD">
        <w:rPr>
          <w:rFonts w:cs="Cambria"/>
        </w:rPr>
        <w:t>ed</w:t>
      </w:r>
      <w:r w:rsidR="00D92ECB">
        <w:rPr>
          <w:rFonts w:cs="Cambria"/>
        </w:rPr>
        <w:t xml:space="preserve"> th</w:t>
      </w:r>
      <w:r w:rsidR="001C7BC1">
        <w:rPr>
          <w:rFonts w:cs="Cambria"/>
        </w:rPr>
        <w:t>ese</w:t>
      </w:r>
      <w:r w:rsidR="00D92ECB">
        <w:rPr>
          <w:rFonts w:cs="Cambria"/>
        </w:rPr>
        <w:t xml:space="preserve"> </w:t>
      </w:r>
      <w:r w:rsidR="007859C9">
        <w:rPr>
          <w:rFonts w:cs="Cambria"/>
        </w:rPr>
        <w:t xml:space="preserve">and other </w:t>
      </w:r>
      <w:r w:rsidR="00D25F91">
        <w:rPr>
          <w:rFonts w:cs="Cambria"/>
        </w:rPr>
        <w:t xml:space="preserve">approaches </w:t>
      </w:r>
      <w:r w:rsidR="00D92ECB">
        <w:rPr>
          <w:rFonts w:cs="Cambria"/>
        </w:rPr>
        <w:t>whole</w:t>
      </w:r>
      <w:r w:rsidR="00D25F91">
        <w:rPr>
          <w:rFonts w:cs="Cambria"/>
        </w:rPr>
        <w:t>sale</w:t>
      </w:r>
      <w:r w:rsidR="00D92ECB">
        <w:rPr>
          <w:rFonts w:cs="Cambria"/>
        </w:rPr>
        <w:t xml:space="preserve"> and </w:t>
      </w:r>
      <w:r w:rsidR="00D25F91">
        <w:rPr>
          <w:rFonts w:cs="Cambria"/>
        </w:rPr>
        <w:t>did not address the</w:t>
      </w:r>
      <w:r w:rsidR="007859C9">
        <w:rPr>
          <w:rFonts w:cs="Cambria"/>
        </w:rPr>
        <w:t>ir</w:t>
      </w:r>
      <w:r w:rsidR="00D25F91">
        <w:rPr>
          <w:rFonts w:cs="Cambria"/>
        </w:rPr>
        <w:t xml:space="preserve"> specifics</w:t>
      </w:r>
      <w:r w:rsidR="001C7BC1">
        <w:rPr>
          <w:rFonts w:cs="Cambria"/>
        </w:rPr>
        <w:t xml:space="preserve"> </w:t>
      </w:r>
      <w:r w:rsidR="00CE636D">
        <w:rPr>
          <w:rFonts w:cs="Cambria"/>
        </w:rPr>
        <w:fldChar w:fldCharType="begin"/>
      </w:r>
      <w:r w:rsidR="00CE636D">
        <w:rPr>
          <w:rFonts w:cs="Cambria"/>
        </w:rPr>
        <w:instrText xml:space="preserve"> ADDIN EN.CITE &lt;EndNote&gt;&lt;Cite&gt;&lt;Author&gt;Wilde&lt;/Author&gt;&lt;Year&gt;1994&lt;/Year&gt;&lt;RecNum&gt;1150&lt;/RecNum&gt;&lt;DisplayText&gt;(Wilde, 1994)&lt;/DisplayText&gt;&lt;record&gt;&lt;rec-number&gt;1150&lt;/rec-number&gt;&lt;foreign-keys&gt;&lt;key app="EN" db-id="evwd9vwepx9tsle9eeavwxao2tvzszf5dsav" timestamp="1422900692"&gt;1150&lt;/key&gt;&lt;/foreign-keys&gt;&lt;ref-type name="Book Section"&gt;5&lt;/ref-type&gt;&lt;contributors&gt;&lt;authors&gt;&lt;author&gt;Wilde, Lawrence&lt;/author&gt;&lt;/authors&gt;&lt;secondary-authors&gt;&lt;author&gt;Boucher, David&lt;/author&gt;&lt;author&gt;Kelly, Paul&lt;/author&gt;&lt;/secondary-authors&gt;&lt;/contributors&gt;&lt;titles&gt;&lt;title&gt;Marx Against the Social Contract&lt;/title&gt;&lt;secondary-title&gt;The Social Contract from Hobbes to Rawls1994&lt;/secondary-title&gt;&lt;/titles&gt;&lt;dates&gt;&lt;year&gt;1994&lt;/year&gt;&lt;/dates&gt;&lt;pub-location&gt;New York&lt;/pub-location&gt;&lt;publisher&gt;Routledge&lt;/publisher&gt;&lt;urls&gt;&lt;/urls&gt;&lt;/record&gt;&lt;/Cite&gt;&lt;/EndNote&gt;</w:instrText>
      </w:r>
      <w:r w:rsidR="00CE636D">
        <w:rPr>
          <w:rFonts w:cs="Cambria"/>
        </w:rPr>
        <w:fldChar w:fldCharType="separate"/>
      </w:r>
      <w:r w:rsidR="00CE636D">
        <w:rPr>
          <w:rFonts w:cs="Cambria"/>
          <w:noProof/>
        </w:rPr>
        <w:t>(Wilde, 1994)</w:t>
      </w:r>
      <w:r w:rsidR="00CE636D">
        <w:rPr>
          <w:rFonts w:cs="Cambria"/>
        </w:rPr>
        <w:fldChar w:fldCharType="end"/>
      </w:r>
      <w:r w:rsidR="00D25F91">
        <w:rPr>
          <w:rFonts w:cs="Cambria"/>
        </w:rPr>
        <w:t>.</w:t>
      </w:r>
      <w:r w:rsidR="00E70392">
        <w:rPr>
          <w:rFonts w:cs="Cambria"/>
        </w:rPr>
        <w:t xml:space="preserve"> </w:t>
      </w:r>
    </w:p>
    <w:p w14:paraId="6D166FFC" w14:textId="3E762C80" w:rsidR="00022B0E" w:rsidRDefault="00866134" w:rsidP="00880861">
      <w:pPr>
        <w:spacing w:line="480" w:lineRule="auto"/>
        <w:jc w:val="both"/>
        <w:rPr>
          <w:rFonts w:cs="Cambria"/>
        </w:rPr>
      </w:pPr>
      <w:r>
        <w:rPr>
          <w:rFonts w:cs="Cambria"/>
        </w:rPr>
        <w:tab/>
      </w:r>
      <w:r w:rsidR="007D7E42">
        <w:rPr>
          <w:rFonts w:cs="Cambria"/>
        </w:rPr>
        <w:t xml:space="preserve">Perhaps </w:t>
      </w:r>
      <w:r w:rsidR="004F7439">
        <w:rPr>
          <w:rFonts w:cs="Cambria"/>
        </w:rPr>
        <w:t>they left</w:t>
      </w:r>
      <w:r w:rsidR="007D7E42">
        <w:rPr>
          <w:rFonts w:cs="Cambria"/>
        </w:rPr>
        <w:t xml:space="preserve"> unfinished</w:t>
      </w:r>
      <w:r w:rsidR="004F7439" w:rsidRPr="004F7439">
        <w:rPr>
          <w:rFonts w:cs="Cambria"/>
        </w:rPr>
        <w:t xml:space="preserve"> </w:t>
      </w:r>
      <w:r w:rsidR="004F7439">
        <w:rPr>
          <w:rFonts w:cs="Cambria"/>
        </w:rPr>
        <w:t>business</w:t>
      </w:r>
      <w:r w:rsidR="007D7E42">
        <w:rPr>
          <w:rFonts w:cs="Cambria"/>
        </w:rPr>
        <w:t xml:space="preserve">. </w:t>
      </w:r>
      <w:r w:rsidR="00550CF6">
        <w:rPr>
          <w:rFonts w:cs="Cambria"/>
        </w:rPr>
        <w:t>A</w:t>
      </w:r>
      <w:r w:rsidR="004F1B45">
        <w:rPr>
          <w:rFonts w:cs="Cambria"/>
        </w:rPr>
        <w:t xml:space="preserve"> century and a half later</w:t>
      </w:r>
      <w:r w:rsidR="00877828">
        <w:rPr>
          <w:rFonts w:cs="Cambria"/>
        </w:rPr>
        <w:t>,</w:t>
      </w:r>
      <w:r w:rsidR="004F1B45">
        <w:rPr>
          <w:rFonts w:cs="Cambria"/>
        </w:rPr>
        <w:t xml:space="preserve"> </w:t>
      </w:r>
      <w:r w:rsidR="00877828">
        <w:rPr>
          <w:rFonts w:cs="Cambria"/>
        </w:rPr>
        <w:t xml:space="preserve">philosophers </w:t>
      </w:r>
      <w:r w:rsidR="004F1B45">
        <w:rPr>
          <w:rFonts w:cs="Cambria"/>
        </w:rPr>
        <w:t xml:space="preserve">still </w:t>
      </w:r>
      <w:r w:rsidR="004F7439">
        <w:rPr>
          <w:rFonts w:cs="Cambria"/>
        </w:rPr>
        <w:t>pass</w:t>
      </w:r>
      <w:r w:rsidR="000B0AEC">
        <w:rPr>
          <w:rFonts w:cs="Cambria"/>
        </w:rPr>
        <w:t xml:space="preserve"> on</w:t>
      </w:r>
      <w:r w:rsidR="004F1B45">
        <w:rPr>
          <w:rFonts w:cs="Cambria"/>
        </w:rPr>
        <w:t xml:space="preserve"> </w:t>
      </w:r>
      <w:r w:rsidR="008B089B">
        <w:rPr>
          <w:rFonts w:cs="Cambria"/>
        </w:rPr>
        <w:t>fanciful</w:t>
      </w:r>
      <w:r w:rsidR="007E1D7D">
        <w:rPr>
          <w:rFonts w:cs="Cambria"/>
        </w:rPr>
        <w:t xml:space="preserve"> storie</w:t>
      </w:r>
      <w:r w:rsidR="003B744B">
        <w:rPr>
          <w:rFonts w:cs="Cambria"/>
        </w:rPr>
        <w:t>s about prehistory, and th</w:t>
      </w:r>
      <w:r w:rsidR="00F301E2">
        <w:rPr>
          <w:rFonts w:cs="Cambria"/>
        </w:rPr>
        <w:t>ose st</w:t>
      </w:r>
      <w:r w:rsidR="003B744B">
        <w:rPr>
          <w:rFonts w:cs="Cambria"/>
        </w:rPr>
        <w:t>ories have power. Marx and Engels’s effort to use what anthropological information they had to build up new theories was worthwhile, but it is also useful to bring that kind of information to bear on existing theories</w:t>
      </w:r>
      <w:r w:rsidR="00022B0E">
        <w:rPr>
          <w:rFonts w:cs="Cambria"/>
        </w:rPr>
        <w:t>.</w:t>
      </w:r>
    </w:p>
    <w:p w14:paraId="174CC096" w14:textId="7F93C196" w:rsidR="00B060B1" w:rsidRPr="00EE62E3" w:rsidRDefault="00022B0E" w:rsidP="00B060B1">
      <w:pPr>
        <w:spacing w:line="480" w:lineRule="auto"/>
        <w:jc w:val="both"/>
        <w:rPr>
          <w:rFonts w:cs="Cambria"/>
        </w:rPr>
      </w:pPr>
      <w:r>
        <w:rPr>
          <w:rFonts w:cs="Cambria"/>
        </w:rPr>
        <w:tab/>
        <w:t xml:space="preserve">Of course, </w:t>
      </w:r>
      <w:r w:rsidR="006534D2">
        <w:rPr>
          <w:rFonts w:cs="Cambria"/>
        </w:rPr>
        <w:t>fanciful</w:t>
      </w:r>
      <w:r>
        <w:rPr>
          <w:rFonts w:cs="Cambria"/>
        </w:rPr>
        <w:t xml:space="preserve"> stories are </w:t>
      </w:r>
      <w:r w:rsidR="006534D2">
        <w:rPr>
          <w:rFonts w:cs="Cambria"/>
        </w:rPr>
        <w:t>fine if they are</w:t>
      </w:r>
      <w:r w:rsidR="00457D99">
        <w:rPr>
          <w:rFonts w:cs="Cambria"/>
        </w:rPr>
        <w:t xml:space="preserve"> merely illustrative examples</w:t>
      </w:r>
      <w:r w:rsidR="009A4F15">
        <w:rPr>
          <w:rFonts w:cs="Cambria"/>
        </w:rPr>
        <w:t xml:space="preserve"> with no empirical content. </w:t>
      </w:r>
      <w:r w:rsidR="001D12F3">
        <w:rPr>
          <w:rFonts w:cs="Cambria"/>
        </w:rPr>
        <w:t xml:space="preserve">But </w:t>
      </w:r>
      <w:r w:rsidR="001667AA">
        <w:rPr>
          <w:rFonts w:cs="Cambria"/>
        </w:rPr>
        <w:t>o</w:t>
      </w:r>
      <w:r w:rsidR="00894A36">
        <w:rPr>
          <w:rFonts w:cs="Cambria"/>
        </w:rPr>
        <w:t xml:space="preserve">ur </w:t>
      </w:r>
      <w:r w:rsidR="00183068">
        <w:rPr>
          <w:rFonts w:cs="Cambria"/>
        </w:rPr>
        <w:t xml:space="preserve">research project, which includes the forthcoming </w:t>
      </w:r>
      <w:r w:rsidR="00894A36">
        <w:rPr>
          <w:rFonts w:cs="Cambria"/>
        </w:rPr>
        <w:t xml:space="preserve">book, </w:t>
      </w:r>
      <w:r w:rsidR="00894A36">
        <w:rPr>
          <w:rFonts w:cs="Cambria"/>
          <w:i/>
        </w:rPr>
        <w:t xml:space="preserve">Prehistoric </w:t>
      </w:r>
      <w:r w:rsidR="00F77FEA">
        <w:rPr>
          <w:rFonts w:cs="Cambria"/>
          <w:i/>
        </w:rPr>
        <w:t>Myths in Modern Political Philosophy</w:t>
      </w:r>
      <w:r w:rsidR="00CA0628">
        <w:rPr>
          <w:rFonts w:cs="Cambria"/>
        </w:rPr>
        <w:t xml:space="preserve"> </w:t>
      </w:r>
      <w:r w:rsidR="00CE636D">
        <w:fldChar w:fldCharType="begin"/>
      </w:r>
      <w:r w:rsidR="00CE636D">
        <w:instrText xml:space="preserve"> ADDIN EN.CITE &lt;EndNote&gt;&lt;Cite&gt;&lt;Author&gt;Widerquist&lt;/Author&gt;&lt;Year&gt;forthcoming&lt;/Year&gt;&lt;RecNum&gt;861&lt;/RecNum&gt;&lt;DisplayText&gt;(Widerquist &amp;amp; McCall, forthcoming)&lt;/DisplayText&gt;&lt;record&gt;&lt;rec-number&gt;861&lt;/rec-number&gt;&lt;foreign-keys&gt;&lt;key app="EN" db-id="evwd9vwepx9tsle9eeavwxao2tvzszf5dsav" timestamp="1343426604"&gt;861&lt;/key&gt;&lt;/foreign-keys&gt;&lt;ref-type name="Book"&gt;6&lt;/ref-type&gt;&lt;contributors&gt;&lt;authors&gt;&lt;author&gt;Widerquist, Karl&lt;/author&gt;&lt;author&gt;McCall, Grant&lt;/author&gt;&lt;/authors&gt;&lt;/contributors&gt;&lt;titles&gt;&lt;title&gt;Prehistoric Myths in Modern Political Philosophy&lt;/title&gt;&lt;/titles&gt;&lt;dates&gt;&lt;year&gt;forthcoming&lt;/year&gt;&lt;/dates&gt;&lt;pub-location&gt;Edinburgh&lt;/pub-location&gt;&lt;publisher&gt;Edinburgh University Press&lt;/publisher&gt;&lt;urls&gt;&lt;/urls&gt;&lt;/record&gt;&lt;/Cite&gt;&lt;/EndNote&gt;</w:instrText>
      </w:r>
      <w:r w:rsidR="00CE636D">
        <w:fldChar w:fldCharType="separate"/>
      </w:r>
      <w:r w:rsidR="00CE636D">
        <w:rPr>
          <w:noProof/>
        </w:rPr>
        <w:t xml:space="preserve">(Widerquist &amp; McCall, </w:t>
      </w:r>
      <w:r w:rsidR="00CE636D">
        <w:rPr>
          <w:noProof/>
        </w:rPr>
        <w:lastRenderedPageBreak/>
        <w:t>forthcoming)</w:t>
      </w:r>
      <w:r w:rsidR="00CE636D">
        <w:fldChar w:fldCharType="end"/>
      </w:r>
      <w:r w:rsidR="00F77FEA">
        <w:rPr>
          <w:rFonts w:cs="Cambria"/>
        </w:rPr>
        <w:t>,</w:t>
      </w:r>
      <w:r w:rsidR="00317F53">
        <w:rPr>
          <w:rStyle w:val="EndnoteReference"/>
          <w:rFonts w:cs="Cambria"/>
        </w:rPr>
        <w:endnoteReference w:id="2"/>
      </w:r>
      <w:r w:rsidR="00F77FEA">
        <w:rPr>
          <w:rFonts w:cs="Cambria"/>
        </w:rPr>
        <w:t xml:space="preserve"> argues that </w:t>
      </w:r>
      <w:r w:rsidR="000108AF">
        <w:rPr>
          <w:rFonts w:cs="Cambria"/>
        </w:rPr>
        <w:t xml:space="preserve">many </w:t>
      </w:r>
      <w:r w:rsidR="00F61819">
        <w:rPr>
          <w:rFonts w:cs="Cambria"/>
        </w:rPr>
        <w:t>such stories</w:t>
      </w:r>
      <w:r w:rsidR="00486C4A">
        <w:rPr>
          <w:rFonts w:cs="Cambria"/>
        </w:rPr>
        <w:t xml:space="preserve"> are repeated because they </w:t>
      </w:r>
      <w:r w:rsidR="00EA39A5">
        <w:rPr>
          <w:rFonts w:cs="Cambria"/>
        </w:rPr>
        <w:t xml:space="preserve">illustrate </w:t>
      </w:r>
      <w:r w:rsidR="00C632CD">
        <w:rPr>
          <w:rFonts w:cs="Cambria"/>
        </w:rPr>
        <w:t xml:space="preserve">important </w:t>
      </w:r>
      <w:r w:rsidR="00EA39A5">
        <w:rPr>
          <w:rFonts w:cs="Cambria"/>
        </w:rPr>
        <w:t xml:space="preserve">empirical </w:t>
      </w:r>
      <w:r w:rsidR="00C632CD">
        <w:rPr>
          <w:rFonts w:cs="Cambria"/>
        </w:rPr>
        <w:t>premises</w:t>
      </w:r>
      <w:r w:rsidR="0010680D">
        <w:rPr>
          <w:rFonts w:cs="Cambria"/>
        </w:rPr>
        <w:t xml:space="preserve"> </w:t>
      </w:r>
      <w:r w:rsidR="00A55034">
        <w:rPr>
          <w:rFonts w:cs="Cambria"/>
        </w:rPr>
        <w:t>about prehistoric or small-scale societies</w:t>
      </w:r>
      <w:r w:rsidR="00F32A2B">
        <w:rPr>
          <w:rFonts w:cs="Cambria"/>
        </w:rPr>
        <w:t>. It also argues</w:t>
      </w:r>
      <w:r w:rsidR="0010680D">
        <w:rPr>
          <w:rFonts w:cs="Cambria"/>
        </w:rPr>
        <w:t xml:space="preserve"> </w:t>
      </w:r>
      <w:r w:rsidR="00BC084F">
        <w:rPr>
          <w:rFonts w:cs="Cambria"/>
        </w:rPr>
        <w:t xml:space="preserve">that </w:t>
      </w:r>
      <w:r w:rsidR="0010680D">
        <w:rPr>
          <w:rFonts w:cs="Cambria"/>
        </w:rPr>
        <w:t xml:space="preserve">many </w:t>
      </w:r>
      <w:r w:rsidR="00120A6F">
        <w:rPr>
          <w:rFonts w:cs="Cambria"/>
        </w:rPr>
        <w:t>theorists who</w:t>
      </w:r>
      <w:r w:rsidR="0010680D">
        <w:rPr>
          <w:rFonts w:cs="Cambria"/>
        </w:rPr>
        <w:t xml:space="preserve"> don’t directly refer to prehistory </w:t>
      </w:r>
      <w:r w:rsidR="00325F2A">
        <w:rPr>
          <w:rFonts w:cs="Cambria"/>
        </w:rPr>
        <w:t>make</w:t>
      </w:r>
      <w:r w:rsidR="0010680D">
        <w:rPr>
          <w:rFonts w:cs="Cambria"/>
        </w:rPr>
        <w:t xml:space="preserve"> </w:t>
      </w:r>
      <w:r w:rsidR="003F274A">
        <w:rPr>
          <w:rFonts w:cs="Cambria"/>
        </w:rPr>
        <w:t xml:space="preserve">universal claims </w:t>
      </w:r>
      <w:r w:rsidR="00120A6F">
        <w:rPr>
          <w:rFonts w:cs="Cambria"/>
        </w:rPr>
        <w:t xml:space="preserve">that </w:t>
      </w:r>
      <w:r w:rsidR="00A55034">
        <w:rPr>
          <w:rFonts w:cs="Cambria"/>
        </w:rPr>
        <w:t xml:space="preserve">can be </w:t>
      </w:r>
      <w:r w:rsidR="0017044B">
        <w:rPr>
          <w:rFonts w:cs="Cambria"/>
        </w:rPr>
        <w:t>contradicted or confirmed by</w:t>
      </w:r>
      <w:r w:rsidR="00A55034">
        <w:rPr>
          <w:rFonts w:cs="Cambria"/>
        </w:rPr>
        <w:t xml:space="preserve"> evidence</w:t>
      </w:r>
      <w:r w:rsidR="00151F6D">
        <w:rPr>
          <w:rFonts w:cs="Cambria"/>
        </w:rPr>
        <w:t xml:space="preserve"> </w:t>
      </w:r>
      <w:r w:rsidR="0017044B">
        <w:rPr>
          <w:rFonts w:cs="Cambria"/>
        </w:rPr>
        <w:t>of</w:t>
      </w:r>
      <w:r w:rsidR="004509E2">
        <w:rPr>
          <w:rFonts w:cs="Cambria"/>
        </w:rPr>
        <w:t xml:space="preserve"> </w:t>
      </w:r>
      <w:r w:rsidR="002E4D1D">
        <w:rPr>
          <w:rFonts w:cs="Cambria"/>
        </w:rPr>
        <w:t>such</w:t>
      </w:r>
      <w:r w:rsidR="0010680D">
        <w:rPr>
          <w:rFonts w:cs="Cambria"/>
        </w:rPr>
        <w:t xml:space="preserve"> societies</w:t>
      </w:r>
      <w:r w:rsidR="00486C4A">
        <w:rPr>
          <w:rFonts w:cs="Cambria"/>
        </w:rPr>
        <w:t>.</w:t>
      </w:r>
      <w:r w:rsidR="006534D2">
        <w:rPr>
          <w:rFonts w:cs="Cambria"/>
        </w:rPr>
        <w:t xml:space="preserve"> </w:t>
      </w:r>
      <w:r w:rsidR="00846886">
        <w:rPr>
          <w:rFonts w:cs="Cambria"/>
        </w:rPr>
        <w:t xml:space="preserve">The project uses extensive textual analysis to show the presence of </w:t>
      </w:r>
      <w:r w:rsidR="00120A6F">
        <w:rPr>
          <w:rFonts w:cs="Cambria"/>
        </w:rPr>
        <w:t xml:space="preserve">these </w:t>
      </w:r>
      <w:r w:rsidR="00846886">
        <w:rPr>
          <w:rFonts w:cs="Cambria"/>
        </w:rPr>
        <w:t>empirical claims</w:t>
      </w:r>
      <w:r w:rsidR="00846886">
        <w:t xml:space="preserve"> because theories in question are often unclear whether and the extent to which they rely on empirical claims. Critics have been slow both to criticize the lack of clarity and to challenge the claims empirically. </w:t>
      </w:r>
      <w:r>
        <w:rPr>
          <w:rFonts w:cs="Cambria"/>
        </w:rPr>
        <w:t xml:space="preserve">It is time to examine </w:t>
      </w:r>
      <w:r w:rsidR="006534D2">
        <w:rPr>
          <w:rFonts w:cs="Cambria"/>
        </w:rPr>
        <w:t xml:space="preserve">what </w:t>
      </w:r>
      <w:r>
        <w:rPr>
          <w:rFonts w:cs="Cambria"/>
        </w:rPr>
        <w:t xml:space="preserve">those claims </w:t>
      </w:r>
      <w:r w:rsidR="006534D2">
        <w:rPr>
          <w:rFonts w:cs="Cambria"/>
        </w:rPr>
        <w:t xml:space="preserve">are and </w:t>
      </w:r>
      <w:r w:rsidR="00EF7C62">
        <w:rPr>
          <w:rFonts w:cs="Cambria"/>
        </w:rPr>
        <w:t>evaluate</w:t>
      </w:r>
      <w:r w:rsidR="006534D2">
        <w:rPr>
          <w:rFonts w:cs="Cambria"/>
        </w:rPr>
        <w:t xml:space="preserve"> them </w:t>
      </w:r>
      <w:r>
        <w:rPr>
          <w:rFonts w:cs="Cambria"/>
        </w:rPr>
        <w:t>against the best available evidence.</w:t>
      </w:r>
    </w:p>
    <w:p w14:paraId="179D5BCC" w14:textId="42196544" w:rsidR="00C111CD" w:rsidRDefault="00261FCA" w:rsidP="001E169B">
      <w:pPr>
        <w:spacing w:line="480" w:lineRule="auto"/>
        <w:jc w:val="both"/>
        <w:rPr>
          <w:rFonts w:cs="Cambria"/>
        </w:rPr>
      </w:pPr>
      <w:r>
        <w:rPr>
          <w:rFonts w:cs="Cambria"/>
        </w:rPr>
        <w:tab/>
      </w:r>
      <w:r w:rsidR="00EE48ED">
        <w:rPr>
          <w:rFonts w:cs="Cambria"/>
        </w:rPr>
        <w:t>The goal of this project is</w:t>
      </w:r>
      <w:r w:rsidR="00442C0D">
        <w:rPr>
          <w:rFonts w:cs="Cambria"/>
        </w:rPr>
        <w:t xml:space="preserve"> entirely negative. </w:t>
      </w:r>
      <w:r w:rsidR="00407ABD">
        <w:rPr>
          <w:rFonts w:cs="Cambria"/>
        </w:rPr>
        <w:t>It</w:t>
      </w:r>
      <w:r w:rsidR="003E22EA">
        <w:rPr>
          <w:rFonts w:cs="Cambria"/>
        </w:rPr>
        <w:t xml:space="preserve"> criticize</w:t>
      </w:r>
      <w:r w:rsidR="00407ABD">
        <w:rPr>
          <w:rFonts w:cs="Cambria"/>
        </w:rPr>
        <w:t>s</w:t>
      </w:r>
      <w:r w:rsidR="003E22EA">
        <w:rPr>
          <w:rFonts w:cs="Cambria"/>
        </w:rPr>
        <w:t xml:space="preserve"> existing theories</w:t>
      </w:r>
      <w:r w:rsidR="00166D76">
        <w:rPr>
          <w:rFonts w:cs="Cambria"/>
        </w:rPr>
        <w:t xml:space="preserve"> without</w:t>
      </w:r>
      <w:r w:rsidR="003E22EA">
        <w:rPr>
          <w:rFonts w:cs="Cambria"/>
        </w:rPr>
        <w:t xml:space="preserve"> build</w:t>
      </w:r>
      <w:r w:rsidR="00166D76">
        <w:rPr>
          <w:rFonts w:cs="Cambria"/>
        </w:rPr>
        <w:t>ing</w:t>
      </w:r>
      <w:r w:rsidR="003E22EA">
        <w:rPr>
          <w:rFonts w:cs="Cambria"/>
        </w:rPr>
        <w:t xml:space="preserve"> up an alternative</w:t>
      </w:r>
      <w:r w:rsidR="00407ABD">
        <w:rPr>
          <w:rFonts w:cs="Cambria"/>
        </w:rPr>
        <w:t xml:space="preserve">. </w:t>
      </w:r>
      <w:r w:rsidR="00B923B9">
        <w:rPr>
          <w:rFonts w:cs="Cambria"/>
        </w:rPr>
        <w:t xml:space="preserve">It </w:t>
      </w:r>
      <w:r w:rsidR="0065174B">
        <w:rPr>
          <w:rFonts w:cs="Cambria"/>
        </w:rPr>
        <w:t xml:space="preserve">shows how existing theories rely on empirical claims, provides evidence that </w:t>
      </w:r>
      <w:r w:rsidR="00B923B9">
        <w:rPr>
          <w:rFonts w:cs="Cambria"/>
        </w:rPr>
        <w:t xml:space="preserve">raises </w:t>
      </w:r>
      <w:r w:rsidR="00EE2E74">
        <w:rPr>
          <w:rFonts w:cs="Cambria"/>
        </w:rPr>
        <w:t xml:space="preserve">doubt </w:t>
      </w:r>
      <w:r w:rsidR="00F13A3C">
        <w:rPr>
          <w:rFonts w:cs="Cambria"/>
        </w:rPr>
        <w:t xml:space="preserve">about </w:t>
      </w:r>
      <w:r w:rsidR="0065174B">
        <w:rPr>
          <w:rFonts w:cs="Cambria"/>
        </w:rPr>
        <w:t>those</w:t>
      </w:r>
      <w:r w:rsidR="00EE2E74">
        <w:rPr>
          <w:rFonts w:cs="Cambria"/>
        </w:rPr>
        <w:t xml:space="preserve"> claims</w:t>
      </w:r>
      <w:r w:rsidR="0041567E">
        <w:rPr>
          <w:rFonts w:cs="Cambria"/>
        </w:rPr>
        <w:t>,</w:t>
      </w:r>
      <w:r w:rsidR="000F757B">
        <w:rPr>
          <w:rFonts w:cs="Cambria"/>
        </w:rPr>
        <w:t xml:space="preserve"> and discusses the ramifications </w:t>
      </w:r>
      <w:r w:rsidR="00BF220F">
        <w:rPr>
          <w:rFonts w:cs="Cambria"/>
        </w:rPr>
        <w:t>of those findings within the context of</w:t>
      </w:r>
      <w:r w:rsidR="000F757B">
        <w:rPr>
          <w:rFonts w:cs="Cambria"/>
        </w:rPr>
        <w:t xml:space="preserve"> those theories. </w:t>
      </w:r>
      <w:r w:rsidR="009E42C4">
        <w:rPr>
          <w:rFonts w:cs="Cambria"/>
        </w:rPr>
        <w:t>It</w:t>
      </w:r>
      <w:r w:rsidR="00216B03">
        <w:rPr>
          <w:rFonts w:cs="Cambria"/>
        </w:rPr>
        <w:t xml:space="preserve"> consider</w:t>
      </w:r>
      <w:r w:rsidR="009E42C4">
        <w:rPr>
          <w:rFonts w:cs="Cambria"/>
        </w:rPr>
        <w:t xml:space="preserve">s possible responses but it does not attempt to give </w:t>
      </w:r>
      <w:r w:rsidR="001E169B">
        <w:rPr>
          <w:rFonts w:cs="Cambria"/>
        </w:rPr>
        <w:t xml:space="preserve">a definitive answer whether the existing theories should be modified or replaced. </w:t>
      </w:r>
    </w:p>
    <w:p w14:paraId="19A798EA" w14:textId="09541AEC" w:rsidR="00DD164F" w:rsidRDefault="00186DB8" w:rsidP="007A4368">
      <w:pPr>
        <w:spacing w:line="480" w:lineRule="auto"/>
        <w:jc w:val="both"/>
        <w:rPr>
          <w:rFonts w:cs="Cambria"/>
        </w:rPr>
      </w:pPr>
      <w:r>
        <w:tab/>
        <w:t>The goal of this article is to</w:t>
      </w:r>
      <w:r w:rsidR="00DC6995">
        <w:t xml:space="preserve"> preview our findings for </w:t>
      </w:r>
      <w:r w:rsidR="00591F69">
        <w:t xml:space="preserve">part of this research project in which we address </w:t>
      </w:r>
      <w:r w:rsidR="007A4368">
        <w:t>an empirical claim</w:t>
      </w:r>
      <w:r w:rsidR="00591F69">
        <w:t xml:space="preserve"> we call “the</w:t>
      </w:r>
      <w:r w:rsidR="00591F69" w:rsidRPr="00591F69">
        <w:rPr>
          <w:rFonts w:cs="Cambria"/>
        </w:rPr>
        <w:t xml:space="preserve"> </w:t>
      </w:r>
      <w:r w:rsidR="007A4368">
        <w:rPr>
          <w:rFonts w:cs="Cambria"/>
        </w:rPr>
        <w:t>Hobbesian hypothesis:</w:t>
      </w:r>
      <w:r w:rsidR="00591F69">
        <w:rPr>
          <w:rFonts w:cs="Cambria"/>
        </w:rPr>
        <w:t>”</w:t>
      </w:r>
      <w:r w:rsidR="007A4368">
        <w:rPr>
          <w:rFonts w:cs="Cambria"/>
        </w:rPr>
        <w:t xml:space="preserve"> e</w:t>
      </w:r>
      <w:r w:rsidR="00591F69" w:rsidRPr="00381C39">
        <w:rPr>
          <w:rFonts w:cs="Cambria"/>
        </w:rPr>
        <w:t xml:space="preserve">veryone is better off in a society with a sovereign government </w:t>
      </w:r>
      <w:r w:rsidR="00591F69">
        <w:rPr>
          <w:rFonts w:cs="Cambria"/>
        </w:rPr>
        <w:t>than in a stateless society.</w:t>
      </w:r>
      <w:r w:rsidR="007A4368">
        <w:rPr>
          <w:rFonts w:cs="Cambria"/>
        </w:rPr>
        <w:t xml:space="preserve"> </w:t>
      </w:r>
      <w:r w:rsidR="00810961">
        <w:t xml:space="preserve">Part 1 </w:t>
      </w:r>
      <w:r w:rsidR="00AF7132">
        <w:t xml:space="preserve">shows how Hobbesian social contract theory </w:t>
      </w:r>
      <w:r w:rsidR="00167FBB">
        <w:t xml:space="preserve">(contractarianism) </w:t>
      </w:r>
      <w:r w:rsidR="00AF7132">
        <w:t xml:space="preserve">relies on </w:t>
      </w:r>
      <w:r w:rsidR="00A3006F">
        <w:t>this claim to justify government sovereignty</w:t>
      </w:r>
      <w:r w:rsidR="00500066">
        <w:rPr>
          <w:rFonts w:cs="Cambria"/>
        </w:rPr>
        <w:t xml:space="preserve">. Part </w:t>
      </w:r>
      <w:r w:rsidR="003F6639">
        <w:rPr>
          <w:rFonts w:cs="Cambria"/>
        </w:rPr>
        <w:t>2</w:t>
      </w:r>
      <w:r w:rsidR="00500066">
        <w:rPr>
          <w:rFonts w:cs="Cambria"/>
        </w:rPr>
        <w:t xml:space="preserve"> </w:t>
      </w:r>
      <w:r w:rsidR="004D746D">
        <w:rPr>
          <w:rFonts w:cs="Cambria"/>
        </w:rPr>
        <w:t>shows how th</w:t>
      </w:r>
      <w:r w:rsidR="00E04997">
        <w:rPr>
          <w:rFonts w:cs="Cambria"/>
        </w:rPr>
        <w:t>is</w:t>
      </w:r>
      <w:r w:rsidR="00A046DE">
        <w:rPr>
          <w:rFonts w:cs="Cambria"/>
        </w:rPr>
        <w:t xml:space="preserve"> claim</w:t>
      </w:r>
      <w:r w:rsidR="004D746D">
        <w:rPr>
          <w:rFonts w:cs="Cambria"/>
        </w:rPr>
        <w:t xml:space="preserve"> </w:t>
      </w:r>
      <w:r w:rsidR="0029685B">
        <w:rPr>
          <w:rFonts w:cs="Cambria"/>
        </w:rPr>
        <w:t>has survived for centuries</w:t>
      </w:r>
      <w:r w:rsidR="00A046DE">
        <w:rPr>
          <w:rFonts w:cs="Cambria"/>
        </w:rPr>
        <w:t xml:space="preserve"> </w:t>
      </w:r>
      <w:r w:rsidR="0045505C">
        <w:rPr>
          <w:rFonts w:cs="Cambria"/>
        </w:rPr>
        <w:t>as if unchallenged</w:t>
      </w:r>
      <w:r w:rsidR="004D746D">
        <w:rPr>
          <w:rFonts w:cs="Cambria"/>
        </w:rPr>
        <w:t xml:space="preserve"> despite criticism</w:t>
      </w:r>
      <w:r w:rsidR="00A046DE">
        <w:rPr>
          <w:rFonts w:cs="Cambria"/>
        </w:rPr>
        <w:t xml:space="preserve">. Part </w:t>
      </w:r>
      <w:r w:rsidR="003F6639">
        <w:rPr>
          <w:rFonts w:cs="Cambria"/>
        </w:rPr>
        <w:t>3</w:t>
      </w:r>
      <w:r w:rsidR="00DE4C94">
        <w:rPr>
          <w:rFonts w:cs="Cambria"/>
        </w:rPr>
        <w:t xml:space="preserve"> </w:t>
      </w:r>
      <w:r w:rsidR="00297F07">
        <w:rPr>
          <w:rFonts w:cs="Cambria"/>
        </w:rPr>
        <w:t>presents</w:t>
      </w:r>
      <w:r w:rsidR="00BF28D6">
        <w:rPr>
          <w:rFonts w:cs="Cambria"/>
        </w:rPr>
        <w:t xml:space="preserve"> evidence </w:t>
      </w:r>
      <w:r w:rsidR="00297F07">
        <w:rPr>
          <w:rFonts w:cs="Cambria"/>
        </w:rPr>
        <w:t xml:space="preserve">that </w:t>
      </w:r>
      <w:r w:rsidR="00BF28D6">
        <w:rPr>
          <w:rFonts w:cs="Cambria"/>
        </w:rPr>
        <w:t xml:space="preserve">provides good reason to doubt </w:t>
      </w:r>
      <w:r w:rsidR="00297F07">
        <w:rPr>
          <w:rFonts w:cs="Cambria"/>
        </w:rPr>
        <w:t>this claim</w:t>
      </w:r>
      <w:r w:rsidR="00DE4C94">
        <w:rPr>
          <w:rFonts w:cs="Cambria"/>
        </w:rPr>
        <w:t xml:space="preserve"> and </w:t>
      </w:r>
      <w:r w:rsidR="0076166C">
        <w:rPr>
          <w:rFonts w:cs="Cambria"/>
        </w:rPr>
        <w:t xml:space="preserve">perhaps </w:t>
      </w:r>
      <w:r w:rsidR="00BF28D6">
        <w:rPr>
          <w:rFonts w:cs="Cambria"/>
        </w:rPr>
        <w:t>to reject it entirely</w:t>
      </w:r>
      <w:r w:rsidR="00DE4C94">
        <w:rPr>
          <w:rFonts w:cs="Cambria"/>
        </w:rPr>
        <w:t>.</w:t>
      </w:r>
      <w:r w:rsidR="0073651B">
        <w:rPr>
          <w:rFonts w:cs="Cambria"/>
        </w:rPr>
        <w:t xml:space="preserve"> </w:t>
      </w:r>
      <w:r w:rsidR="00BB68C0">
        <w:rPr>
          <w:rFonts w:cs="Cambria"/>
        </w:rPr>
        <w:t>Contractarians</w:t>
      </w:r>
      <w:r w:rsidR="0036287F">
        <w:rPr>
          <w:rFonts w:cs="Cambria"/>
        </w:rPr>
        <w:t xml:space="preserve"> have </w:t>
      </w:r>
      <w:r w:rsidR="00BB68C0">
        <w:rPr>
          <w:rFonts w:cs="Cambria"/>
        </w:rPr>
        <w:t xml:space="preserve">not provided </w:t>
      </w:r>
      <w:r w:rsidR="0036287F">
        <w:rPr>
          <w:rFonts w:cs="Cambria"/>
        </w:rPr>
        <w:t xml:space="preserve">good reason to believe that </w:t>
      </w:r>
      <w:r w:rsidR="00624A5D">
        <w:rPr>
          <w:rFonts w:cs="Cambria"/>
        </w:rPr>
        <w:t>existing s</w:t>
      </w:r>
      <w:r w:rsidR="00AF0939">
        <w:rPr>
          <w:rFonts w:cs="Cambria"/>
        </w:rPr>
        <w:t>tate</w:t>
      </w:r>
      <w:r w:rsidR="00624A5D">
        <w:rPr>
          <w:rFonts w:cs="Cambria"/>
        </w:rPr>
        <w:t xml:space="preserve">s </w:t>
      </w:r>
      <w:r w:rsidR="00AF0939">
        <w:rPr>
          <w:rFonts w:cs="Cambria"/>
        </w:rPr>
        <w:t xml:space="preserve">meet the minimal conditions necessary </w:t>
      </w:r>
      <w:r w:rsidR="00526799">
        <w:rPr>
          <w:rFonts w:cs="Cambria"/>
        </w:rPr>
        <w:t xml:space="preserve">for contractarian theory </w:t>
      </w:r>
      <w:r w:rsidR="00AF0939">
        <w:rPr>
          <w:rFonts w:cs="Cambria"/>
        </w:rPr>
        <w:t xml:space="preserve">to justify </w:t>
      </w:r>
      <w:r w:rsidR="00526799">
        <w:rPr>
          <w:rFonts w:cs="Cambria"/>
        </w:rPr>
        <w:t>state</w:t>
      </w:r>
      <w:r w:rsidR="00AF0939">
        <w:rPr>
          <w:rFonts w:cs="Cambria"/>
        </w:rPr>
        <w:t xml:space="preserve"> authority</w:t>
      </w:r>
      <w:r w:rsidR="0007495F">
        <w:rPr>
          <w:rFonts w:cs="Cambria"/>
        </w:rPr>
        <w:t>.</w:t>
      </w:r>
    </w:p>
    <w:p w14:paraId="49527E0F" w14:textId="412FB614" w:rsidR="004A07F2" w:rsidRDefault="00FB5A23" w:rsidP="00880861">
      <w:pPr>
        <w:spacing w:line="480" w:lineRule="auto"/>
        <w:jc w:val="both"/>
      </w:pPr>
      <w:r>
        <w:rPr>
          <w:rFonts w:cs="Cambria"/>
        </w:rPr>
        <w:tab/>
      </w:r>
      <w:r w:rsidR="00DE4C94">
        <w:rPr>
          <w:rFonts w:cs="Cambria"/>
        </w:rPr>
        <w:t xml:space="preserve">Part </w:t>
      </w:r>
      <w:r w:rsidR="003F6639">
        <w:rPr>
          <w:rFonts w:cs="Cambria"/>
        </w:rPr>
        <w:t>4</w:t>
      </w:r>
      <w:r w:rsidR="00DE4C94">
        <w:rPr>
          <w:rFonts w:cs="Cambria"/>
        </w:rPr>
        <w:t xml:space="preserve"> </w:t>
      </w:r>
      <w:r w:rsidR="00B7387F">
        <w:rPr>
          <w:rFonts w:cs="Cambria"/>
        </w:rPr>
        <w:t>discusses</w:t>
      </w:r>
      <w:r w:rsidR="00DE4C94">
        <w:rPr>
          <w:rFonts w:cs="Cambria"/>
        </w:rPr>
        <w:t xml:space="preserve"> the implications of </w:t>
      </w:r>
      <w:r w:rsidR="006F032F">
        <w:rPr>
          <w:rFonts w:cs="Cambria"/>
        </w:rPr>
        <w:t>th</w:t>
      </w:r>
      <w:r w:rsidR="0007495F">
        <w:rPr>
          <w:rFonts w:cs="Cambria"/>
        </w:rPr>
        <w:t>is finding</w:t>
      </w:r>
      <w:r w:rsidR="00DE4C94">
        <w:rPr>
          <w:rFonts w:cs="Cambria"/>
        </w:rPr>
        <w:t>.</w:t>
      </w:r>
      <w:r w:rsidR="00E24BA0">
        <w:t xml:space="preserve"> </w:t>
      </w:r>
      <w:r w:rsidR="0097537E">
        <w:t xml:space="preserve">We doubt any </w:t>
      </w:r>
      <w:r w:rsidR="00721847">
        <w:t>support</w:t>
      </w:r>
      <w:r w:rsidR="00DB3908">
        <w:t>er</w:t>
      </w:r>
      <w:r w:rsidR="00721847">
        <w:t xml:space="preserve">s </w:t>
      </w:r>
      <w:r w:rsidR="0097537E">
        <w:t xml:space="preserve">will respond by </w:t>
      </w:r>
      <w:r w:rsidR="00360F72">
        <w:t xml:space="preserve">saying that </w:t>
      </w:r>
      <w:r w:rsidR="00A74EB5">
        <w:t>because states</w:t>
      </w:r>
      <w:r w:rsidR="00721847">
        <w:t xml:space="preserve"> haven’t delivered what the theories promise, </w:t>
      </w:r>
      <w:r w:rsidR="0040765D">
        <w:t>all people of the Earth</w:t>
      </w:r>
      <w:r w:rsidR="00670D13">
        <w:t xml:space="preserve"> are</w:t>
      </w:r>
      <w:r w:rsidR="00721847">
        <w:t xml:space="preserve"> morally bound to </w:t>
      </w:r>
      <w:r w:rsidR="0040765D">
        <w:t xml:space="preserve">get rid of governments and </w:t>
      </w:r>
      <w:r w:rsidR="000F0489">
        <w:t xml:space="preserve">immediately </w:t>
      </w:r>
      <w:r w:rsidR="0040765D">
        <w:t>res</w:t>
      </w:r>
      <w:r w:rsidR="000F0489">
        <w:t xml:space="preserve">tore the </w:t>
      </w:r>
      <w:r w:rsidR="00101622">
        <w:t>small-scale</w:t>
      </w:r>
      <w:r w:rsidR="000F0489">
        <w:t xml:space="preserve"> lifestyle</w:t>
      </w:r>
      <w:r w:rsidR="00561075">
        <w:t xml:space="preserve"> we use as a counter example</w:t>
      </w:r>
      <w:r w:rsidR="00A74EB5">
        <w:t xml:space="preserve">. </w:t>
      </w:r>
      <w:r w:rsidR="00BB5F97">
        <w:t>We consider po</w:t>
      </w:r>
      <w:r w:rsidR="00155D71">
        <w:t xml:space="preserve">ssibilities </w:t>
      </w:r>
      <w:r w:rsidR="009A7C53">
        <w:t>involving</w:t>
      </w:r>
      <w:r w:rsidR="00155D71">
        <w:t xml:space="preserve"> </w:t>
      </w:r>
      <w:r w:rsidR="00016651">
        <w:t xml:space="preserve">challenging our </w:t>
      </w:r>
      <w:r w:rsidR="009A7C53">
        <w:t xml:space="preserve">empirical </w:t>
      </w:r>
      <w:r w:rsidR="00016651">
        <w:t xml:space="preserve">findings, </w:t>
      </w:r>
      <w:r w:rsidR="00155D71">
        <w:t xml:space="preserve">accepting </w:t>
      </w:r>
      <w:r w:rsidR="00016651">
        <w:t>them</w:t>
      </w:r>
      <w:r w:rsidR="00155D71">
        <w:t>,</w:t>
      </w:r>
      <w:r w:rsidR="00016651" w:rsidRPr="00016651">
        <w:t xml:space="preserve"> </w:t>
      </w:r>
      <w:r w:rsidR="00155D71">
        <w:t xml:space="preserve">or </w:t>
      </w:r>
      <w:r w:rsidR="00AC63DF">
        <w:t>rejecting them as</w:t>
      </w:r>
      <w:r w:rsidR="00155D71">
        <w:t xml:space="preserve"> </w:t>
      </w:r>
      <w:r w:rsidR="00AC63DF">
        <w:t>ir</w:t>
      </w:r>
      <w:r w:rsidR="00155D71">
        <w:t>relevan</w:t>
      </w:r>
      <w:r w:rsidR="00AC63DF">
        <w:t>t</w:t>
      </w:r>
      <w:r w:rsidR="00155D71">
        <w:t xml:space="preserve">. </w:t>
      </w:r>
      <w:r w:rsidR="00B33A9A">
        <w:t>W</w:t>
      </w:r>
      <w:r w:rsidR="00FE0E4C">
        <w:t xml:space="preserve">e do not argue that the Hobbesian hypothesis </w:t>
      </w:r>
      <w:r w:rsidR="00FE0E4C" w:rsidRPr="008522F5">
        <w:t>c</w:t>
      </w:r>
      <w:r w:rsidR="008522F5">
        <w:t xml:space="preserve">an never </w:t>
      </w:r>
      <w:r w:rsidR="00847BD6">
        <w:t>be true</w:t>
      </w:r>
      <w:r w:rsidR="00B70836">
        <w:t>; only</w:t>
      </w:r>
      <w:r w:rsidR="00847BD6">
        <w:t xml:space="preserve"> that it is not true</w:t>
      </w:r>
      <w:r w:rsidR="00B70836">
        <w:t xml:space="preserve"> at the current time</w:t>
      </w:r>
      <w:r w:rsidR="003A3D15">
        <w:t xml:space="preserve">. </w:t>
      </w:r>
      <w:r w:rsidR="00E647A0">
        <w:t>Life in small-</w:t>
      </w:r>
      <w:r w:rsidR="000D6902">
        <w:t>scale stateless societies is no ideal</w:t>
      </w:r>
      <w:r w:rsidR="00E647A0">
        <w:t xml:space="preserve">. </w:t>
      </w:r>
      <w:r w:rsidR="006010FC">
        <w:t xml:space="preserve">It is difficult in many ways. </w:t>
      </w:r>
      <w:r w:rsidR="000D6902">
        <w:t>T</w:t>
      </w:r>
      <w:r w:rsidR="003A3D15">
        <w:t xml:space="preserve">o </w:t>
      </w:r>
      <w:r w:rsidR="000D6902">
        <w:t xml:space="preserve">use </w:t>
      </w:r>
      <w:r w:rsidR="006010FC">
        <w:t>it</w:t>
      </w:r>
      <w:r w:rsidR="000D6902">
        <w:t xml:space="preserve"> as a baseline for comparison is</w:t>
      </w:r>
      <w:r w:rsidR="003A3D15">
        <w:t xml:space="preserve"> to set a very low bar, one that modern states have failed to surpass</w:t>
      </w:r>
      <w:r w:rsidR="00847BD6">
        <w:t xml:space="preserve"> mostly out of neglect. </w:t>
      </w:r>
      <w:r w:rsidR="003A3D15">
        <w:t>Better attention to the side effects of the modern economy and g</w:t>
      </w:r>
      <w:r w:rsidR="008C6114">
        <w:t xml:space="preserve">reater care for the disadvantaged </w:t>
      </w:r>
      <w:r w:rsidR="00A24C0D">
        <w:t>have the potential to</w:t>
      </w:r>
      <w:r w:rsidR="003A3D15">
        <w:t xml:space="preserve"> </w:t>
      </w:r>
      <w:r w:rsidR="00254CE0">
        <w:t>ensure that virtually everyone is better off under state authority</w:t>
      </w:r>
      <w:r w:rsidR="00A24C0D">
        <w:t xml:space="preserve">. If this standard is ever </w:t>
      </w:r>
      <w:r w:rsidR="00E75792">
        <w:t>reached</w:t>
      </w:r>
      <w:r w:rsidR="00A24C0D">
        <w:t xml:space="preserve">, a state that </w:t>
      </w:r>
      <w:r w:rsidR="00BD486D">
        <w:t xml:space="preserve">fulfills the </w:t>
      </w:r>
      <w:r w:rsidR="005C0AFA">
        <w:t xml:space="preserve">contractarian </w:t>
      </w:r>
      <w:r w:rsidR="00BD486D">
        <w:t xml:space="preserve">criteria </w:t>
      </w:r>
      <w:r w:rsidR="005C0AFA">
        <w:t>for</w:t>
      </w:r>
      <w:r w:rsidR="00A24C0D">
        <w:t xml:space="preserve"> </w:t>
      </w:r>
      <w:r w:rsidR="00BD486D">
        <w:t xml:space="preserve">justification </w:t>
      </w:r>
      <w:r w:rsidR="005C0AFA">
        <w:t>is possible</w:t>
      </w:r>
      <w:r w:rsidR="003F5829">
        <w:t xml:space="preserve">, but for now, </w:t>
      </w:r>
      <w:r w:rsidR="00DC715F">
        <w:t>contractarianism does not justify most states.</w:t>
      </w:r>
    </w:p>
    <w:p w14:paraId="7A3FD20A" w14:textId="139F2CF5" w:rsidR="00770D1C" w:rsidRPr="00100EBD" w:rsidRDefault="00B973D0" w:rsidP="00880861">
      <w:pPr>
        <w:spacing w:line="480" w:lineRule="auto"/>
        <w:jc w:val="both"/>
      </w:pPr>
      <w:r>
        <w:rPr>
          <w:rFonts w:cs="Cambria"/>
        </w:rPr>
        <w:tab/>
        <w:t xml:space="preserve">Before moving on we should say one thing about what this project </w:t>
      </w:r>
      <w:r>
        <w:rPr>
          <w:rFonts w:cs="Cambria"/>
          <w:i/>
        </w:rPr>
        <w:t>is not</w:t>
      </w:r>
      <w:r>
        <w:rPr>
          <w:rFonts w:cs="Cambria"/>
        </w:rPr>
        <w:t xml:space="preserve">. </w:t>
      </w:r>
      <w:r w:rsidR="002F1A66">
        <w:rPr>
          <w:rFonts w:cs="Cambria"/>
        </w:rPr>
        <w:t xml:space="preserve">We do </w:t>
      </w:r>
      <w:r w:rsidR="002F1A66">
        <w:rPr>
          <w:rFonts w:cs="Cambria"/>
          <w:i/>
        </w:rPr>
        <w:t>not</w:t>
      </w:r>
      <w:r w:rsidR="002F1A66">
        <w:rPr>
          <w:rFonts w:cs="Cambria"/>
        </w:rPr>
        <w:t xml:space="preserve"> intend to say</w:t>
      </w:r>
      <w:r w:rsidR="001F25F9">
        <w:rPr>
          <w:rFonts w:cs="Cambria"/>
        </w:rPr>
        <w:t xml:space="preserve"> that a priori reasoning </w:t>
      </w:r>
      <w:r w:rsidR="00FC5030">
        <w:rPr>
          <w:rFonts w:cs="Cambria"/>
        </w:rPr>
        <w:t>h</w:t>
      </w:r>
      <w:r w:rsidR="001F25F9">
        <w:rPr>
          <w:rFonts w:cs="Cambria"/>
        </w:rPr>
        <w:t xml:space="preserve">as no value or that </w:t>
      </w:r>
      <w:r w:rsidR="001F25F9">
        <w:rPr>
          <w:rFonts w:cs="Cambria"/>
          <w:i/>
        </w:rPr>
        <w:t>all</w:t>
      </w:r>
      <w:r w:rsidR="001F25F9">
        <w:rPr>
          <w:rFonts w:cs="Cambria"/>
        </w:rPr>
        <w:t xml:space="preserve"> philosophers should </w:t>
      </w:r>
      <w:r w:rsidR="00AC017A">
        <w:rPr>
          <w:rFonts w:cs="Cambria"/>
        </w:rPr>
        <w:t>cite</w:t>
      </w:r>
      <w:r w:rsidR="001F25F9">
        <w:rPr>
          <w:rFonts w:cs="Cambria"/>
        </w:rPr>
        <w:t xml:space="preserve"> anthropology</w:t>
      </w:r>
      <w:r w:rsidR="00E07004">
        <w:rPr>
          <w:rFonts w:cs="Cambria"/>
        </w:rPr>
        <w:t xml:space="preserve"> or other empirical science</w:t>
      </w:r>
      <w:r>
        <w:rPr>
          <w:rFonts w:cs="Cambria"/>
        </w:rPr>
        <w:t xml:space="preserve">. </w:t>
      </w:r>
      <w:r w:rsidR="0035704A">
        <w:rPr>
          <w:rFonts w:cs="Cambria"/>
        </w:rPr>
        <w:t>A pure a priori theory need</w:t>
      </w:r>
      <w:r w:rsidR="00575FB3">
        <w:rPr>
          <w:rFonts w:cs="Cambria"/>
        </w:rPr>
        <w:t>s</w:t>
      </w:r>
      <w:r w:rsidR="0035704A">
        <w:rPr>
          <w:rFonts w:cs="Cambria"/>
        </w:rPr>
        <w:t xml:space="preserve"> no empirical support, but the contractarian justification of the state is not a pure a priori theory</w:t>
      </w:r>
      <w:r w:rsidR="00BA6C66">
        <w:rPr>
          <w:rFonts w:cs="Cambria"/>
        </w:rPr>
        <w:t>.</w:t>
      </w:r>
      <w:r w:rsidR="00881B8C">
        <w:rPr>
          <w:rFonts w:cs="Cambria"/>
        </w:rPr>
        <w:t xml:space="preserve"> </w:t>
      </w:r>
      <w:r w:rsidR="00205236">
        <w:rPr>
          <w:rFonts w:cs="Cambria"/>
        </w:rPr>
        <w:t>Thomas</w:t>
      </w:r>
      <w:r>
        <w:rPr>
          <w:rFonts w:cs="Cambria"/>
        </w:rPr>
        <w:t xml:space="preserve"> Hobbes </w:t>
      </w:r>
      <w:r w:rsidR="002B26B8">
        <w:rPr>
          <w:rFonts w:cs="Cambria"/>
        </w:rPr>
        <w:t>asp</w:t>
      </w:r>
      <w:r>
        <w:rPr>
          <w:rFonts w:cs="Cambria"/>
        </w:rPr>
        <w:t xml:space="preserve">ired to be a pure a priori theorist, </w:t>
      </w:r>
      <w:r w:rsidR="002B26B8">
        <w:rPr>
          <w:rFonts w:cs="Cambria"/>
        </w:rPr>
        <w:t xml:space="preserve">but </w:t>
      </w:r>
      <w:r>
        <w:rPr>
          <w:rFonts w:cs="Cambria"/>
        </w:rPr>
        <w:t>h</w:t>
      </w:r>
      <w:r w:rsidR="007E6D39">
        <w:rPr>
          <w:rFonts w:cs="Cambria"/>
        </w:rPr>
        <w:t xml:space="preserve">is actual method, as Gregory S. Kavka </w:t>
      </w:r>
      <w:r w:rsidR="00CE636D">
        <w:rPr>
          <w:rFonts w:cs="Cambria"/>
        </w:rPr>
        <w:fldChar w:fldCharType="begin"/>
      </w:r>
      <w:r w:rsidR="00CE636D">
        <w:rPr>
          <w:rFonts w:cs="Cambria"/>
        </w:rPr>
        <w:instrText xml:space="preserve"> ADDIN EN.CITE &lt;EndNote&gt;&lt;Cite ExcludeAuth="1"&gt;&lt;Author&gt;Kavka&lt;/Author&gt;&lt;Year&gt;1986&lt;/Year&gt;&lt;RecNum&gt;1176&lt;/RecNum&gt;&lt;Suffix&gt;`, p. 4&lt;/Suffix&gt;&lt;DisplayText&gt;(1986, p. 4)&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rsidR="00CE636D">
        <w:rPr>
          <w:rFonts w:cs="Cambria"/>
        </w:rPr>
        <w:fldChar w:fldCharType="separate"/>
      </w:r>
      <w:r w:rsidR="00CE636D">
        <w:rPr>
          <w:rFonts w:cs="Cambria"/>
          <w:noProof/>
        </w:rPr>
        <w:t>(1986, p. 4)</w:t>
      </w:r>
      <w:r w:rsidR="00CE636D">
        <w:rPr>
          <w:rFonts w:cs="Cambria"/>
        </w:rPr>
        <w:fldChar w:fldCharType="end"/>
      </w:r>
      <w:r w:rsidR="00CD4D90">
        <w:rPr>
          <w:rFonts w:cs="Cambria"/>
        </w:rPr>
        <w:t xml:space="preserve"> </w:t>
      </w:r>
      <w:r w:rsidR="004205D2">
        <w:rPr>
          <w:rFonts w:cs="Cambria"/>
        </w:rPr>
        <w:t>argues,</w:t>
      </w:r>
      <w:r w:rsidR="007E6D39">
        <w:rPr>
          <w:rFonts w:cs="Cambria"/>
        </w:rPr>
        <w:t xml:space="preserve"> is, “</w:t>
      </w:r>
      <w:r w:rsidR="007E6D39" w:rsidRPr="007E6D39">
        <w:rPr>
          <w:rFonts w:cs="Cambria"/>
        </w:rPr>
        <w:t>logical and conceptual analysis combined with empirical observation and probabilistic reasoning.”</w:t>
      </w:r>
      <w:r w:rsidR="007E6D39">
        <w:rPr>
          <w:rFonts w:cs="Cambria"/>
        </w:rPr>
        <w:t xml:space="preserve"> </w:t>
      </w:r>
      <w:r w:rsidR="00100EBD">
        <w:t>Whatever his intentions, t</w:t>
      </w:r>
      <w:r w:rsidR="00100EBD" w:rsidRPr="00C101B2">
        <w:t xml:space="preserve">he </w:t>
      </w:r>
      <w:r w:rsidR="00100EBD">
        <w:t>state of nature</w:t>
      </w:r>
      <w:r w:rsidR="00100EBD" w:rsidRPr="00C101B2">
        <w:t xml:space="preserve"> Hobbes </w:t>
      </w:r>
      <w:r w:rsidR="00100EBD">
        <w:t>defines exists</w:t>
      </w:r>
      <w:r w:rsidR="00100EBD" w:rsidRPr="00C101B2">
        <w:t xml:space="preserve"> in the world (as argued below)</w:t>
      </w:r>
      <w:r w:rsidR="00100EBD">
        <w:t>, and therefore claims about it can potentially be verified or falsified by</w:t>
      </w:r>
      <w:r w:rsidR="00100EBD" w:rsidRPr="00C101B2">
        <w:t xml:space="preserve"> observational evidence.</w:t>
      </w:r>
      <w:r w:rsidR="00100EBD">
        <w:t xml:space="preserve"> </w:t>
      </w:r>
      <w:r w:rsidR="003D5F96">
        <w:rPr>
          <w:rFonts w:cs="Cambria"/>
        </w:rPr>
        <w:t>The</w:t>
      </w:r>
      <w:r>
        <w:rPr>
          <w:rFonts w:cs="Cambria"/>
        </w:rPr>
        <w:t xml:space="preserve"> contractarian</w:t>
      </w:r>
      <w:r w:rsidR="00A801B4">
        <w:rPr>
          <w:rFonts w:cs="Cambria"/>
        </w:rPr>
        <w:t xml:space="preserve"> school of thought that </w:t>
      </w:r>
      <w:r w:rsidR="00B11533">
        <w:rPr>
          <w:rFonts w:cs="Cambria"/>
        </w:rPr>
        <w:t xml:space="preserve">followed </w:t>
      </w:r>
      <w:r w:rsidR="00A801B4">
        <w:rPr>
          <w:rFonts w:cs="Cambria"/>
        </w:rPr>
        <w:t>Hobbes</w:t>
      </w:r>
      <w:r w:rsidR="00B11533">
        <w:rPr>
          <w:rFonts w:cs="Cambria"/>
        </w:rPr>
        <w:t xml:space="preserve"> cannot</w:t>
      </w:r>
      <w:r w:rsidR="00C853BF">
        <w:rPr>
          <w:rFonts w:cs="Cambria"/>
        </w:rPr>
        <w:t xml:space="preserve"> remain purely a priori </w:t>
      </w:r>
      <w:r w:rsidR="00864218">
        <w:rPr>
          <w:rFonts w:cs="Cambria"/>
        </w:rPr>
        <w:t>as long as</w:t>
      </w:r>
      <w:r w:rsidR="00C853BF">
        <w:rPr>
          <w:rFonts w:cs="Cambria"/>
        </w:rPr>
        <w:t xml:space="preserve"> </w:t>
      </w:r>
      <w:r w:rsidR="00B11533">
        <w:rPr>
          <w:rFonts w:cs="Cambria"/>
        </w:rPr>
        <w:t>its</w:t>
      </w:r>
      <w:r w:rsidR="003D5F96">
        <w:rPr>
          <w:rFonts w:cs="Cambria"/>
        </w:rPr>
        <w:t xml:space="preserve"> justification of the state</w:t>
      </w:r>
      <w:r w:rsidR="0079040E">
        <w:rPr>
          <w:rFonts w:cs="Cambria"/>
        </w:rPr>
        <w:t xml:space="preserve"> relies on the empirical comparison of state society </w:t>
      </w:r>
      <w:r w:rsidR="00B11533">
        <w:rPr>
          <w:rFonts w:cs="Cambria"/>
        </w:rPr>
        <w:t>with</w:t>
      </w:r>
      <w:r w:rsidR="0079040E">
        <w:rPr>
          <w:rFonts w:cs="Cambria"/>
        </w:rPr>
        <w:t xml:space="preserve"> a stateless environment.</w:t>
      </w:r>
      <w:r w:rsidR="001E7847">
        <w:rPr>
          <w:rFonts w:cs="Cambria"/>
        </w:rPr>
        <w:t xml:space="preserve"> We argue that m</w:t>
      </w:r>
      <w:r w:rsidR="00037D44">
        <w:rPr>
          <w:rFonts w:cs="Cambria"/>
        </w:rPr>
        <w:t>ost contractarians</w:t>
      </w:r>
      <w:r w:rsidR="00110CE7">
        <w:rPr>
          <w:rFonts w:cs="Cambria"/>
        </w:rPr>
        <w:t xml:space="preserve"> have yet to adequately address the empirical side of their argument.</w:t>
      </w:r>
    </w:p>
    <w:p w14:paraId="53DDEA13" w14:textId="63634C07" w:rsidR="00163337" w:rsidRPr="000C496D" w:rsidRDefault="007579B3" w:rsidP="00163337">
      <w:pPr>
        <w:pStyle w:val="Heading1"/>
      </w:pPr>
      <w:r>
        <w:t>1</w:t>
      </w:r>
      <w:r w:rsidR="00BD28E0">
        <w:t xml:space="preserve">. </w:t>
      </w:r>
      <w:r w:rsidR="0036703B">
        <w:t xml:space="preserve">The Hobbesian </w:t>
      </w:r>
      <w:r w:rsidR="00C835AC">
        <w:t>h</w:t>
      </w:r>
      <w:r w:rsidR="0036703B">
        <w:t>ypothesis</w:t>
      </w:r>
    </w:p>
    <w:p w14:paraId="4A0FC6F4" w14:textId="5C8C6D4C" w:rsidR="00163337" w:rsidRDefault="00E967DF" w:rsidP="001548C9">
      <w:pPr>
        <w:spacing w:line="480" w:lineRule="auto"/>
        <w:jc w:val="both"/>
      </w:pPr>
      <w:r>
        <w:tab/>
      </w:r>
      <w:r w:rsidR="00B554AF">
        <w:t>The contractarian justification of the state asks the question</w:t>
      </w:r>
      <w:r w:rsidR="00FC5030">
        <w:t>,</w:t>
      </w:r>
      <w:r w:rsidR="00B554AF">
        <w:t xml:space="preserve"> why does any person or institution hav</w:t>
      </w:r>
      <w:r w:rsidR="009E0B6B">
        <w:t xml:space="preserve">e authority over an individual? </w:t>
      </w:r>
      <w:r w:rsidR="00CA24DB">
        <w:t>Different versions of c</w:t>
      </w:r>
      <w:r w:rsidR="00EB375F">
        <w:t xml:space="preserve">ontractarianism </w:t>
      </w:r>
      <w:r w:rsidR="000B5782">
        <w:t>rely on at least</w:t>
      </w:r>
      <w:r w:rsidR="00CA24DB">
        <w:t xml:space="preserve"> three </w:t>
      </w:r>
      <w:r w:rsidR="000B5782">
        <w:t xml:space="preserve">different </w:t>
      </w:r>
      <w:r w:rsidR="00CA24DB">
        <w:t>answers</w:t>
      </w:r>
      <w:r w:rsidR="00393F67">
        <w:t>.</w:t>
      </w:r>
      <w:r w:rsidR="00EB375F">
        <w:t xml:space="preserve"> (1)</w:t>
      </w:r>
      <w:r w:rsidR="009D6A05">
        <w:t xml:space="preserve"> Everyone consents to it. </w:t>
      </w:r>
      <w:r w:rsidR="00DA7025">
        <w:t>(</w:t>
      </w:r>
      <w:r w:rsidR="00393F67">
        <w:t>2)</w:t>
      </w:r>
      <w:r w:rsidR="00DA7025">
        <w:t xml:space="preserve"> </w:t>
      </w:r>
      <w:r w:rsidR="009D6A05">
        <w:t xml:space="preserve">Everyone benefits from it. </w:t>
      </w:r>
      <w:r w:rsidR="00EB375F">
        <w:t>(</w:t>
      </w:r>
      <w:r w:rsidR="00393F67">
        <w:t>3</w:t>
      </w:r>
      <w:r w:rsidR="00EE6668">
        <w:t xml:space="preserve">) </w:t>
      </w:r>
      <w:r w:rsidR="00393F67">
        <w:t>E</w:t>
      </w:r>
      <w:r w:rsidR="00EE6668">
        <w:t xml:space="preserve">veryone benefits so much from it that any rational and reasonable person would consent to it even if </w:t>
      </w:r>
      <w:r w:rsidR="00252899">
        <w:t>not everyone actually agrees.</w:t>
      </w:r>
      <w:r w:rsidR="00034CED">
        <w:t xml:space="preserve"> These answers are closely related because usually one agrees to something because </w:t>
      </w:r>
      <w:r w:rsidR="00674108">
        <w:t xml:space="preserve">one finds it </w:t>
      </w:r>
      <w:r w:rsidR="00034CED">
        <w:t>b</w:t>
      </w:r>
      <w:r w:rsidR="00674108">
        <w:t>eneficial</w:t>
      </w:r>
      <w:r w:rsidR="00034CED">
        <w:t xml:space="preserve">. </w:t>
      </w:r>
      <w:r w:rsidR="00457579">
        <w:t>A</w:t>
      </w:r>
      <w:r w:rsidR="001548C9">
        <w:t>ny of the</w:t>
      </w:r>
      <w:r w:rsidR="00457579">
        <w:t>m</w:t>
      </w:r>
      <w:r w:rsidR="001548C9">
        <w:t xml:space="preserve"> put</w:t>
      </w:r>
      <w:r w:rsidR="00457579">
        <w:t>s</w:t>
      </w:r>
      <w:r w:rsidR="001548C9">
        <w:t xml:space="preserve"> contractarianism</w:t>
      </w:r>
      <w:r w:rsidR="002F05F8">
        <w:t xml:space="preserve"> within the greater class of mutual advantage theories, and </w:t>
      </w:r>
      <w:r w:rsidR="00CC4D34" w:rsidRPr="00CC4D34">
        <w:t>“The logic of mutual advantage theories is that everyone must gain from the agreement”</w:t>
      </w:r>
      <w:r w:rsidR="000B2871" w:rsidRPr="000B2871">
        <w:t xml:space="preserve"> </w:t>
      </w:r>
      <w:r w:rsidR="00CE636D">
        <w:fldChar w:fldCharType="begin"/>
      </w:r>
      <w:r w:rsidR="00CE636D">
        <w:instrText xml:space="preserve"> ADDIN EN.CITE &lt;EndNote&gt;&lt;Cite&gt;&lt;Author&gt;Moore&lt;/Author&gt;&lt;Year&gt;1994&lt;/Year&gt;&lt;RecNum&gt;1167&lt;/RecNum&gt;&lt;Suffix&gt;`, p. 211&lt;/Suffix&gt;&lt;DisplayText&gt;(Moore, 1994, p. 211)&lt;/DisplayText&gt;&lt;record&gt;&lt;rec-number&gt;1167&lt;/rec-number&gt;&lt;foreign-keys&gt;&lt;key app="EN" db-id="evwd9vwepx9tsle9eeavwxao2tvzszf5dsav" timestamp="1428668131"&gt;1167&lt;/key&gt;&lt;/foreign-keys&gt;&lt;ref-type name="Book Section"&gt;5&lt;/ref-type&gt;&lt;contributors&gt;&lt;authors&gt;&lt;author&gt;Moore, Margaret&lt;/author&gt;&lt;/authors&gt;&lt;secondary-authors&gt;&lt;author&gt;Boucher, David&lt;/author&gt;&lt;author&gt;Kelly, Paul&lt;/author&gt;&lt;/secondary-authors&gt;&lt;/contributors&gt;&lt;titles&gt;&lt;title&gt;Gauthier’s Contractarian Morality&lt;/title&gt;&lt;secondary-title&gt;The Social Contract from Hobbes to Rawls&lt;/secondary-title&gt;&lt;/titles&gt;&lt;pages&gt;211-225&lt;/pages&gt;&lt;dates&gt;&lt;year&gt;1994&lt;/year&gt;&lt;/dates&gt;&lt;pub-location&gt;New York&lt;/pub-location&gt;&lt;publisher&gt;Routledge&lt;/publisher&gt;&lt;urls&gt;&lt;/urls&gt;&lt;/record&gt;&lt;/Cite&gt;&lt;/EndNote&gt;</w:instrText>
      </w:r>
      <w:r w:rsidR="00CE636D">
        <w:fldChar w:fldCharType="separate"/>
      </w:r>
      <w:r w:rsidR="00CE636D">
        <w:rPr>
          <w:noProof/>
        </w:rPr>
        <w:t>(Moore, 1994, p. 211)</w:t>
      </w:r>
      <w:r w:rsidR="00CE636D">
        <w:fldChar w:fldCharType="end"/>
      </w:r>
      <w:r w:rsidR="0036402D">
        <w:t>. T</w:t>
      </w:r>
      <w:r w:rsidR="00F707C3">
        <w:t xml:space="preserve">hus contractarianism is limited </w:t>
      </w:r>
      <w:r w:rsidR="003B4C90">
        <w:t xml:space="preserve">in that it provides no criterion about when </w:t>
      </w:r>
      <w:r w:rsidR="003C54C6">
        <w:t xml:space="preserve">and whether </w:t>
      </w:r>
      <w:r w:rsidR="003B4C90">
        <w:t xml:space="preserve">it might be acceptable </w:t>
      </w:r>
      <w:r w:rsidR="00AD2BBC">
        <w:t xml:space="preserve">to improve A’s position at the expense of B. </w:t>
      </w:r>
    </w:p>
    <w:p w14:paraId="193E7821" w14:textId="77777777" w:rsidR="00AF1618" w:rsidRDefault="00991DF4" w:rsidP="00721A25">
      <w:pPr>
        <w:spacing w:line="480" w:lineRule="auto"/>
        <w:jc w:val="both"/>
      </w:pPr>
      <w:r>
        <w:tab/>
      </w:r>
      <w:r w:rsidR="00E30FEB">
        <w:t xml:space="preserve">Modern contractarian theory is heavily influenced by Thomas Hobbes’s 1651 book, </w:t>
      </w:r>
      <w:r w:rsidR="00E30FEB" w:rsidRPr="00E71AA2">
        <w:rPr>
          <w:i/>
        </w:rPr>
        <w:t>Leviathan</w:t>
      </w:r>
      <w:r w:rsidR="00E30FEB">
        <w:t>, which</w:t>
      </w:r>
      <w:r w:rsidR="002B26B8">
        <w:t xml:space="preserve"> </w:t>
      </w:r>
      <w:r w:rsidR="00ED1616">
        <w:t>justifie</w:t>
      </w:r>
      <w:r w:rsidR="008B4B3A">
        <w:t>s</w:t>
      </w:r>
      <w:r w:rsidR="00ED1616">
        <w:t xml:space="preserve"> government sovereignty as a </w:t>
      </w:r>
      <w:r w:rsidR="008C49D3">
        <w:t xml:space="preserve">tacit or hypothetical contract, </w:t>
      </w:r>
      <w:r w:rsidR="00997D39">
        <w:t>by which</w:t>
      </w:r>
      <w:r w:rsidR="008C49D3">
        <w:t xml:space="preserve"> everyone </w:t>
      </w:r>
      <w:r w:rsidR="00997D39">
        <w:t>agrees to move from</w:t>
      </w:r>
      <w:r w:rsidR="004A69F9">
        <w:t xml:space="preserve"> </w:t>
      </w:r>
      <w:r w:rsidR="008C49D3">
        <w:t xml:space="preserve">the </w:t>
      </w:r>
      <w:r>
        <w:t>“state of nat</w:t>
      </w:r>
      <w:r w:rsidR="008C49D3">
        <w:t>ure</w:t>
      </w:r>
      <w:r w:rsidR="00D4483E">
        <w:t>”</w:t>
      </w:r>
      <w:r w:rsidR="00C45F64">
        <w:t xml:space="preserve"> </w:t>
      </w:r>
      <w:r w:rsidR="005D19C1">
        <w:t>to state society</w:t>
      </w:r>
      <w:r w:rsidR="008C49D3">
        <w:t xml:space="preserve">. </w:t>
      </w:r>
      <w:r w:rsidR="000F2F8C">
        <w:t xml:space="preserve">Although </w:t>
      </w:r>
      <w:r w:rsidR="00C45F64">
        <w:t>Hobbes’s</w:t>
      </w:r>
      <w:r w:rsidR="000F2F8C">
        <w:t xml:space="preserve"> </w:t>
      </w:r>
      <w:r w:rsidR="000F2F8C">
        <w:rPr>
          <w:i/>
        </w:rPr>
        <w:t>description</w:t>
      </w:r>
      <w:r w:rsidR="000F2F8C">
        <w:t xml:space="preserve"> of the state of nature is complex, his</w:t>
      </w:r>
      <w:r w:rsidR="00C45F64">
        <w:t xml:space="preserve"> </w:t>
      </w:r>
      <w:r w:rsidR="00C45F64" w:rsidRPr="00C45F64">
        <w:rPr>
          <w:i/>
        </w:rPr>
        <w:t>definition</w:t>
      </w:r>
      <w:r w:rsidR="00C45F64">
        <w:t xml:space="preserve"> of </w:t>
      </w:r>
      <w:r w:rsidR="004A69F9">
        <w:t>it</w:t>
      </w:r>
      <w:r w:rsidR="00C45F64">
        <w:t xml:space="preserve"> is simpl</w:t>
      </w:r>
      <w:r w:rsidR="00302195">
        <w:t>e. It is used interchangeably with</w:t>
      </w:r>
      <w:r w:rsidR="00C45F64">
        <w:t xml:space="preserve"> </w:t>
      </w:r>
      <w:r w:rsidR="007A484F">
        <w:t>“</w:t>
      </w:r>
      <w:r w:rsidR="00C45F64">
        <w:t>anarchy</w:t>
      </w:r>
      <w:r w:rsidR="007A484F">
        <w:t>”</w:t>
      </w:r>
      <w:r w:rsidR="00C45F64">
        <w:t xml:space="preserve"> </w:t>
      </w:r>
      <w:r w:rsidR="00064C39">
        <w:t>and</w:t>
      </w:r>
      <w:r w:rsidR="00302195">
        <w:t xml:space="preserve"> with </w:t>
      </w:r>
      <w:r w:rsidR="007A484F">
        <w:t>“</w:t>
      </w:r>
      <w:r w:rsidR="00C45F64">
        <w:t>the absence of sovereignty.</w:t>
      </w:r>
      <w:r w:rsidR="007A484F">
        <w:t>”</w:t>
      </w:r>
      <w:r w:rsidR="00C45F64">
        <w:t xml:space="preserve"> </w:t>
      </w:r>
    </w:p>
    <w:p w14:paraId="756519EA" w14:textId="44A912D5" w:rsidR="004B5487" w:rsidRDefault="00AF1618" w:rsidP="00721A25">
      <w:pPr>
        <w:spacing w:line="480" w:lineRule="auto"/>
        <w:jc w:val="both"/>
      </w:pPr>
      <w:r>
        <w:tab/>
      </w:r>
      <w:r w:rsidR="008C49D3">
        <w:t xml:space="preserve">The term “state of nature” is </w:t>
      </w:r>
      <w:r w:rsidR="004878A9">
        <w:t xml:space="preserve">largely </w:t>
      </w:r>
      <w:r w:rsidR="008C49D3">
        <w:t>an artif</w:t>
      </w:r>
      <w:r w:rsidR="00B77B00">
        <w:t xml:space="preserve">act of </w:t>
      </w:r>
      <w:r w:rsidR="008F7DAE">
        <w:t>a discarded belief</w:t>
      </w:r>
      <w:r w:rsidR="00B77B00">
        <w:t xml:space="preserve"> </w:t>
      </w:r>
      <w:r w:rsidR="00086CE5">
        <w:t>in a dichotom</w:t>
      </w:r>
      <w:r w:rsidR="008F7DAE">
        <w:t>y</w:t>
      </w:r>
      <w:r w:rsidR="00086CE5">
        <w:t xml:space="preserve"> between natural and civilized people</w:t>
      </w:r>
      <w:r w:rsidR="004878A9">
        <w:t>. T</w:t>
      </w:r>
      <w:r w:rsidR="008F7DAE">
        <w:t xml:space="preserve">oday most </w:t>
      </w:r>
      <w:r w:rsidR="00064C39">
        <w:t>human scientists</w:t>
      </w:r>
      <w:r w:rsidR="008F7DAE">
        <w:t xml:space="preserve"> believe</w:t>
      </w:r>
      <w:r w:rsidR="004878A9">
        <w:t xml:space="preserve"> all so</w:t>
      </w:r>
      <w:r w:rsidR="008F7DAE">
        <w:t>cieties are equally artificial</w:t>
      </w:r>
      <w:r w:rsidR="004878A9">
        <w:t xml:space="preserve"> and equally natural.</w:t>
      </w:r>
      <w:r w:rsidR="0061721F">
        <w:t xml:space="preserve"> </w:t>
      </w:r>
      <w:r w:rsidR="00C37F66">
        <w:t>People</w:t>
      </w:r>
      <w:r w:rsidR="0061721F">
        <w:t xml:space="preserve"> naturally come up with different ways to live. </w:t>
      </w:r>
      <w:r w:rsidR="00DE01FC">
        <w:t>People in the distant past</w:t>
      </w:r>
      <w:r w:rsidR="000A06A1">
        <w:t xml:space="preserve"> came up with ways to live; </w:t>
      </w:r>
      <w:r w:rsidR="003A300F">
        <w:t xml:space="preserve">so do </w:t>
      </w:r>
      <w:r w:rsidR="000A06A1">
        <w:t>people to</w:t>
      </w:r>
      <w:r w:rsidR="003A300F">
        <w:t>day; so will people in the future</w:t>
      </w:r>
      <w:r w:rsidR="00C37F66">
        <w:t xml:space="preserve">. </w:t>
      </w:r>
      <w:r w:rsidR="00156967">
        <w:t>All</w:t>
      </w:r>
      <w:r w:rsidR="00BE4B79">
        <w:t xml:space="preserve"> of </w:t>
      </w:r>
      <w:r w:rsidR="003A300F">
        <w:t>th</w:t>
      </w:r>
      <w:r w:rsidR="00156967">
        <w:t>eir</w:t>
      </w:r>
      <w:r w:rsidR="00C37F66">
        <w:t xml:space="preserve"> lifeways</w:t>
      </w:r>
      <w:r w:rsidR="003A300F">
        <w:t xml:space="preserve"> </w:t>
      </w:r>
      <w:r w:rsidR="00156967">
        <w:t>are equally</w:t>
      </w:r>
      <w:r w:rsidR="00BE4B79">
        <w:t xml:space="preserve"> natural</w:t>
      </w:r>
      <w:r w:rsidR="007A484F">
        <w:t>.</w:t>
      </w:r>
      <w:r w:rsidR="004878A9">
        <w:t xml:space="preserve"> </w:t>
      </w:r>
    </w:p>
    <w:p w14:paraId="22BECD7D" w14:textId="792D2CFC" w:rsidR="00017D6F" w:rsidRDefault="004B5487" w:rsidP="00721A25">
      <w:pPr>
        <w:spacing w:line="480" w:lineRule="auto"/>
        <w:jc w:val="both"/>
      </w:pPr>
      <w:r>
        <w:tab/>
      </w:r>
      <w:r w:rsidR="00A22068">
        <w:t xml:space="preserve">However, the word </w:t>
      </w:r>
      <w:r w:rsidR="006B08D6">
        <w:t>“</w:t>
      </w:r>
      <w:r w:rsidR="00A22068" w:rsidRPr="006B08D6">
        <w:t>nature</w:t>
      </w:r>
      <w:r w:rsidR="006B08D6">
        <w:t>”</w:t>
      </w:r>
      <w:r w:rsidR="004878A9">
        <w:t xml:space="preserve"> </w:t>
      </w:r>
      <w:r w:rsidR="00CA1901">
        <w:t xml:space="preserve">in </w:t>
      </w:r>
      <w:r w:rsidR="006B08D6">
        <w:t>“</w:t>
      </w:r>
      <w:r w:rsidR="00CA1901">
        <w:t>state of nature</w:t>
      </w:r>
      <w:r w:rsidR="006B08D6">
        <w:t>”</w:t>
      </w:r>
      <w:r w:rsidR="00CA1901">
        <w:t xml:space="preserve"> </w:t>
      </w:r>
      <w:r w:rsidR="004878A9">
        <w:t xml:space="preserve">is </w:t>
      </w:r>
      <w:r w:rsidR="00BA6DD5">
        <w:t>releva</w:t>
      </w:r>
      <w:r w:rsidR="004878A9">
        <w:t xml:space="preserve">nt in </w:t>
      </w:r>
      <w:r>
        <w:t>at least two</w:t>
      </w:r>
      <w:r w:rsidR="00B3264A">
        <w:t xml:space="preserve"> sense</w:t>
      </w:r>
      <w:r>
        <w:t>s. First,</w:t>
      </w:r>
      <w:r w:rsidR="004878A9">
        <w:t xml:space="preserve"> </w:t>
      </w:r>
      <w:r w:rsidR="00721A25">
        <w:t xml:space="preserve">contractarians </w:t>
      </w:r>
      <w:r w:rsidR="004878A9">
        <w:t xml:space="preserve">portray their </w:t>
      </w:r>
      <w:r w:rsidR="00B3264A" w:rsidRPr="00C52A02">
        <w:rPr>
          <w:i/>
        </w:rPr>
        <w:t>description</w:t>
      </w:r>
      <w:r w:rsidR="004878A9">
        <w:t xml:space="preserve"> of </w:t>
      </w:r>
      <w:r w:rsidR="00D24B87">
        <w:t>it</w:t>
      </w:r>
      <w:r w:rsidR="004878A9">
        <w:t xml:space="preserve"> as the inevitable result of the absence of state sovere</w:t>
      </w:r>
      <w:r w:rsidR="005D2D00">
        <w:t>ignty.</w:t>
      </w:r>
      <w:r w:rsidR="00454556">
        <w:t xml:space="preserve"> This </w:t>
      </w:r>
      <w:r w:rsidR="00D41924">
        <w:t>empirical claim</w:t>
      </w:r>
      <w:r w:rsidR="008F4AE0">
        <w:t xml:space="preserve"> is central to most contractarian justifications of the state, and it is the one we question here. Second, </w:t>
      </w:r>
      <w:r w:rsidR="00EC669A">
        <w:t>anarchy is the natural point of comparison for</w:t>
      </w:r>
      <w:r w:rsidR="007D7843">
        <w:t xml:space="preserve"> </w:t>
      </w:r>
      <w:r w:rsidR="00017D6F">
        <w:t>version</w:t>
      </w:r>
      <w:r w:rsidR="007D7843">
        <w:t>s</w:t>
      </w:r>
      <w:r w:rsidR="00017D6F">
        <w:t xml:space="preserve"> of contractarianism that </w:t>
      </w:r>
      <w:r w:rsidR="008878CC">
        <w:t xml:space="preserve">limit their </w:t>
      </w:r>
      <w:r w:rsidR="00017D6F">
        <w:t xml:space="preserve">focus </w:t>
      </w:r>
      <w:r w:rsidR="008878CC">
        <w:t>to</w:t>
      </w:r>
      <w:r w:rsidR="00017D6F">
        <w:t xml:space="preserve"> </w:t>
      </w:r>
      <w:r w:rsidR="003432E1">
        <w:t>the basic justification of sovereignty</w:t>
      </w:r>
      <w:r w:rsidR="00574B0D">
        <w:t xml:space="preserve">: </w:t>
      </w:r>
      <w:r w:rsidR="003432E1">
        <w:t xml:space="preserve">state </w:t>
      </w:r>
      <w:r w:rsidR="00574B0D">
        <w:t>authority is justified if and when it benefits the people living under that authority relative to</w:t>
      </w:r>
      <w:r w:rsidR="003432E1">
        <w:t xml:space="preserve"> how well off they would be outside that authority</w:t>
      </w:r>
      <w:r w:rsidR="008878CC">
        <w:t xml:space="preserve">. </w:t>
      </w:r>
      <w:r w:rsidR="00376391">
        <w:t>Such theories are</w:t>
      </w:r>
      <w:r w:rsidR="00017D6F">
        <w:t>, “</w:t>
      </w:r>
      <w:r w:rsidR="00017D6F" w:rsidRPr="00163337">
        <w:t>about the minimal conditions of political obligation</w:t>
      </w:r>
      <w:r w:rsidR="00017D6F">
        <w:t xml:space="preserve">, not the principles of morality, social justice, or the ideal society” (Kakva 1986, p. 402). </w:t>
      </w:r>
      <w:r w:rsidR="00376391">
        <w:t>The comparison</w:t>
      </w:r>
      <w:r w:rsidR="002D7CF8">
        <w:t xml:space="preserve"> to the state of nature is meant to determine whether</w:t>
      </w:r>
      <w:r w:rsidR="00017D6F">
        <w:t xml:space="preserve"> </w:t>
      </w:r>
      <w:r w:rsidR="00780744">
        <w:t xml:space="preserve">the state meets </w:t>
      </w:r>
      <w:r w:rsidR="00017D6F">
        <w:t>those minimal conditions</w:t>
      </w:r>
      <w:r w:rsidR="00517257">
        <w:t>, not whether it me</w:t>
      </w:r>
      <w:r w:rsidR="00780744">
        <w:t>e</w:t>
      </w:r>
      <w:r w:rsidR="00517257">
        <w:t xml:space="preserve">ts an </w:t>
      </w:r>
      <w:r w:rsidR="00017D6F">
        <w:t>ideal.</w:t>
      </w:r>
      <w:r w:rsidR="00D41924">
        <w:t xml:space="preserve"> </w:t>
      </w:r>
    </w:p>
    <w:p w14:paraId="6B6224E2" w14:textId="4797AF62" w:rsidR="00F131DE" w:rsidRDefault="00F131DE" w:rsidP="00AC2132">
      <w:pPr>
        <w:spacing w:line="432" w:lineRule="auto"/>
        <w:jc w:val="both"/>
      </w:pPr>
      <w:r>
        <w:tab/>
        <w:t xml:space="preserve">For Hobbes, three things come into existence with the social contract: state sovereignty, morality, and society. Contract theory can be used to justify any of these three things together or separately. There are versions of contract theory that model morality or society through a contract device without involving government. </w:t>
      </w:r>
      <w:r w:rsidR="007E2F34">
        <w:t xml:space="preserve">There are also theories justifying </w:t>
      </w:r>
      <w:r w:rsidR="00493786">
        <w:t>government with a contract devic</w:t>
      </w:r>
      <w:r w:rsidR="007E2F34">
        <w:t xml:space="preserve">e but without the state of nature as the alternative. </w:t>
      </w:r>
      <w:r>
        <w:t xml:space="preserve">This article is unrelated to any such theories. </w:t>
      </w:r>
      <w:r w:rsidR="00954BFF">
        <w:t>Its use of t</w:t>
      </w:r>
      <w:r w:rsidR="00253100">
        <w:t>he word “contractarian</w:t>
      </w:r>
      <w:r w:rsidR="0062149B">
        <w:t>ism</w:t>
      </w:r>
      <w:r w:rsidR="00253100">
        <w:t xml:space="preserve">” </w:t>
      </w:r>
      <w:r w:rsidR="00954BFF">
        <w:t>should be read narrowly as “theories justifying state authority by contract devi</w:t>
      </w:r>
      <w:r w:rsidR="00493786">
        <w:t>c</w:t>
      </w:r>
      <w:r w:rsidR="00954BFF">
        <w:t>e involving a comparison to the state of nature.</w:t>
      </w:r>
      <w:r w:rsidR="0062149B">
        <w:t>”</w:t>
      </w:r>
    </w:p>
    <w:p w14:paraId="725E325B" w14:textId="78C8FBEA" w:rsidR="00017D6F" w:rsidRDefault="00765098" w:rsidP="00721A25">
      <w:pPr>
        <w:spacing w:line="480" w:lineRule="auto"/>
        <w:jc w:val="both"/>
      </w:pPr>
      <w:r>
        <w:tab/>
      </w:r>
      <w:r w:rsidR="00504AE8">
        <w:t>Although contractarianism ask</w:t>
      </w:r>
      <w:r w:rsidR="00FE670E">
        <w:t>s a limited quest</w:t>
      </w:r>
      <w:r w:rsidR="00414207">
        <w:t xml:space="preserve">ion, it sets </w:t>
      </w:r>
      <w:r w:rsidR="00271BAC">
        <w:t>up</w:t>
      </w:r>
      <w:r w:rsidR="00414207">
        <w:t xml:space="preserve"> the need for </w:t>
      </w:r>
      <w:r w:rsidR="00070947">
        <w:t xml:space="preserve">a </w:t>
      </w:r>
      <w:r w:rsidR="003B6D7F">
        <w:t>strong</w:t>
      </w:r>
      <w:r w:rsidR="00C32342">
        <w:t xml:space="preserve"> empirical</w:t>
      </w:r>
      <w:r w:rsidR="00070947">
        <w:t xml:space="preserve"> claim</w:t>
      </w:r>
      <w:r w:rsidR="00414207">
        <w:t>. T</w:t>
      </w:r>
      <w:r w:rsidR="00070947">
        <w:t xml:space="preserve">he move </w:t>
      </w:r>
      <w:r w:rsidR="00BA77BC">
        <w:t xml:space="preserve">from </w:t>
      </w:r>
      <w:r w:rsidR="00670D13">
        <w:t xml:space="preserve">the </w:t>
      </w:r>
      <w:r w:rsidR="00BA77BC">
        <w:t xml:space="preserve">state of nature to the state </w:t>
      </w:r>
      <w:r w:rsidR="00B60BF3">
        <w:t>requires that</w:t>
      </w:r>
      <w:r w:rsidR="00FE670E">
        <w:t xml:space="preserve"> </w:t>
      </w:r>
      <w:r w:rsidR="00373156">
        <w:rPr>
          <w:i/>
        </w:rPr>
        <w:t>everyone</w:t>
      </w:r>
      <w:r w:rsidR="00373156">
        <w:t xml:space="preserve"> consents and/or benefits. </w:t>
      </w:r>
      <w:r w:rsidR="00632DB9">
        <w:t xml:space="preserve">Literally speaking, it implies that the </w:t>
      </w:r>
      <w:r w:rsidR="005F6CAB">
        <w:t>worst placed</w:t>
      </w:r>
      <w:r w:rsidR="00632DB9">
        <w:t xml:space="preserve"> </w:t>
      </w:r>
      <w:r w:rsidR="00AF57BD">
        <w:t>individual</w:t>
      </w:r>
      <w:r w:rsidR="00632DB9">
        <w:t xml:space="preserve"> in state society is better off </w:t>
      </w:r>
      <w:r w:rsidR="00AF57BD">
        <w:t xml:space="preserve">than the best-place individual in the state of nature. </w:t>
      </w:r>
      <w:r w:rsidR="00EC1E77">
        <w:t>Most c</w:t>
      </w:r>
      <w:r w:rsidR="00024842">
        <w:t xml:space="preserve">ontractarians have not </w:t>
      </w:r>
      <w:r w:rsidR="00EC1E77">
        <w:t>clearly specified what</w:t>
      </w:r>
      <w:r w:rsidR="00024842">
        <w:t xml:space="preserve"> </w:t>
      </w:r>
      <w:r w:rsidR="00282F83">
        <w:t>a less-than-literal interpretation of everyone implies</w:t>
      </w:r>
      <w:r w:rsidR="00AE494E">
        <w:t xml:space="preserve"> </w:t>
      </w:r>
      <w:r w:rsidR="00282F83">
        <w:t>for the people who aren’t part of everyone</w:t>
      </w:r>
      <w:r w:rsidR="00AE494E">
        <w:t xml:space="preserve">. </w:t>
      </w:r>
      <w:r w:rsidR="00951442">
        <w:t xml:space="preserve">Presumably </w:t>
      </w:r>
      <w:r w:rsidR="00AE494E">
        <w:t>they use</w:t>
      </w:r>
      <w:r w:rsidR="00951442">
        <w:t xml:space="preserve"> “everyone” in the sense of a representative person of the most disadvantaged recognizable group, not one </w:t>
      </w:r>
      <w:r w:rsidR="003B1BF0">
        <w:t>individual</w:t>
      </w:r>
      <w:r w:rsidR="00951442">
        <w:t xml:space="preserve"> with extraordinarily bad luck. </w:t>
      </w:r>
      <w:r w:rsidR="00203D5E">
        <w:t>Still</w:t>
      </w:r>
      <w:r w:rsidR="003B1BF0">
        <w:t xml:space="preserve">, </w:t>
      </w:r>
      <w:r w:rsidR="00203D5E">
        <w:t xml:space="preserve">the claim is </w:t>
      </w:r>
      <w:r w:rsidR="003B1BF0">
        <w:t>very strong</w:t>
      </w:r>
      <w:r w:rsidR="00B44F8F">
        <w:t>—in the sense of far-reach</w:t>
      </w:r>
      <w:r w:rsidR="001746F4">
        <w:t>ing</w:t>
      </w:r>
      <w:r w:rsidR="00B44F8F">
        <w:t>, not in the sense of well-supported</w:t>
      </w:r>
      <w:r w:rsidR="003B1BF0">
        <w:t xml:space="preserve">. </w:t>
      </w:r>
      <w:r w:rsidR="009D5F5E">
        <w:t xml:space="preserve">We take it to </w:t>
      </w:r>
      <w:r w:rsidR="0040641F">
        <w:t>imply</w:t>
      </w:r>
      <w:r w:rsidR="009D5F5E">
        <w:t xml:space="preserve"> that a representative person of the most disadvantag</w:t>
      </w:r>
      <w:r w:rsidR="006C533B">
        <w:t>ed recognizable group is at lea</w:t>
      </w:r>
      <w:r w:rsidR="00802B62">
        <w:t xml:space="preserve">st as well off as they could reasonably hope to be in any stateless environment. It </w:t>
      </w:r>
      <w:r w:rsidR="0040641F">
        <w:t>also implies that people wouldn’t needlessly be exposed to risks</w:t>
      </w:r>
      <w:r w:rsidR="00C020AF">
        <w:t xml:space="preserve"> for the benefit of others</w:t>
      </w:r>
      <w:r w:rsidR="00682218">
        <w:t>; the extraordinarily unlucky truly are extraordinary</w:t>
      </w:r>
      <w:r w:rsidR="00A83AAE">
        <w:t xml:space="preserve">. </w:t>
      </w:r>
      <w:r w:rsidR="00567A5B">
        <w:t>The compar</w:t>
      </w:r>
      <w:r w:rsidR="006E4106">
        <w:t>ison of</w:t>
      </w:r>
      <w:r w:rsidR="00567A5B">
        <w:t xml:space="preserve"> the best </w:t>
      </w:r>
      <w:r w:rsidR="005E5294">
        <w:t xml:space="preserve">reasonable expectation </w:t>
      </w:r>
      <w:r w:rsidR="006E4106">
        <w:t>in</w:t>
      </w:r>
      <w:r w:rsidR="00567A5B">
        <w:t xml:space="preserve"> the state of nature to the worst </w:t>
      </w:r>
      <w:r w:rsidR="0002627B">
        <w:t xml:space="preserve">reasonable possibility </w:t>
      </w:r>
      <w:r w:rsidR="006E4106">
        <w:t>in</w:t>
      </w:r>
      <w:r w:rsidR="00567A5B">
        <w:t xml:space="preserve"> state society follows from the logic of contractarian theory</w:t>
      </w:r>
      <w:r w:rsidR="00742306">
        <w:t>, in which t</w:t>
      </w:r>
      <w:r w:rsidR="00567A5B">
        <w:t>he state of nature needs no justification</w:t>
      </w:r>
      <w:r w:rsidR="0002627B">
        <w:t>, but t</w:t>
      </w:r>
      <w:r w:rsidR="00567A5B">
        <w:t xml:space="preserve">he imposition of </w:t>
      </w:r>
      <w:r w:rsidR="003E3EDB">
        <w:t>sovereign</w:t>
      </w:r>
      <w:r w:rsidR="004159A8">
        <w:t>ty does</w:t>
      </w:r>
      <w:r w:rsidR="006E4106">
        <w:t xml:space="preserve">. </w:t>
      </w:r>
      <w:r w:rsidR="003B6B7D">
        <w:t>I</w:t>
      </w:r>
      <w:r w:rsidR="00307DE1">
        <w:t xml:space="preserve">t </w:t>
      </w:r>
      <w:r w:rsidR="00012BBF">
        <w:t>might be</w:t>
      </w:r>
      <w:r w:rsidR="003B6B7D">
        <w:t xml:space="preserve"> </w:t>
      </w:r>
      <w:r w:rsidR="002225E1">
        <w:t>normatively</w:t>
      </w:r>
      <w:r w:rsidR="003B6B7D">
        <w:t xml:space="preserve"> plausible to base </w:t>
      </w:r>
      <w:r w:rsidR="00307DE1">
        <w:t>a</w:t>
      </w:r>
      <w:r w:rsidR="003B6B7D">
        <w:t xml:space="preserve"> justification</w:t>
      </w:r>
      <w:r w:rsidR="002225E1">
        <w:t xml:space="preserve"> of the state on benefits</w:t>
      </w:r>
      <w:r w:rsidR="00B70392">
        <w:t xml:space="preserve"> that are less-widely shared</w:t>
      </w:r>
      <w:r w:rsidR="000221AC">
        <w:t xml:space="preserve"> than this</w:t>
      </w:r>
      <w:r w:rsidR="002225E1">
        <w:t xml:space="preserve">, but </w:t>
      </w:r>
      <w:r w:rsidR="00B70392">
        <w:t xml:space="preserve">doing </w:t>
      </w:r>
      <w:r w:rsidR="00C020AF">
        <w:t xml:space="preserve">so </w:t>
      </w:r>
      <w:r w:rsidR="00B70392">
        <w:t>moves</w:t>
      </w:r>
      <w:r w:rsidR="002225E1">
        <w:t xml:space="preserve"> out of the re</w:t>
      </w:r>
      <w:r w:rsidR="001514BB">
        <w:t xml:space="preserve">alm of </w:t>
      </w:r>
      <w:r w:rsidR="005E5294">
        <w:t xml:space="preserve">social contract theory and brings up </w:t>
      </w:r>
      <w:r w:rsidR="00155C54">
        <w:t>normative</w:t>
      </w:r>
      <w:r w:rsidR="005455B5">
        <w:t xml:space="preserve"> </w:t>
      </w:r>
      <w:r w:rsidR="005E5294">
        <w:t xml:space="preserve">questions that </w:t>
      </w:r>
      <w:r w:rsidR="005455B5">
        <w:t>contractarians rarely address</w:t>
      </w:r>
      <w:r w:rsidR="00155C54">
        <w:t xml:space="preserve"> (see section 4</w:t>
      </w:r>
      <w:r w:rsidR="0002627B">
        <w:t>C</w:t>
      </w:r>
      <w:r w:rsidR="00155C54">
        <w:t>)</w:t>
      </w:r>
      <w:r w:rsidR="00F57A45">
        <w:t>.</w:t>
      </w:r>
    </w:p>
    <w:p w14:paraId="19CE9E84" w14:textId="545E2DC7" w:rsidR="004E6DA3" w:rsidRDefault="00964395" w:rsidP="00EF4AE2">
      <w:pPr>
        <w:spacing w:line="480" w:lineRule="auto"/>
        <w:jc w:val="both"/>
      </w:pPr>
      <w:r>
        <w:tab/>
        <w:t xml:space="preserve">Hobbes </w:t>
      </w:r>
      <w:r w:rsidR="006C1FF1">
        <w:t xml:space="preserve">makes the </w:t>
      </w:r>
      <w:r w:rsidR="00A913AD">
        <w:t xml:space="preserve">everyone-benefits </w:t>
      </w:r>
      <w:r w:rsidR="006C1FF1">
        <w:t xml:space="preserve">claim </w:t>
      </w:r>
      <w:r w:rsidR="00A534A8">
        <w:t xml:space="preserve">plausible </w:t>
      </w:r>
      <w:r w:rsidR="007739AE">
        <w:t xml:space="preserve">in its most literal sense </w:t>
      </w:r>
      <w:r w:rsidR="00464DEF">
        <w:t xml:space="preserve">by </w:t>
      </w:r>
      <w:r w:rsidR="00E60349">
        <w:t>arguing that</w:t>
      </w:r>
      <w:r w:rsidR="00C33F90">
        <w:t xml:space="preserve"> w</w:t>
      </w:r>
      <w:r w:rsidR="007B089C">
        <w:t>ithout</w:t>
      </w:r>
      <w:r w:rsidR="00D77046">
        <w:t xml:space="preserve"> </w:t>
      </w:r>
      <w:r w:rsidR="007B089C">
        <w:t>a sovereign to settle disputes, peace</w:t>
      </w:r>
      <w:r w:rsidR="005D2D1A">
        <w:t xml:space="preserve"> is impossible</w:t>
      </w:r>
      <w:r w:rsidR="00153642">
        <w:t xml:space="preserve">. </w:t>
      </w:r>
      <w:r w:rsidR="00464DEF">
        <w:t>Therefore, everyone lives in fear, and</w:t>
      </w:r>
      <w:r w:rsidR="007B089C">
        <w:t xml:space="preserve"> none of the benefits of human cooperation are possible</w:t>
      </w:r>
      <w:r w:rsidR="00C96C41">
        <w:t xml:space="preserve">. </w:t>
      </w:r>
      <w:r w:rsidR="00F62239">
        <w:t>The impossibility of having peace outside of state authority i</w:t>
      </w:r>
      <w:r w:rsidR="007C3290">
        <w:t xml:space="preserve">s the causal factor for Hobbes, and if he is correct, </w:t>
      </w:r>
      <w:r w:rsidR="00A933F5">
        <w:t>e</w:t>
      </w:r>
      <w:r w:rsidR="00C96C41">
        <w:t xml:space="preserve">ven the </w:t>
      </w:r>
      <w:r w:rsidR="00A933F5">
        <w:t>most-able</w:t>
      </w:r>
      <w:r w:rsidR="00C96C41">
        <w:t xml:space="preserve"> person in the state of nature is </w:t>
      </w:r>
      <w:r w:rsidR="00873B36">
        <w:t xml:space="preserve">so </w:t>
      </w:r>
      <w:r w:rsidR="00C96C41">
        <w:t>miserable</w:t>
      </w:r>
      <w:r w:rsidR="00873B36">
        <w:t xml:space="preserve"> they could hardly</w:t>
      </w:r>
      <w:r w:rsidR="00EA5EC7">
        <w:t xml:space="preserve"> be worse off in any other situation</w:t>
      </w:r>
      <w:r w:rsidR="007C3290">
        <w:t>.</w:t>
      </w:r>
      <w:r w:rsidR="00397D2E">
        <w:t xml:space="preserve"> H</w:t>
      </w:r>
      <w:r w:rsidR="00A933F5">
        <w:t>obbes</w:t>
      </w:r>
      <w:r w:rsidR="00397D2E">
        <w:t xml:space="preserve"> writes:</w:t>
      </w:r>
    </w:p>
    <w:p w14:paraId="7A3111EE" w14:textId="7E5F4D25" w:rsidR="00991DF4" w:rsidRDefault="00991DF4" w:rsidP="00397D2E">
      <w:pPr>
        <w:spacing w:line="432" w:lineRule="auto"/>
        <w:ind w:left="720"/>
        <w:jc w:val="both"/>
      </w:pPr>
      <w:r>
        <w:t>Out of civil states, there is always war of every one against every one. … during the time men live without a common power to keep them in awe, they are in that condition which is called war; and such a war, as is of every man against every man.</w:t>
      </w:r>
      <w:r w:rsidR="00A56CA1">
        <w:t xml:space="preserve"> … </w:t>
      </w:r>
      <w:r w:rsidR="004E6DA3">
        <w:t>[</w:t>
      </w:r>
      <w:r w:rsidR="002C31AD">
        <w:t>with</w:t>
      </w:r>
      <w:r w:rsidR="004E6DA3">
        <w:t xml:space="preserve">] </w:t>
      </w:r>
      <w:r>
        <w:t>no Knowledge of the face of the Earth; no account of Time; no Arts; no Letters; no Society; and which is worst of all, continuall feare, and danger of violent death; And the life of man, solitary, poore, nasty, brutish, and short</w:t>
      </w:r>
      <w:r w:rsidR="006C7CED">
        <w:t xml:space="preserve"> </w:t>
      </w:r>
      <w:r w:rsidR="00CE636D">
        <w:fldChar w:fldCharType="begin"/>
      </w:r>
      <w:r w:rsidR="00CE636D">
        <w:instrText xml:space="preserve"> ADDIN EN.CITE &lt;EndNote&gt;&lt;Cite&gt;&lt;Author&gt;Hobbes&lt;/Author&gt;&lt;Year&gt;1962&lt;/Year&gt;&lt;RecNum&gt;92&lt;/RecNum&gt;&lt;Suffix&gt;`, p. 100&lt;/Suffix&gt;&lt;DisplayText&gt;(Hobbes, 1962, p. 100)&lt;/DisplayText&gt;&lt;record&gt;&lt;rec-number&gt;92&lt;/rec-number&gt;&lt;foreign-keys&gt;&lt;key app="EN" db-id="evwd9vwepx9tsle9eeavwxao2tvzszf5dsav" timestamp="1332517540"&gt;92&lt;/key&gt;&lt;key app="ENWeb" db-id="T2yYUwrtqgcAAFvhccI"&gt;301&lt;/key&gt;&lt;/foreign-keys&gt;&lt;ref-type name="Book"&gt;6&lt;/ref-type&gt;&lt;contributors&gt;&lt;authors&gt;&lt;author&gt;Hobbes, Thomas&lt;/author&gt;&lt;/authors&gt;&lt;/contributors&gt;&lt;titles&gt;&lt;title&gt;Leviathan&lt;/title&gt;&lt;/titles&gt;&lt;keywords&gt;&lt;keyword&gt;Thesis&lt;/keyword&gt;&lt;keyword&gt;Anthropology&lt;/keyword&gt;&lt;/keywords&gt;&lt;dates&gt;&lt;year&gt;1962&lt;/year&gt;&lt;/dates&gt;&lt;pub-location&gt;Glasgow&lt;/pub-location&gt;&lt;publisher&gt;Collins&lt;/publisher&gt;&lt;call-num&gt;SOC Main Libr W60.21&lt;/call-num&gt;&lt;urls&gt;&lt;/urls&gt;&lt;/record&gt;&lt;/Cite&gt;&lt;/EndNote&gt;</w:instrText>
      </w:r>
      <w:r w:rsidR="00CE636D">
        <w:fldChar w:fldCharType="separate"/>
      </w:r>
      <w:r w:rsidR="00CE636D">
        <w:rPr>
          <w:noProof/>
        </w:rPr>
        <w:t>(Hobbes, 1962, p. 100)</w:t>
      </w:r>
      <w:r w:rsidR="00CE636D">
        <w:fldChar w:fldCharType="end"/>
      </w:r>
      <w:r>
        <w:t>.</w:t>
      </w:r>
    </w:p>
    <w:p w14:paraId="38628F08" w14:textId="5B39296A" w:rsidR="00902647" w:rsidRDefault="00AA1B4C" w:rsidP="00EF4AE2">
      <w:pPr>
        <w:spacing w:line="480" w:lineRule="auto"/>
        <w:jc w:val="both"/>
      </w:pPr>
      <w:r>
        <w:t xml:space="preserve">This is </w:t>
      </w:r>
      <w:r w:rsidR="00F362EE">
        <w:t xml:space="preserve">what we call </w:t>
      </w:r>
      <w:r>
        <w:t xml:space="preserve">the Hobbesian hypothesis, essentially: </w:t>
      </w:r>
      <w:r w:rsidR="00677F65">
        <w:t>everyone under</w:t>
      </w:r>
      <w:r>
        <w:t xml:space="preserve"> a sovereign government</w:t>
      </w:r>
      <w:r w:rsidR="004F799C">
        <w:t xml:space="preserve"> is better off </w:t>
      </w:r>
      <w:r w:rsidR="00E44B10">
        <w:t xml:space="preserve">(or no worse off) </w:t>
      </w:r>
      <w:r w:rsidR="00A64D16">
        <w:t xml:space="preserve">than </w:t>
      </w:r>
      <w:r w:rsidR="004F799C">
        <w:t>any of them would be outside of that authority</w:t>
      </w:r>
      <w:r w:rsidR="00902647">
        <w:t>.</w:t>
      </w:r>
      <w:r w:rsidR="00654066">
        <w:t xml:space="preserve"> </w:t>
      </w:r>
    </w:p>
    <w:p w14:paraId="3A6C9ADB" w14:textId="58F6BFC3" w:rsidR="004F7F4C" w:rsidRDefault="00902647" w:rsidP="00EF4AE2">
      <w:pPr>
        <w:spacing w:line="480" w:lineRule="auto"/>
        <w:jc w:val="both"/>
      </w:pPr>
      <w:r>
        <w:tab/>
      </w:r>
      <w:r w:rsidR="002C2750">
        <w:t xml:space="preserve">Hobbes </w:t>
      </w:r>
      <w:r w:rsidR="003C279E">
        <w:t>argues for</w:t>
      </w:r>
      <w:r w:rsidR="002C2750">
        <w:t xml:space="preserve"> </w:t>
      </w:r>
      <w:r w:rsidR="00596AE0">
        <w:t xml:space="preserve">his </w:t>
      </w:r>
      <w:r w:rsidR="003C279E">
        <w:t>description</w:t>
      </w:r>
      <w:r w:rsidR="00596AE0">
        <w:t xml:space="preserve"> of </w:t>
      </w:r>
      <w:r w:rsidR="002C2750">
        <w:t>statelessness</w:t>
      </w:r>
      <w:r w:rsidR="00596AE0">
        <w:t xml:space="preserve"> with</w:t>
      </w:r>
      <w:r w:rsidR="00777730">
        <w:t xml:space="preserve"> </w:t>
      </w:r>
      <w:r w:rsidR="005B3ED0">
        <w:t>a</w:t>
      </w:r>
      <w:r w:rsidR="00795D83">
        <w:t xml:space="preserve"> </w:t>
      </w:r>
      <w:r w:rsidR="00F21BBA">
        <w:t>logical</w:t>
      </w:r>
      <w:r w:rsidR="00777730">
        <w:t xml:space="preserve"> </w:t>
      </w:r>
      <w:r w:rsidR="00795D83">
        <w:t>argument</w:t>
      </w:r>
      <w:r w:rsidR="00596AE0">
        <w:t xml:space="preserve"> </w:t>
      </w:r>
      <w:r w:rsidR="004F799C">
        <w:t>from assumptions about human nature</w:t>
      </w:r>
      <w:r w:rsidR="004F7F4C">
        <w:t xml:space="preserve">, </w:t>
      </w:r>
      <w:r w:rsidR="007416DA">
        <w:t>ca</w:t>
      </w:r>
      <w:r w:rsidR="00662E47">
        <w:t>s</w:t>
      </w:r>
      <w:r w:rsidR="007416DA">
        <w:t>u</w:t>
      </w:r>
      <w:r w:rsidR="00662E47">
        <w:t xml:space="preserve">al empirical observations about </w:t>
      </w:r>
      <w:r w:rsidR="00A948C9">
        <w:t>psychology</w:t>
      </w:r>
      <w:r w:rsidR="00662E47">
        <w:t xml:space="preserve">, </w:t>
      </w:r>
      <w:r w:rsidR="004F7F4C">
        <w:t>and</w:t>
      </w:r>
      <w:r w:rsidR="00777730">
        <w:t xml:space="preserve"> </w:t>
      </w:r>
      <w:r w:rsidR="00596AE0">
        <w:t xml:space="preserve">empirical </w:t>
      </w:r>
      <w:r w:rsidR="004F7F4C">
        <w:t>references to two examples of the state of nature:</w:t>
      </w:r>
      <w:r w:rsidR="007045E1">
        <w:t xml:space="preserve"> </w:t>
      </w:r>
      <w:r w:rsidR="00777730">
        <w:t xml:space="preserve">life during a civil war and </w:t>
      </w:r>
      <w:r w:rsidR="001F37FF">
        <w:t>in contemporary stateless societies</w:t>
      </w:r>
      <w:r w:rsidR="005B3ED0">
        <w:t>. H</w:t>
      </w:r>
      <w:r w:rsidR="00143541">
        <w:t>e writes</w:t>
      </w:r>
      <w:r w:rsidR="00963ED3">
        <w:t>, “the savage people in many places of America</w:t>
      </w:r>
      <w:r w:rsidR="002339EE">
        <w:t xml:space="preserve"> …</w:t>
      </w:r>
      <w:r w:rsidR="00963ED3">
        <w:t xml:space="preserve"> have no government at all; and live at </w:t>
      </w:r>
      <w:r w:rsidR="00C6508B">
        <w:t>this day in that brutish manner</w:t>
      </w:r>
      <w:r w:rsidR="00963ED3">
        <w:t>”</w:t>
      </w:r>
      <w:r w:rsidR="00C6508B">
        <w:t xml:space="preserve"> </w:t>
      </w:r>
      <w:r w:rsidR="00CE636D">
        <w:fldChar w:fldCharType="begin"/>
      </w:r>
      <w:r w:rsidR="00CE636D">
        <w:instrText xml:space="preserve"> ADDIN EN.CITE &lt;EndNote&gt;&lt;Cite&gt;&lt;Author&gt;Hobbes&lt;/Author&gt;&lt;Year&gt;1962&lt;/Year&gt;&lt;RecNum&gt;92&lt;/RecNum&gt;&lt;Suffix&gt;`, p. 101&lt;/Suffix&gt;&lt;DisplayText&gt;(Hobbes, 1962, p. 101)&lt;/DisplayText&gt;&lt;record&gt;&lt;rec-number&gt;92&lt;/rec-number&gt;&lt;foreign-keys&gt;&lt;key app="EN" db-id="evwd9vwepx9tsle9eeavwxao2tvzszf5dsav" timestamp="1332517540"&gt;92&lt;/key&gt;&lt;key app="ENWeb" db-id="T2yYUwrtqgcAAFvhccI"&gt;301&lt;/key&gt;&lt;/foreign-keys&gt;&lt;ref-type name="Book"&gt;6&lt;/ref-type&gt;&lt;contributors&gt;&lt;authors&gt;&lt;author&gt;Hobbes, Thomas&lt;/author&gt;&lt;/authors&gt;&lt;/contributors&gt;&lt;titles&gt;&lt;title&gt;Leviathan&lt;/title&gt;&lt;/titles&gt;&lt;keywords&gt;&lt;keyword&gt;Thesis&lt;/keyword&gt;&lt;keyword&gt;Anthropology&lt;/keyword&gt;&lt;/keywords&gt;&lt;dates&gt;&lt;year&gt;1962&lt;/year&gt;&lt;/dates&gt;&lt;pub-location&gt;Glasgow&lt;/pub-location&gt;&lt;publisher&gt;Collins&lt;/publisher&gt;&lt;call-num&gt;SOC Main Libr W60.21&lt;/call-num&gt;&lt;urls&gt;&lt;/urls&gt;&lt;/record&gt;&lt;/Cite&gt;&lt;/EndNote&gt;</w:instrText>
      </w:r>
      <w:r w:rsidR="00CE636D">
        <w:fldChar w:fldCharType="separate"/>
      </w:r>
      <w:r w:rsidR="00CE636D">
        <w:rPr>
          <w:noProof/>
        </w:rPr>
        <w:t>(Hobbes, 1962, p. 101)</w:t>
      </w:r>
      <w:r w:rsidR="00CE636D">
        <w:fldChar w:fldCharType="end"/>
      </w:r>
      <w:r w:rsidR="00C6508B">
        <w:t>.</w:t>
      </w:r>
    </w:p>
    <w:p w14:paraId="6786F97E" w14:textId="16C4F78A" w:rsidR="005D2AF4" w:rsidRDefault="00777730" w:rsidP="0002245C">
      <w:pPr>
        <w:spacing w:line="480" w:lineRule="auto"/>
        <w:jc w:val="both"/>
      </w:pPr>
      <w:r>
        <w:tab/>
      </w:r>
      <w:r w:rsidR="00034C07">
        <w:t xml:space="preserve">Hobbes uses </w:t>
      </w:r>
      <w:r>
        <w:t xml:space="preserve">an illustrative </w:t>
      </w:r>
      <w:r w:rsidR="00B808F3">
        <w:t xml:space="preserve">example </w:t>
      </w:r>
      <w:r w:rsidR="0002245C">
        <w:t xml:space="preserve">in which state begins with a </w:t>
      </w:r>
      <w:r w:rsidR="00B129AC">
        <w:t>contract</w:t>
      </w:r>
      <w:r w:rsidR="008E22FD">
        <w:t>. His</w:t>
      </w:r>
      <w:r w:rsidR="00C97610">
        <w:t xml:space="preserve"> origin </w:t>
      </w:r>
      <w:r w:rsidR="008E22FD">
        <w:t>story</w:t>
      </w:r>
      <w:r w:rsidR="00C97610">
        <w:t xml:space="preserve"> does not have to be true</w:t>
      </w:r>
      <w:r w:rsidR="000F6B10">
        <w:t xml:space="preserve"> for </w:t>
      </w:r>
      <w:r w:rsidR="00470F8A">
        <w:t xml:space="preserve">social </w:t>
      </w:r>
      <w:r w:rsidR="000F6B10">
        <w:t>contract theory to successfully justify sovereignty</w:t>
      </w:r>
      <w:r w:rsidR="00C97610">
        <w:t xml:space="preserve">, but </w:t>
      </w:r>
      <w:r w:rsidR="007B3591">
        <w:t>at least one premise from this story (</w:t>
      </w:r>
      <w:r w:rsidR="00C97610">
        <w:t xml:space="preserve">the </w:t>
      </w:r>
      <w:r w:rsidR="00744E82">
        <w:t>Hobbesian</w:t>
      </w:r>
      <w:r w:rsidR="00C97610">
        <w:t xml:space="preserve"> hypothesis</w:t>
      </w:r>
      <w:r w:rsidR="00C258DF">
        <w:t>)</w:t>
      </w:r>
      <w:r w:rsidR="00C97610">
        <w:t xml:space="preserve"> must be true</w:t>
      </w:r>
      <w:r w:rsidR="007B3591">
        <w:t xml:space="preserve"> to </w:t>
      </w:r>
      <w:r w:rsidR="00C258DF">
        <w:t>make the justification successful</w:t>
      </w:r>
      <w:r w:rsidR="00C97610">
        <w:t xml:space="preserve">. </w:t>
      </w:r>
      <w:r w:rsidR="005D2AF4">
        <w:t xml:space="preserve">Although people who want to categorize Hobbes as a pure a priori theorist might be tempted to say that the state of nature is merely a heuristic or an ontological assumption, </w:t>
      </w:r>
      <w:r w:rsidR="00326122">
        <w:t xml:space="preserve">a </w:t>
      </w:r>
      <w:r w:rsidR="00E000C4">
        <w:t>purely fictional</w:t>
      </w:r>
      <w:r w:rsidR="005D2AF4">
        <w:t xml:space="preserve"> characterization makes </w:t>
      </w:r>
      <w:r w:rsidR="00E000C4">
        <w:t>th</w:t>
      </w:r>
      <w:r w:rsidR="005D2AF4">
        <w:t xml:space="preserve">e theory incapable of </w:t>
      </w:r>
      <w:r w:rsidR="00E000C4">
        <w:t>justifying anything</w:t>
      </w:r>
      <w:r w:rsidR="005D2AF4">
        <w:t xml:space="preserve">. Certainly the following is a very bad argument: </w:t>
      </w:r>
    </w:p>
    <w:p w14:paraId="401E3E8D" w14:textId="77777777" w:rsidR="005D2AF4" w:rsidRDefault="005D2AF4" w:rsidP="005D2AF4">
      <w:pPr>
        <w:spacing w:line="480" w:lineRule="auto"/>
        <w:jc w:val="both"/>
      </w:pPr>
    </w:p>
    <w:p w14:paraId="635270A7" w14:textId="74F22AAF" w:rsidR="005D2AF4" w:rsidRDefault="005D2AF4" w:rsidP="00580071">
      <w:pPr>
        <w:spacing w:line="480" w:lineRule="auto"/>
        <w:ind w:left="2430" w:hanging="1710"/>
        <w:jc w:val="both"/>
      </w:pPr>
      <w:r>
        <w:t>Premise 1</w:t>
      </w:r>
      <w:r w:rsidR="00580071">
        <w:t xml:space="preserve"> (P1)</w:t>
      </w:r>
      <w:r>
        <w:t>:</w:t>
      </w:r>
      <w:r>
        <w:tab/>
        <w:t xml:space="preserve">I can tell a story, in which </w:t>
      </w:r>
      <w:r w:rsidR="00972D45">
        <w:t xml:space="preserve">everything is terrible </w:t>
      </w:r>
      <w:r w:rsidR="00251EBA">
        <w:t>without</w:t>
      </w:r>
      <w:r>
        <w:t xml:space="preserve"> X. </w:t>
      </w:r>
    </w:p>
    <w:p w14:paraId="6CB890CE" w14:textId="095C65DD" w:rsidR="005D2AF4" w:rsidRDefault="005D2AF4" w:rsidP="00580071">
      <w:pPr>
        <w:spacing w:line="480" w:lineRule="auto"/>
        <w:ind w:left="2430" w:hanging="1710"/>
        <w:jc w:val="both"/>
      </w:pPr>
      <w:r>
        <w:t>P2:</w:t>
      </w:r>
      <w:r>
        <w:tab/>
        <w:t xml:space="preserve">This story is pure fiction with no empirical </w:t>
      </w:r>
      <w:r w:rsidR="00593321">
        <w:t>analog</w:t>
      </w:r>
      <w:r>
        <w:t>.</w:t>
      </w:r>
    </w:p>
    <w:p w14:paraId="7F981C61" w14:textId="6C3C8127" w:rsidR="005D2AF4" w:rsidRDefault="005D2AF4" w:rsidP="00580071">
      <w:pPr>
        <w:spacing w:line="480" w:lineRule="auto"/>
        <w:ind w:left="2430" w:hanging="1710"/>
        <w:jc w:val="both"/>
      </w:pPr>
      <w:r>
        <w:t>Conclusion</w:t>
      </w:r>
      <w:r w:rsidR="00580071">
        <w:t xml:space="preserve"> (C)</w:t>
      </w:r>
      <w:r>
        <w:t>:</w:t>
      </w:r>
      <w:r>
        <w:tab/>
        <w:t xml:space="preserve">Therefore, we are justified in </w:t>
      </w:r>
      <w:r w:rsidR="001904EC">
        <w:t>forcing</w:t>
      </w:r>
      <w:r w:rsidR="00251EBA">
        <w:t xml:space="preserve"> X on</w:t>
      </w:r>
      <w:r w:rsidR="001904EC">
        <w:t xml:space="preserve"> everyone</w:t>
      </w:r>
      <w:r>
        <w:t>.</w:t>
      </w:r>
    </w:p>
    <w:p w14:paraId="0985A4A9" w14:textId="77777777" w:rsidR="005D2AF4" w:rsidRDefault="005D2AF4" w:rsidP="005D2AF4">
      <w:pPr>
        <w:spacing w:line="432" w:lineRule="auto"/>
        <w:jc w:val="both"/>
      </w:pPr>
    </w:p>
    <w:p w14:paraId="3106E20E" w14:textId="0B7A247D" w:rsidR="00446517" w:rsidRPr="008D1D17" w:rsidRDefault="00D7582B" w:rsidP="00407595">
      <w:pPr>
        <w:spacing w:line="432" w:lineRule="auto"/>
        <w:jc w:val="both"/>
      </w:pPr>
      <w:r>
        <w:tab/>
      </w:r>
      <w:r w:rsidR="00BA7A56">
        <w:t xml:space="preserve">Contemporary theorists recognizing the importance of this empirical </w:t>
      </w:r>
      <w:r w:rsidR="0032206E">
        <w:t>claim</w:t>
      </w:r>
      <w:r w:rsidR="00BA7A56">
        <w:t xml:space="preserve"> include</w:t>
      </w:r>
      <w:r w:rsidR="00E16CFE">
        <w:t xml:space="preserve"> </w:t>
      </w:r>
      <w:r w:rsidR="00B86743">
        <w:t xml:space="preserve">Richard Tuck </w:t>
      </w:r>
      <w:r w:rsidR="00CE636D">
        <w:fldChar w:fldCharType="begin"/>
      </w:r>
      <w:r w:rsidR="00CE636D">
        <w:instrText xml:space="preserve"> ADDIN EN.CITE &lt;EndNote&gt;&lt;Cite ExcludeAuth="1"&gt;&lt;Author&gt;Tuck&lt;/Author&gt;&lt;Year&gt;1996&lt;/Year&gt;&lt;RecNum&gt;1163&lt;/RecNum&gt;&lt;Suffix&gt;`, p. xxx&lt;/Suffix&gt;&lt;DisplayText&gt;(1996, p. xxx)&lt;/DisplayText&gt;&lt;record&gt;&lt;rec-number&gt;1163&lt;/rec-number&gt;&lt;foreign-keys&gt;&lt;key app="EN" db-id="evwd9vwepx9tsle9eeavwxao2tvzszf5dsav" timestamp="1428140536"&gt;1163&lt;/key&gt;&lt;/foreign-keys&gt;&lt;ref-type name="Book Section"&gt;5&lt;/ref-type&gt;&lt;contributors&gt;&lt;authors&gt;&lt;author&gt;Tuck, Richard&lt;/author&gt;&lt;/authors&gt;&lt;secondary-authors&gt;&lt;author&gt;Tuck, Richard&lt;/author&gt;&lt;/secondary-authors&gt;&lt;/contributors&gt;&lt;titles&gt;&lt;title&gt;Introduction&lt;/title&gt;&lt;secondary-title&gt;Leviathan&lt;/secondary-title&gt;&lt;/titles&gt;&lt;pages&gt;ix-xlv&lt;/pages&gt;&lt;dates&gt;&lt;year&gt;1996&lt;/year&gt;&lt;/dates&gt;&lt;pub-location&gt;Cambridge&lt;/pub-location&gt;&lt;publisher&gt;Cambridge University Press&lt;/publisher&gt;&lt;urls&gt;&lt;/urls&gt;&lt;/record&gt;&lt;/Cite&gt;&lt;/EndNote&gt;</w:instrText>
      </w:r>
      <w:r w:rsidR="00CE636D">
        <w:fldChar w:fldCharType="separate"/>
      </w:r>
      <w:r w:rsidR="00CE636D">
        <w:rPr>
          <w:noProof/>
        </w:rPr>
        <w:t>(1996, p. xxx)</w:t>
      </w:r>
      <w:r w:rsidR="00CE636D">
        <w:fldChar w:fldCharType="end"/>
      </w:r>
      <w:r w:rsidR="00B86743">
        <w:t xml:space="preserve"> in the editor’s introduction to the Cambridge edition of </w:t>
      </w:r>
      <w:r w:rsidR="00B86743">
        <w:rPr>
          <w:i/>
        </w:rPr>
        <w:t>Leviathan</w:t>
      </w:r>
      <w:r w:rsidR="00B86743">
        <w:t xml:space="preserve">; </w:t>
      </w:r>
      <w:r w:rsidR="00C51ED0">
        <w:t>David G</w:t>
      </w:r>
      <w:r w:rsidR="00C83904">
        <w:t>a</w:t>
      </w:r>
      <w:r w:rsidR="00C51ED0">
        <w:t>u</w:t>
      </w:r>
      <w:r w:rsidR="00C83904">
        <w:t xml:space="preserve">thier </w:t>
      </w:r>
      <w:r w:rsidR="00CE636D">
        <w:fldChar w:fldCharType="begin"/>
      </w:r>
      <w:r w:rsidR="00CE636D">
        <w:instrText xml:space="preserve"> ADDIN EN.CITE &lt;EndNote&gt;&lt;Cite ExcludeAuth="1"&gt;&lt;Author&gt;Gauthier&lt;/Author&gt;&lt;Year&gt;1969&lt;/Year&gt;&lt;RecNum&gt;1149&lt;/RecNum&gt;&lt;Suffix&gt;`, p. 164&lt;/Suffix&gt;&lt;DisplayText&gt;(1969, p. 164)&lt;/DisplayText&gt;&lt;record&gt;&lt;rec-number&gt;1149&lt;/rec-number&gt;&lt;foreign-keys&gt;&lt;key app="EN" db-id="evwd9vwepx9tsle9eeavwxao2tvzszf5dsav" timestamp="1422823416"&gt;1149&lt;/key&gt;&lt;/foreign-keys&gt;&lt;ref-type name="Book"&gt;6&lt;/ref-type&gt;&lt;contributors&gt;&lt;authors&gt;&lt;author&gt;Gauthier, D. P.&lt;/author&gt;&lt;/authors&gt;&lt;/contributors&gt;&lt;titles&gt;&lt;title&gt;The Logic of Leviathan&lt;/title&gt;&lt;/titles&gt;&lt;dates&gt;&lt;year&gt;1969&lt;/year&gt;&lt;/dates&gt;&lt;pub-location&gt;Oxford&lt;/pub-location&gt;&lt;publisher&gt;Clarendon Press&lt;/publisher&gt;&lt;urls&gt;&lt;/urls&gt;&lt;/record&gt;&lt;/Cite&gt;&lt;/EndNote&gt;</w:instrText>
      </w:r>
      <w:r w:rsidR="00CE636D">
        <w:fldChar w:fldCharType="separate"/>
      </w:r>
      <w:r w:rsidR="00CE636D">
        <w:rPr>
          <w:noProof/>
        </w:rPr>
        <w:t>(1969, p. 164)</w:t>
      </w:r>
      <w:r w:rsidR="00CE636D">
        <w:fldChar w:fldCharType="end"/>
      </w:r>
      <w:r w:rsidR="00707D28">
        <w:t xml:space="preserve">; </w:t>
      </w:r>
      <w:r w:rsidR="00707D28" w:rsidRPr="00707D28">
        <w:t xml:space="preserve">Gregory S. Kavka </w:t>
      </w:r>
      <w:r w:rsidR="00CE636D">
        <w:fldChar w:fldCharType="begin"/>
      </w:r>
      <w:r w:rsidR="00CE636D">
        <w:instrText xml:space="preserve"> ADDIN EN.CITE &lt;EndNote&gt;&lt;Cite ExcludeAuth="1"&gt;&lt;Author&gt;Kavka&lt;/Author&gt;&lt;Year&gt;1986&lt;/Year&gt;&lt;RecNum&gt;1176&lt;/RecNum&gt;&lt;Suffix&gt;`, pp. 4`, 7-8`, 24`, 402-403&lt;/Suffix&gt;&lt;DisplayText&gt;(1986, pp. 4, 7-8, 24, 402-403)&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rsidR="00CE636D">
        <w:fldChar w:fldCharType="separate"/>
      </w:r>
      <w:r w:rsidR="00CE636D">
        <w:rPr>
          <w:noProof/>
        </w:rPr>
        <w:t>(1986, pp. 4, 7-8, 24, 402-403)</w:t>
      </w:r>
      <w:r w:rsidR="00CE636D">
        <w:fldChar w:fldCharType="end"/>
      </w:r>
      <w:r w:rsidR="00707D28" w:rsidRPr="00707D28">
        <w:t xml:space="preserve">; </w:t>
      </w:r>
      <w:r w:rsidR="003F39D0">
        <w:t xml:space="preserve">Jean Hampton </w:t>
      </w:r>
      <w:r w:rsidR="00CE636D">
        <w:fldChar w:fldCharType="begin"/>
      </w:r>
      <w:r w:rsidR="00CE636D">
        <w:instrText xml:space="preserve"> ADDIN EN.CITE &lt;EndNote&gt;&lt;Cite ExcludeAuth="1"&gt;&lt;Author&gt;Hampton&lt;/Author&gt;&lt;Year&gt;1988&lt;/Year&gt;&lt;RecNum&gt;1111&lt;/RecNum&gt;&lt;Suffix&gt;`, p. 271&lt;/Suffix&gt;&lt;DisplayText&gt;(1988, p. 271)&lt;/DisplayText&gt;&lt;record&gt;&lt;rec-number&gt;1111&lt;/rec-number&gt;&lt;foreign-keys&gt;&lt;key app="EN" db-id="evwd9vwepx9tsle9eeavwxao2tvzszf5dsav" timestamp="1409863711"&gt;1111&lt;/key&gt;&lt;/foreign-keys&gt;&lt;ref-type name="Book"&gt;6&lt;/ref-type&gt;&lt;contributors&gt;&lt;authors&gt;&lt;author&gt;Hampton, Jean&lt;/author&gt;&lt;/authors&gt;&lt;/contributors&gt;&lt;titles&gt;&lt;title&gt;Hobbes and the social contract tradition&lt;/title&gt;&lt;/titles&gt;&lt;dates&gt;&lt;year&gt;1988&lt;/year&gt;&lt;/dates&gt;&lt;publisher&gt;Cambridge University Press&lt;/publisher&gt;&lt;isbn&gt;0521368278&lt;/isbn&gt;&lt;urls&gt;&lt;/urls&gt;&lt;/record&gt;&lt;/Cite&gt;&lt;/EndNote&gt;</w:instrText>
      </w:r>
      <w:r w:rsidR="00CE636D">
        <w:fldChar w:fldCharType="separate"/>
      </w:r>
      <w:r w:rsidR="00CE636D">
        <w:rPr>
          <w:noProof/>
        </w:rPr>
        <w:t>(1988, p. 271)</w:t>
      </w:r>
      <w:r w:rsidR="00CE636D">
        <w:fldChar w:fldCharType="end"/>
      </w:r>
      <w:r w:rsidR="00F94B5E">
        <w:t>;</w:t>
      </w:r>
      <w:r w:rsidR="00E820AE">
        <w:t xml:space="preserve"> </w:t>
      </w:r>
      <w:r w:rsidR="00FA28A6">
        <w:t>Ia</w:t>
      </w:r>
      <w:r w:rsidR="005F1FB8">
        <w:t>i</w:t>
      </w:r>
      <w:r w:rsidR="00FA28A6">
        <w:t>n Hampsh</w:t>
      </w:r>
      <w:r w:rsidR="006609FB">
        <w:t>er</w:t>
      </w:r>
      <w:r w:rsidR="00FA28A6">
        <w:t xml:space="preserve">-Monk </w:t>
      </w:r>
      <w:r w:rsidR="00CE636D">
        <w:fldChar w:fldCharType="begin"/>
      </w:r>
      <w:r w:rsidR="00CE636D">
        <w:instrText xml:space="preserve"> ADDIN EN.CITE &lt;EndNote&gt;&lt;Cite ExcludeAuth="1"&gt;&lt;Author&gt;Hampsher-Monk&lt;/Author&gt;&lt;Year&gt;1992&lt;/Year&gt;&lt;RecNum&gt;1165&lt;/RecNum&gt;&lt;Suffix&gt;`, p. 27&lt;/Suffix&gt;&lt;DisplayText&gt;(1992, p. 27)&lt;/DisplayText&gt;&lt;record&gt;&lt;rec-number&gt;1165&lt;/rec-number&gt;&lt;foreign-keys&gt;&lt;key app="EN" db-id="evwd9vwepx9tsle9eeavwxao2tvzszf5dsav" timestamp="1428142529"&gt;1165&lt;/key&gt;&lt;/foreign-keys&gt;&lt;ref-type name="Book"&gt;6&lt;/ref-type&gt;&lt;contributors&gt;&lt;authors&gt;&lt;author&gt;Hampsher-Monk, Iain&lt;/author&gt;&lt;/authors&gt;&lt;/contributors&gt;&lt;titles&gt;&lt;title&gt;A History of Modern Political Thought: major political thinkers from Hobbes to Marx&lt;/title&gt;&lt;/titles&gt;&lt;dates&gt;&lt;year&gt;1992&lt;/year&gt;&lt;/dates&gt;&lt;pub-location&gt;Oxford&lt;/pub-location&gt;&lt;publisher&gt;Blackwell&lt;/publisher&gt;&lt;urls&gt;&lt;/urls&gt;&lt;/record&gt;&lt;/Cite&gt;&lt;/EndNote&gt;</w:instrText>
      </w:r>
      <w:r w:rsidR="00CE636D">
        <w:fldChar w:fldCharType="separate"/>
      </w:r>
      <w:r w:rsidR="00CE636D">
        <w:rPr>
          <w:noProof/>
        </w:rPr>
        <w:t>(1992, p. 27)</w:t>
      </w:r>
      <w:r w:rsidR="00CE636D">
        <w:fldChar w:fldCharType="end"/>
      </w:r>
      <w:r w:rsidR="00F94B5E">
        <w:t>;</w:t>
      </w:r>
      <w:r w:rsidR="00407595" w:rsidRPr="00407595">
        <w:t xml:space="preserve"> </w:t>
      </w:r>
      <w:r w:rsidR="00407595">
        <w:t xml:space="preserve">Russell Hardin </w:t>
      </w:r>
      <w:r w:rsidR="00CE636D">
        <w:fldChar w:fldCharType="begin"/>
      </w:r>
      <w:r w:rsidR="00CE636D">
        <w:instrText xml:space="preserve"> ADDIN EN.CITE &lt;EndNote&gt;&lt;Cite ExcludeAuth="1"&gt;&lt;Author&gt;Hardin&lt;/Author&gt;&lt;Year&gt;2003&lt;/Year&gt;&lt;RecNum&gt;1134&lt;/RecNum&gt;&lt;Suffix&gt;`, pp. 42-43&lt;/Suffix&gt;&lt;DisplayText&gt;(2003, pp. 42-43)&lt;/DisplayText&gt;&lt;record&gt;&lt;rec-number&gt;1134&lt;/rec-number&gt;&lt;foreign-keys&gt;&lt;key app="EN" db-id="evwd9vwepx9tsle9eeavwxao2tvzszf5dsav" timestamp="1411215649"&gt;1134&lt;/key&gt;&lt;/foreign-keys&gt;&lt;ref-type name="Book"&gt;6&lt;/ref-type&gt;&lt;contributors&gt;&lt;authors&gt;&lt;author&gt;Hardin, Russell&lt;/author&gt;&lt;/authors&gt;&lt;/contributors&gt;&lt;titles&gt;&lt;title&gt;Indeterminacy and society&lt;/title&gt;&lt;/titles&gt;&lt;dates&gt;&lt;year&gt;2003&lt;/year&gt;&lt;/dates&gt;&lt;publisher&gt;Princeton University Press&lt;/publisher&gt;&lt;isbn&gt;0691091765&lt;/isbn&gt;&lt;urls&gt;&lt;/urls&gt;&lt;/record&gt;&lt;/Cite&gt;&lt;/EndNote&gt;</w:instrText>
      </w:r>
      <w:r w:rsidR="00CE636D">
        <w:fldChar w:fldCharType="separate"/>
      </w:r>
      <w:r w:rsidR="00CE636D">
        <w:rPr>
          <w:noProof/>
        </w:rPr>
        <w:t>(2003, pp. 42-43)</w:t>
      </w:r>
      <w:r w:rsidR="00CE636D">
        <w:fldChar w:fldCharType="end"/>
      </w:r>
      <w:r w:rsidR="00F94B5E">
        <w:t>;</w:t>
      </w:r>
      <w:r w:rsidR="00407595">
        <w:t xml:space="preserve"> </w:t>
      </w:r>
      <w:r w:rsidR="007C066D">
        <w:t>George Klosko</w:t>
      </w:r>
      <w:r w:rsidR="00894290">
        <w:t xml:space="preserve"> </w:t>
      </w:r>
      <w:r w:rsidR="00CE636D">
        <w:fldChar w:fldCharType="begin"/>
      </w:r>
      <w:r w:rsidR="00CE636D">
        <w:instrText xml:space="preserve"> ADDIN EN.CITE &lt;EndNote&gt;&lt;Cite ExcludeAuth="1"&gt;&lt;Author&gt;Klosko&lt;/Author&gt;&lt;Year&gt;2004&lt;/Year&gt;&lt;RecNum&gt;1112&lt;/RecNum&gt;&lt;Suffix&gt;`, p. 8&lt;/Suffix&gt;&lt;DisplayText&gt;(2004, p. 8)&lt;/DisplayText&gt;&lt;record&gt;&lt;rec-number&gt;1112&lt;/rec-number&gt;&lt;foreign-keys&gt;&lt;key app="EN" db-id="evwd9vwepx9tsle9eeavwxao2tvzszf5dsav" timestamp="1409864674"&gt;1112&lt;/key&gt;&lt;/foreign-keys&gt;&lt;ref-type name="Book"&gt;6&lt;/ref-type&gt;&lt;contributors&gt;&lt;authors&gt;&lt;author&gt;Klosko, George&lt;/author&gt;&lt;/authors&gt;&lt;/contributors&gt;&lt;titles&gt;&lt;title&gt;The Principle of Fairness and Political Obligation&lt;/title&gt;&lt;/titles&gt;&lt;dates&gt;&lt;year&gt;2004&lt;/year&gt;&lt;/dates&gt;&lt;publisher&gt;Rowman &amp;amp; Littlefield&lt;/publisher&gt;&lt;isbn&gt;0742533751&lt;/isbn&gt;&lt;urls&gt;&lt;/urls&gt;&lt;/record&gt;&lt;/Cite&gt;&lt;/EndNote&gt;</w:instrText>
      </w:r>
      <w:r w:rsidR="00CE636D">
        <w:fldChar w:fldCharType="separate"/>
      </w:r>
      <w:r w:rsidR="00CE636D">
        <w:rPr>
          <w:noProof/>
        </w:rPr>
        <w:t>(2004, p. 8)</w:t>
      </w:r>
      <w:r w:rsidR="00CE636D">
        <w:fldChar w:fldCharType="end"/>
      </w:r>
      <w:r w:rsidR="00F94B5E">
        <w:t>;</w:t>
      </w:r>
      <w:r w:rsidR="00894290">
        <w:t xml:space="preserve"> </w:t>
      </w:r>
      <w:r w:rsidR="008D1D17">
        <w:t xml:space="preserve">and </w:t>
      </w:r>
      <w:r w:rsidR="008D1D17" w:rsidRPr="00673DB3">
        <w:t>Kinch Hoekstra</w:t>
      </w:r>
      <w:r w:rsidR="00D11872">
        <w:t xml:space="preserve"> </w:t>
      </w:r>
      <w:r w:rsidR="00CE636D">
        <w:fldChar w:fldCharType="begin"/>
      </w:r>
      <w:r w:rsidR="00CE636D">
        <w:instrText xml:space="preserve"> ADDIN EN.CITE &lt;EndNote&gt;&lt;Cite ExcludeAuth="1"&gt;&lt;Author&gt;Hoekstra&lt;/Author&gt;&lt;Year&gt;2007&lt;/Year&gt;&lt;RecNum&gt;1164&lt;/RecNum&gt;&lt;Suffix&gt;`, p. 113`, 117&lt;/Suffix&gt;&lt;DisplayText&gt;(2007, p. 113, 117)&lt;/DisplayText&gt;&lt;record&gt;&lt;rec-number&gt;1164&lt;/rec-number&gt;&lt;foreign-keys&gt;&lt;key app="EN" db-id="evwd9vwepx9tsle9eeavwxao2tvzszf5dsav" timestamp="1428142164"&gt;1164&lt;/key&gt;&lt;/foreign-keys&gt;&lt;ref-type name="Book Section"&gt;5&lt;/ref-type&gt;&lt;contributors&gt;&lt;authors&gt;&lt;author&gt;Hoekstra, Kinch&lt;/author&gt;&lt;/authors&gt;&lt;secondary-authors&gt;&lt;author&gt;Springborg, Patricia&lt;/author&gt;&lt;/secondary-authors&gt;&lt;/contributors&gt;&lt;titles&gt;&lt;title&gt;Hobbes on the Natural Condition of Mankind&lt;/title&gt;&lt;secondary-title&gt;The Cambridge Companion to Hobbes’s Leviathan&lt;/secondary-title&gt;&lt;/titles&gt;&lt;pages&gt;109-127&lt;/pages&gt;&lt;dates&gt;&lt;year&gt;2007&lt;/year&gt;&lt;/dates&gt;&lt;urls&gt;&lt;/urls&gt;&lt;/record&gt;&lt;/Cite&gt;&lt;/EndNote&gt;</w:instrText>
      </w:r>
      <w:r w:rsidR="00CE636D">
        <w:fldChar w:fldCharType="separate"/>
      </w:r>
      <w:r w:rsidR="00CE636D">
        <w:rPr>
          <w:noProof/>
        </w:rPr>
        <w:t>(2007, p. 113, 117)</w:t>
      </w:r>
      <w:r w:rsidR="00CE636D">
        <w:fldChar w:fldCharType="end"/>
      </w:r>
      <w:r w:rsidR="008D1D17">
        <w:t xml:space="preserve">, </w:t>
      </w:r>
      <w:r w:rsidR="00894290">
        <w:t>who</w:t>
      </w:r>
      <w:r w:rsidR="008D1D17">
        <w:t xml:space="preserve"> writes in </w:t>
      </w:r>
      <w:r w:rsidR="008D1D17">
        <w:rPr>
          <w:i/>
        </w:rPr>
        <w:t>The Cambridge Companion to Hobbes’s Leviathan</w:t>
      </w:r>
      <w:r w:rsidR="003172AA">
        <w:t>:</w:t>
      </w:r>
      <w:r w:rsidR="00D87BBD">
        <w:t xml:space="preserve"> </w:t>
      </w:r>
    </w:p>
    <w:p w14:paraId="701B0CC6" w14:textId="77777777" w:rsidR="00446517" w:rsidRDefault="00446517" w:rsidP="00C83904">
      <w:pPr>
        <w:spacing w:line="432" w:lineRule="auto"/>
        <w:jc w:val="both"/>
      </w:pPr>
    </w:p>
    <w:p w14:paraId="2C5F2654" w14:textId="278D53D2" w:rsidR="009633BA" w:rsidRDefault="003172AA" w:rsidP="009633BA">
      <w:pPr>
        <w:spacing w:line="432" w:lineRule="auto"/>
        <w:ind w:left="720"/>
        <w:jc w:val="both"/>
      </w:pPr>
      <w:r w:rsidRPr="001D3005">
        <w:t>Does Hobbes think that the natural condition of war of all against all ever did or could exist? His readers have long denied it; but if the scenario is unreal, it is hard to see how it is supposed to be pertinent, and more particularly how it can tell us anything about the nature of our obligations.</w:t>
      </w:r>
    </w:p>
    <w:p w14:paraId="594E2FD1" w14:textId="77777777" w:rsidR="009633BA" w:rsidRDefault="009633BA" w:rsidP="00C83904">
      <w:pPr>
        <w:spacing w:line="432" w:lineRule="auto"/>
        <w:jc w:val="both"/>
      </w:pPr>
    </w:p>
    <w:p w14:paraId="2898B525" w14:textId="1C3AC5A5" w:rsidR="00D7582B" w:rsidRDefault="00742D91" w:rsidP="00303FCB">
      <w:pPr>
        <w:spacing w:line="432" w:lineRule="auto"/>
        <w:jc w:val="both"/>
      </w:pPr>
      <w:r>
        <w:tab/>
      </w:r>
      <w:r w:rsidR="00E0778B">
        <w:t>As we said above, t</w:t>
      </w:r>
      <w:r w:rsidR="008D2C6A">
        <w:t xml:space="preserve">he </w:t>
      </w:r>
      <w:r w:rsidR="00582340">
        <w:t xml:space="preserve">need for the </w:t>
      </w:r>
      <w:r w:rsidR="00E0778B">
        <w:t xml:space="preserve">Hobbesian </w:t>
      </w:r>
      <w:r w:rsidR="004A078B">
        <w:t>hypothesis</w:t>
      </w:r>
      <w:r w:rsidR="00582340">
        <w:t xml:space="preserve"> comes from</w:t>
      </w:r>
      <w:r w:rsidR="008D2C6A">
        <w:t xml:space="preserve"> </w:t>
      </w:r>
      <w:r w:rsidR="007416DA">
        <w:t xml:space="preserve">the </w:t>
      </w:r>
      <w:r w:rsidR="00E0778B">
        <w:t>principle of mutual advantage or the marginally weaker principle of do no harm</w:t>
      </w:r>
      <w:r w:rsidR="00D37C6E">
        <w:t>.</w:t>
      </w:r>
      <w:r w:rsidR="003B1EBD">
        <w:t xml:space="preserve"> </w:t>
      </w:r>
      <w:r w:rsidR="000370C0">
        <w:t xml:space="preserve">David Gauthier names this principle “the Lockean proviso” because Locke used a similar </w:t>
      </w:r>
      <w:r w:rsidR="00BB4A76">
        <w:t>principle</w:t>
      </w:r>
      <w:r w:rsidR="000370C0">
        <w:t xml:space="preserve"> </w:t>
      </w:r>
      <w:r w:rsidR="00BB4A76">
        <w:t>to</w:t>
      </w:r>
      <w:r w:rsidR="000370C0">
        <w:t xml:space="preserve"> </w:t>
      </w:r>
      <w:r w:rsidR="00531361">
        <w:t xml:space="preserve">justify </w:t>
      </w:r>
      <w:r w:rsidR="000370C0">
        <w:t>private property rights. Gauthier writes, “</w:t>
      </w:r>
      <w:r w:rsidR="000370C0" w:rsidRPr="00C402AC">
        <w:t xml:space="preserve">For us the proviso plays a wider and more basic role. We treat it as a general constraint, by which we may move from a Hobbesian state of nature … to the initial </w:t>
      </w:r>
      <w:r w:rsidR="000370C0">
        <w:t>position for social interaction</w:t>
      </w:r>
      <w:r w:rsidR="000370C0" w:rsidRPr="00C402AC">
        <w:t>”</w:t>
      </w:r>
      <w:r w:rsidR="000370C0">
        <w:t xml:space="preserve"> </w:t>
      </w:r>
      <w:r w:rsidR="00CE636D">
        <w:fldChar w:fldCharType="begin"/>
      </w:r>
      <w:r w:rsidR="00CE636D">
        <w:instrText xml:space="preserve"> ADDIN EN.CITE &lt;EndNote&gt;&lt;Cite&gt;&lt;Author&gt;Gauthier&lt;/Author&gt;&lt;Year&gt;1986&lt;/Year&gt;&lt;RecNum&gt;235&lt;/RecNum&gt;&lt;Suffix&gt;`, p. 205`, 208&lt;/Suffix&gt;&lt;DisplayText&gt;(Gauthier, 1986, p. 205, 208)&lt;/DisplayText&gt;&lt;record&gt;&lt;rec-number&gt;235&lt;/rec-number&gt;&lt;foreign-keys&gt;&lt;key app="EN" db-id="evwd9vwepx9tsle9eeavwxao2tvzszf5dsav" timestamp="1332517540"&gt;235&lt;/key&gt;&lt;key app="ENWeb" db-id="T2yYUwrtqgcAAFvhccI"&gt;227&lt;/key&gt;&lt;/foreign-keys&gt;&lt;ref-type name="Book"&gt;6&lt;/ref-type&gt;&lt;contributors&gt;&lt;authors&gt;&lt;author&gt;Gauthier, D. P.&lt;/author&gt;&lt;/authors&gt;&lt;/contributors&gt;&lt;titles&gt;&lt;title&gt;Morals by Agreement&lt;/title&gt;&lt;/titles&gt;&lt;dates&gt;&lt;year&gt;1986&lt;/year&gt;&lt;/dates&gt;&lt;pub-location&gt;Oxford&lt;/pub-location&gt;&lt;publisher&gt;Clarendon Press&lt;/publisher&gt;&lt;urls&gt;&lt;/urls&gt;&lt;/record&gt;&lt;/Cite&gt;&lt;/EndNote&gt;</w:instrText>
      </w:r>
      <w:r w:rsidR="00CE636D">
        <w:fldChar w:fldCharType="separate"/>
      </w:r>
      <w:r w:rsidR="00CE636D">
        <w:rPr>
          <w:noProof/>
        </w:rPr>
        <w:t>(Gauthier, 1986, p. 205, 208)</w:t>
      </w:r>
      <w:r w:rsidR="00CE636D">
        <w:fldChar w:fldCharType="end"/>
      </w:r>
      <w:r w:rsidR="000370C0">
        <w:t>.</w:t>
      </w:r>
    </w:p>
    <w:p w14:paraId="02A38C94" w14:textId="1CE9E785" w:rsidR="00A84FA1" w:rsidRDefault="00D55FE7" w:rsidP="0040225A">
      <w:pPr>
        <w:spacing w:line="432" w:lineRule="auto"/>
        <w:jc w:val="both"/>
      </w:pPr>
      <w:r>
        <w:tab/>
      </w:r>
      <w:r w:rsidR="003B1EBD">
        <w:t>M</w:t>
      </w:r>
      <w:r w:rsidR="00FD0E7E">
        <w:t xml:space="preserve">any </w:t>
      </w:r>
      <w:r w:rsidR="003B1EBD">
        <w:t>philosophers</w:t>
      </w:r>
      <w:r w:rsidR="00FD0E7E">
        <w:t xml:space="preserve"> </w:t>
      </w:r>
      <w:r w:rsidR="003B1EBD">
        <w:t>recognize</w:t>
      </w:r>
      <w:r>
        <w:t xml:space="preserve"> this principle as basic </w:t>
      </w:r>
      <w:r w:rsidR="00892EEA">
        <w:t xml:space="preserve">to the central </w:t>
      </w:r>
      <w:r>
        <w:t>goal</w:t>
      </w:r>
      <w:r w:rsidR="00FD0E7E">
        <w:t xml:space="preserve"> of </w:t>
      </w:r>
      <w:r w:rsidR="00AE17CE">
        <w:t>cont</w:t>
      </w:r>
      <w:r w:rsidR="00540D4F">
        <w:t>ractarianism</w:t>
      </w:r>
      <w:r w:rsidR="00FD0E7E">
        <w:t xml:space="preserve">: to justify authority to any reasonable or rational person subject to </w:t>
      </w:r>
      <w:r w:rsidR="00892EEA">
        <w:t>it</w:t>
      </w:r>
      <w:r w:rsidR="00F10B87">
        <w:t xml:space="preserve"> </w:t>
      </w:r>
      <w:r w:rsidR="00CE636D">
        <w:fldChar w:fldCharType="begin">
          <w:fldData xml:space="preserve">PEVuZE5vdGU+PENpdGU+PEF1dGhvcj5EJmFwb3M7QWdvc3Rpbm88L0F1dGhvcj48WWVhcj4yMDEx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</w:fldData>
        </w:fldChar>
      </w:r>
      <w:r w:rsidR="00CE636D">
        <w:instrText xml:space="preserve"> ADDIN EN.CITE </w:instrText>
      </w:r>
      <w:r w:rsidR="00CE636D">
        <w:fldChar w:fldCharType="begin">
          <w:fldData xml:space="preserve">PEVuZE5vdGU+PENpdGU+PEF1dGhvcj5EJmFwb3M7QWdvc3Rpbm88L0F1dGhvcj48WWVhcj4yMDEx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</w:fldData>
        </w:fldChar>
      </w:r>
      <w:r w:rsidR="00CE636D">
        <w:instrText xml:space="preserve"> ADDIN EN.CITE.DATA </w:instrText>
      </w:r>
      <w:r w:rsidR="00CE636D">
        <w:fldChar w:fldCharType="end"/>
      </w:r>
      <w:r w:rsidR="00CE636D">
        <w:fldChar w:fldCharType="separate"/>
      </w:r>
      <w:r w:rsidR="00CE636D">
        <w:rPr>
          <w:noProof/>
        </w:rPr>
        <w:t>(D'Agostino, Gaus, &amp; Thrasher, 2011; Martin, 1998, p. 150; Moore, 1994, p. 211; Scanlon, 1998, p. 4, 187)</w:t>
      </w:r>
      <w:r w:rsidR="00CE636D">
        <w:fldChar w:fldCharType="end"/>
      </w:r>
      <w:r w:rsidR="00AE17CE">
        <w:t>.</w:t>
      </w:r>
      <w:r w:rsidR="0034100A">
        <w:t xml:space="preserve"> If and only if the proviso is fulfilled, the state meets the minimal conditions to justify its authority.</w:t>
      </w:r>
      <w:r w:rsidR="00303FCB">
        <w:t xml:space="preserve"> </w:t>
      </w:r>
      <w:r w:rsidR="00E34DDE">
        <w:t>S</w:t>
      </w:r>
      <w:r w:rsidR="001A7246">
        <w:t xml:space="preserve">tate power </w:t>
      </w:r>
      <w:r w:rsidR="001D657E">
        <w:t>over</w:t>
      </w:r>
      <w:r w:rsidR="001A7246">
        <w:t xml:space="preserve"> </w:t>
      </w:r>
      <w:r w:rsidR="001A7246">
        <w:rPr>
          <w:i/>
        </w:rPr>
        <w:t>you</w:t>
      </w:r>
      <w:r w:rsidR="001A7246">
        <w:t xml:space="preserve"> is justified because it benefits </w:t>
      </w:r>
      <w:r w:rsidR="001A7246">
        <w:rPr>
          <w:i/>
        </w:rPr>
        <w:t>you</w:t>
      </w:r>
      <w:r w:rsidR="001A7246">
        <w:t xml:space="preserve">. </w:t>
      </w:r>
      <w:r w:rsidR="00303FCB">
        <w:t xml:space="preserve">Kavka connects the “receipt of benefits” relative to the state-of-nature baseline not only </w:t>
      </w:r>
      <w:r w:rsidR="00212249">
        <w:t>with contractarianism but also with</w:t>
      </w:r>
      <w:r w:rsidR="00303FCB">
        <w:t xml:space="preserve"> justifications of the state based on social utility, fair play, and gratitude </w:t>
      </w:r>
      <w:r w:rsidR="00CE636D">
        <w:fldChar w:fldCharType="begin"/>
      </w:r>
      <w:r w:rsidR="00CE636D">
        <w:instrText xml:space="preserve"> ADDIN EN.CITE &lt;EndNote&gt;&lt;Cite&gt;&lt;Author&gt;Kavka&lt;/Author&gt;&lt;Year&gt;1986&lt;/Year&gt;&lt;RecNum&gt;1176&lt;/RecNum&gt;&lt;Suffix&gt;`, p. 409-415&lt;/Suffix&gt;&lt;DisplayText&gt;(Kavka, 1986, p. 409-415)&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rsidR="00CE636D">
        <w:fldChar w:fldCharType="separate"/>
      </w:r>
      <w:r w:rsidR="00CE636D">
        <w:rPr>
          <w:noProof/>
        </w:rPr>
        <w:t>(Kavka, 1986, p. 409-415)</w:t>
      </w:r>
      <w:r w:rsidR="00CE636D">
        <w:fldChar w:fldCharType="end"/>
      </w:r>
      <w:r w:rsidR="00303FCB">
        <w:t xml:space="preserve">. </w:t>
      </w:r>
      <w:r w:rsidR="00A84FA1">
        <w:t>Rex Martin describes the widespread appeal of this principle:</w:t>
      </w:r>
    </w:p>
    <w:p w14:paraId="5754B90B" w14:textId="77777777" w:rsidR="00A84FA1" w:rsidRDefault="00A84FA1" w:rsidP="00A84FA1">
      <w:pPr>
        <w:spacing w:line="480" w:lineRule="auto"/>
        <w:jc w:val="both"/>
      </w:pPr>
    </w:p>
    <w:p w14:paraId="684BCC70" w14:textId="3498BF05" w:rsidR="00A84FA1" w:rsidRDefault="00A84FA1" w:rsidP="00A84FA1">
      <w:pPr>
        <w:spacing w:line="480" w:lineRule="auto"/>
        <w:ind w:left="720"/>
        <w:jc w:val="both"/>
      </w:pPr>
      <w:r>
        <w:t>[W]</w:t>
      </w:r>
      <w:r w:rsidRPr="00573B46">
        <w:t xml:space="preserve">e can point to a single, common, underlying idea of economic justice </w:t>
      </w:r>
      <w:r>
        <w:t>…</w:t>
      </w:r>
      <w:r w:rsidRPr="00573B46">
        <w:t xml:space="preserve"> which can be found in Locke, in Adam Smith, in Marx and in </w:t>
      </w:r>
      <w:r>
        <w:t>much recent</w:t>
      </w:r>
      <w:r w:rsidRPr="00573B46">
        <w:t xml:space="preserve"> contractarian theory … The root idea here is that the arrangement of economic institutions requires, if it is to be just, that all contributors benefit or, at least, that </w:t>
      </w:r>
      <w:r>
        <w:t xml:space="preserve">none are to be left worse off </w:t>
      </w:r>
      <w:r w:rsidR="00CE636D">
        <w:fldChar w:fldCharType="begin"/>
      </w:r>
      <w:r w:rsidR="00CE636D">
        <w:instrText xml:space="preserve"> ADDIN EN.CITE &lt;EndNote&gt;&lt;Cite&gt;&lt;Author&gt;Martin&lt;/Author&gt;&lt;Year&gt;1998&lt;/Year&gt;&lt;RecNum&gt;1171&lt;/RecNum&gt;&lt;Suffix&gt;`, p. 150&lt;/Suffix&gt;&lt;DisplayText&gt;(Martin, 1998, p. 150)&lt;/DisplayText&gt;&lt;record&gt;&lt;rec-number&gt;1171&lt;/rec-number&gt;&lt;foreign-keys&gt;&lt;key app="EN" db-id="evwd9vwepx9tsle9eeavwxao2tvzszf5dsav" timestamp="1428670054"&gt;1171&lt;/key&gt;&lt;/foreign-keys&gt;&lt;ref-type name="Book Section"&gt;5&lt;/ref-type&gt;&lt;contributors&gt;&lt;authors&gt;&lt;author&gt;Martin, Rex&lt;/author&gt;&lt;/authors&gt;&lt;secondary-authors&gt;&lt;author&gt;Boucher, David&lt;/author&gt;&lt;author&gt;Kelly, Paul&lt;/author&gt;&lt;/secondary-authors&gt;&lt;/contributors&gt;&lt;titles&gt;&lt;title&gt;Democracy, Rights, and Distributive Economic Justice&lt;/title&gt;&lt;secondary-title&gt;Perspectives on Social Justice: From Hume to Walzer&lt;/secondary-title&gt;&lt;/titles&gt;&lt;dates&gt;&lt;year&gt;1998&lt;/year&gt;&lt;/dates&gt;&lt;pub-location&gt;London&lt;/pub-location&gt;&lt;publisher&gt;Routledge&lt;/publisher&gt;&lt;urls&gt;&lt;/urls&gt;&lt;/record&gt;&lt;/Cite&gt;&lt;/EndNote&gt;</w:instrText>
      </w:r>
      <w:r w:rsidR="00CE636D">
        <w:fldChar w:fldCharType="separate"/>
      </w:r>
      <w:r w:rsidR="00CE636D">
        <w:rPr>
          <w:noProof/>
        </w:rPr>
        <w:t>(Martin, 1998, p. 150)</w:t>
      </w:r>
      <w:r w:rsidR="00CE636D">
        <w:fldChar w:fldCharType="end"/>
      </w:r>
      <w:r>
        <w:t xml:space="preserve">. </w:t>
      </w:r>
    </w:p>
    <w:p w14:paraId="641EDA55" w14:textId="77777777" w:rsidR="00212249" w:rsidRDefault="00212249" w:rsidP="00F0110C">
      <w:pPr>
        <w:spacing w:line="480" w:lineRule="auto"/>
        <w:jc w:val="both"/>
      </w:pPr>
    </w:p>
    <w:p w14:paraId="624ACFB1" w14:textId="0FF98C1F" w:rsidR="003172AA" w:rsidRDefault="00CF5D56" w:rsidP="00F0110C">
      <w:pPr>
        <w:spacing w:line="480" w:lineRule="auto"/>
        <w:jc w:val="both"/>
      </w:pPr>
      <w:r>
        <w:tab/>
      </w:r>
      <w:r w:rsidR="00B0145C">
        <w:t>C</w:t>
      </w:r>
      <w:r w:rsidR="003D7B70">
        <w:t>ontractarianism’s</w:t>
      </w:r>
      <w:r>
        <w:t xml:space="preserve"> central </w:t>
      </w:r>
      <w:r w:rsidR="00FB6411">
        <w:rPr>
          <w:i/>
        </w:rPr>
        <w:t>normative</w:t>
      </w:r>
      <w:r>
        <w:t xml:space="preserve"> </w:t>
      </w:r>
      <w:r w:rsidR="00033FCF">
        <w:t>premise</w:t>
      </w:r>
      <w:r>
        <w:t xml:space="preserve"> </w:t>
      </w:r>
      <w:r w:rsidR="00B0145C">
        <w:t>(</w:t>
      </w:r>
      <w:r w:rsidR="003D7B70">
        <w:t>the</w:t>
      </w:r>
      <w:r>
        <w:t xml:space="preserve"> Lockean provi</w:t>
      </w:r>
      <w:r w:rsidR="006A490D">
        <w:t>so</w:t>
      </w:r>
      <w:r w:rsidR="00B0145C">
        <w:t>) is closely related to</w:t>
      </w:r>
      <w:r w:rsidR="00873F38">
        <w:t xml:space="preserve"> </w:t>
      </w:r>
      <w:r w:rsidR="003D7B70">
        <w:t>its</w:t>
      </w:r>
      <w:r w:rsidR="00A65346">
        <w:t xml:space="preserve"> central </w:t>
      </w:r>
      <w:r w:rsidR="00A65346" w:rsidRPr="00B0145C">
        <w:rPr>
          <w:i/>
        </w:rPr>
        <w:t>empirical</w:t>
      </w:r>
      <w:r w:rsidR="00A65346">
        <w:t xml:space="preserve"> </w:t>
      </w:r>
      <w:r w:rsidR="00033FCF">
        <w:t>premise</w:t>
      </w:r>
      <w:r w:rsidR="00B0145C">
        <w:t xml:space="preserve"> (</w:t>
      </w:r>
      <w:r w:rsidR="00D5294E">
        <w:t xml:space="preserve">the </w:t>
      </w:r>
      <w:r w:rsidR="00033FCF">
        <w:t>Hobbesian hypothesis</w:t>
      </w:r>
      <w:r w:rsidR="00B0145C">
        <w:t>), which is simpl</w:t>
      </w:r>
      <w:r w:rsidR="00442D9C">
        <w:t>y</w:t>
      </w:r>
      <w:r w:rsidR="00B0145C">
        <w:t xml:space="preserve"> </w:t>
      </w:r>
      <w:r w:rsidR="00827063">
        <w:t>the claim</w:t>
      </w:r>
      <w:r w:rsidR="003D7B70">
        <w:t xml:space="preserve"> </w:t>
      </w:r>
      <w:r w:rsidR="00A65346">
        <w:t>that the proviso is fulfilled</w:t>
      </w:r>
      <w:r w:rsidR="00F0110C">
        <w:t xml:space="preserve">. </w:t>
      </w:r>
      <w:r w:rsidR="006721EB">
        <w:t>Other</w:t>
      </w:r>
      <w:r w:rsidR="00A3782E">
        <w:t xml:space="preserve"> empirical claims</w:t>
      </w:r>
      <w:r w:rsidR="00604938">
        <w:t xml:space="preserve"> </w:t>
      </w:r>
      <w:r w:rsidR="003E6DEC">
        <w:t>(</w:t>
      </w:r>
      <w:r w:rsidR="006721EB">
        <w:t xml:space="preserve">such as </w:t>
      </w:r>
      <w:r w:rsidR="00604938">
        <w:t xml:space="preserve">the </w:t>
      </w:r>
      <w:r w:rsidR="00A3782E">
        <w:t>original</w:t>
      </w:r>
      <w:r w:rsidR="00604938">
        <w:t xml:space="preserve"> agreement</w:t>
      </w:r>
      <w:r w:rsidR="00A3782E">
        <w:t xml:space="preserve">) </w:t>
      </w:r>
      <w:r w:rsidR="00604938">
        <w:t>can be dismissed</w:t>
      </w:r>
      <w:r w:rsidR="00FB6411">
        <w:t xml:space="preserve"> as mere heuristics</w:t>
      </w:r>
      <w:r w:rsidR="00F15E04">
        <w:t>,</w:t>
      </w:r>
      <w:r w:rsidR="00604938">
        <w:t xml:space="preserve"> but without the Hobb</w:t>
      </w:r>
      <w:r w:rsidR="003A050C">
        <w:t>esian hypothesis</w:t>
      </w:r>
      <w:r w:rsidR="00F15E04">
        <w:t>,</w:t>
      </w:r>
      <w:r w:rsidR="002B0FA6">
        <w:t xml:space="preserve"> </w:t>
      </w:r>
      <w:r w:rsidR="00D37C6E">
        <w:t>state</w:t>
      </w:r>
      <w:r w:rsidR="005C0EE3">
        <w:t xml:space="preserve"> of </w:t>
      </w:r>
      <w:r w:rsidR="00D37C6E">
        <w:t>nature reasoning has</w:t>
      </w:r>
      <w:r w:rsidR="003A050C">
        <w:t xml:space="preserve"> </w:t>
      </w:r>
      <w:r w:rsidR="00F15E04">
        <w:t>little</w:t>
      </w:r>
      <w:r w:rsidR="003A050C">
        <w:t xml:space="preserve"> </w:t>
      </w:r>
      <w:r w:rsidR="002B0FA6">
        <w:t xml:space="preserve">left </w:t>
      </w:r>
      <w:r w:rsidR="00E135BB">
        <w:t>as</w:t>
      </w:r>
      <w:r w:rsidR="003A050C">
        <w:t xml:space="preserve"> justification.</w:t>
      </w:r>
      <w:r w:rsidR="00D37C6E">
        <w:rPr>
          <w:rStyle w:val="EndnoteReference"/>
        </w:rPr>
        <w:endnoteReference w:id="3"/>
      </w:r>
    </w:p>
    <w:p w14:paraId="66B129CA" w14:textId="6E18BA29" w:rsidR="003021B5" w:rsidRDefault="003021B5" w:rsidP="003021B5">
      <w:pPr>
        <w:spacing w:line="480" w:lineRule="auto"/>
        <w:jc w:val="both"/>
      </w:pPr>
      <w:r>
        <w:tab/>
        <w:t xml:space="preserve">The stunning feature of the contractarian literature is how quickly </w:t>
      </w:r>
      <w:r w:rsidR="0034100A">
        <w:t>centuries of</w:t>
      </w:r>
      <w:r>
        <w:t xml:space="preserve"> philosophers go from </w:t>
      </w:r>
      <w:r w:rsidR="00BA6123">
        <w:t xml:space="preserve">normative </w:t>
      </w:r>
      <w:r>
        <w:t xml:space="preserve">proviso to </w:t>
      </w:r>
      <w:r w:rsidR="00BA6123">
        <w:t xml:space="preserve">empirical </w:t>
      </w:r>
      <w:r>
        <w:t>hypothesis. They dedicate extensive argument to establish the need for the proviso. Then</w:t>
      </w:r>
      <w:r w:rsidR="00C228BD">
        <w:t xml:space="preserve">, </w:t>
      </w:r>
      <w:r>
        <w:t>with little argument</w:t>
      </w:r>
      <w:r w:rsidR="00C228BD">
        <w:t xml:space="preserve">, </w:t>
      </w:r>
      <w:r>
        <w:t xml:space="preserve">they simply ask readers to presume the </w:t>
      </w:r>
      <w:r w:rsidR="002107EB">
        <w:t>proviso is fulfilled</w:t>
      </w:r>
      <w:r w:rsidR="001E6589">
        <w:t xml:space="preserve">, </w:t>
      </w:r>
      <w:r w:rsidR="00514F41">
        <w:t xml:space="preserve">often without specifying exactly what the claim of fulfillment means </w:t>
      </w:r>
      <w:r w:rsidR="00C228BD">
        <w:t>empirically</w:t>
      </w:r>
      <w:r>
        <w:t xml:space="preserve">. A more scientific way to handle </w:t>
      </w:r>
      <w:r w:rsidR="00BA6123">
        <w:t xml:space="preserve">such </w:t>
      </w:r>
      <w:r>
        <w:t xml:space="preserve">an </w:t>
      </w:r>
      <w:r w:rsidR="00BA6123">
        <w:t xml:space="preserve">important </w:t>
      </w:r>
      <w:r>
        <w:t>hypothesis</w:t>
      </w:r>
      <w:r w:rsidR="001E0C08">
        <w:t xml:space="preserve"> is</w:t>
      </w:r>
      <w:r>
        <w:t xml:space="preserve"> to investigat</w:t>
      </w:r>
      <w:r w:rsidR="001E0C08">
        <w:t>e</w:t>
      </w:r>
      <w:r>
        <w:t xml:space="preserve"> its truth-value. </w:t>
      </w:r>
    </w:p>
    <w:p w14:paraId="76E7A651" w14:textId="5ADE6DD7" w:rsidR="00503645" w:rsidRDefault="00503645" w:rsidP="00D6419A">
      <w:pPr>
        <w:spacing w:line="480" w:lineRule="auto"/>
        <w:jc w:val="both"/>
      </w:pPr>
      <w:r>
        <w:tab/>
        <w:t xml:space="preserve">The correct word for an unverified empirical claim is a </w:t>
      </w:r>
      <w:r w:rsidRPr="00252876">
        <w:rPr>
          <w:i/>
        </w:rPr>
        <w:t>hypothesis</w:t>
      </w:r>
      <w:r>
        <w:t xml:space="preserve">. </w:t>
      </w:r>
      <w:r w:rsidR="0061621F">
        <w:t xml:space="preserve">Hence we are unapologetic about attributing </w:t>
      </w:r>
      <w:r w:rsidR="001364F4">
        <w:t>th</w:t>
      </w:r>
      <w:r w:rsidR="00634341">
        <w:t>is</w:t>
      </w:r>
      <w:r w:rsidR="001364F4">
        <w:t xml:space="preserve"> term</w:t>
      </w:r>
      <w:r w:rsidR="0061621F">
        <w:t xml:space="preserve"> to Hobbes and other </w:t>
      </w:r>
      <w:r w:rsidR="00AF2B4F">
        <w:t>theorists</w:t>
      </w:r>
      <w:r w:rsidR="0020030E">
        <w:t xml:space="preserve"> making similar claims</w:t>
      </w:r>
      <w:r w:rsidR="005459DC">
        <w:t xml:space="preserve"> </w:t>
      </w:r>
      <w:r w:rsidR="00AB3547">
        <w:t>al</w:t>
      </w:r>
      <w:r w:rsidR="005D1C0D">
        <w:t xml:space="preserve">though they </w:t>
      </w:r>
      <w:r w:rsidR="00AB3547">
        <w:t>might</w:t>
      </w:r>
      <w:r w:rsidR="005D1C0D">
        <w:t xml:space="preserve"> not </w:t>
      </w:r>
      <w:r w:rsidR="000A72EE">
        <w:t>use that word</w:t>
      </w:r>
      <w:r w:rsidR="0061621F">
        <w:t xml:space="preserve">. </w:t>
      </w:r>
      <w:r w:rsidR="00844364">
        <w:t>Any hypothesis should be accepted or rejected bas</w:t>
      </w:r>
      <w:r w:rsidR="00D07EF9">
        <w:t>ed</w:t>
      </w:r>
      <w:r w:rsidR="00844364">
        <w:t xml:space="preserve"> on observational</w:t>
      </w:r>
      <w:r>
        <w:t xml:space="preserve"> evidence. </w:t>
      </w:r>
    </w:p>
    <w:p w14:paraId="790909F2" w14:textId="4B41BC00" w:rsidR="000A118A" w:rsidRDefault="00206780" w:rsidP="00A6739B">
      <w:pPr>
        <w:spacing w:line="480" w:lineRule="auto"/>
        <w:jc w:val="both"/>
      </w:pPr>
      <w:r>
        <w:tab/>
        <w:t>Our method of criticizing the Hobbesian hypothesis will be</w:t>
      </w:r>
      <w:r w:rsidR="001B21FB">
        <w:t xml:space="preserve"> </w:t>
      </w:r>
      <w:r w:rsidR="00D8353D">
        <w:t xml:space="preserve">to examine small-scale stateless societies that meet </w:t>
      </w:r>
      <w:r w:rsidR="00BD09E2">
        <w:t xml:space="preserve">the </w:t>
      </w:r>
      <w:r w:rsidR="007C17CF">
        <w:t>contractarian</w:t>
      </w:r>
      <w:r w:rsidR="00D8353D">
        <w:t xml:space="preserve"> </w:t>
      </w:r>
      <w:r w:rsidR="00D8353D" w:rsidRPr="006C3BF1">
        <w:rPr>
          <w:i/>
        </w:rPr>
        <w:t>definition</w:t>
      </w:r>
      <w:r w:rsidR="00D8353D">
        <w:t xml:space="preserve"> of the state of nature </w:t>
      </w:r>
      <w:r w:rsidR="001B21FB">
        <w:t xml:space="preserve">to show that they do not </w:t>
      </w:r>
      <w:r w:rsidR="00D8353D">
        <w:t xml:space="preserve">resemble </w:t>
      </w:r>
      <w:r w:rsidR="00BD09E2">
        <w:t>the contractarian</w:t>
      </w:r>
      <w:r w:rsidR="00D8353D">
        <w:t xml:space="preserve"> </w:t>
      </w:r>
      <w:r w:rsidR="00D8353D" w:rsidRPr="006C3BF1">
        <w:rPr>
          <w:i/>
        </w:rPr>
        <w:t>description</w:t>
      </w:r>
      <w:r w:rsidR="007C17CF">
        <w:t xml:space="preserve"> of the state of nature.</w:t>
      </w:r>
      <w:r w:rsidR="00BB7AED">
        <w:t xml:space="preserve"> </w:t>
      </w:r>
      <w:r w:rsidR="00DD0719">
        <w:t xml:space="preserve">One might </w:t>
      </w:r>
      <w:r w:rsidR="007832EC">
        <w:t>reply that these societies are not what contractarians have in mind. Altho</w:t>
      </w:r>
      <w:r w:rsidR="002F211A">
        <w:t>ugh Hobbes mentions Native Americans, his prima</w:t>
      </w:r>
      <w:r w:rsidR="00BB7AED">
        <w:t xml:space="preserve">ry concern was a contemporary </w:t>
      </w:r>
      <w:r w:rsidR="00BC1125">
        <w:t>European state</w:t>
      </w:r>
      <w:r w:rsidR="009C7A1C">
        <w:t xml:space="preserve"> in </w:t>
      </w:r>
      <w:r w:rsidR="00493786">
        <w:t>civil war. We contend</w:t>
      </w:r>
      <w:r w:rsidR="00273050">
        <w:t xml:space="preserve"> it does not matter what </w:t>
      </w:r>
      <w:r w:rsidR="0041498E">
        <w:t>hi</w:t>
      </w:r>
      <w:r w:rsidR="00273050">
        <w:t xml:space="preserve">s </w:t>
      </w:r>
      <w:r w:rsidR="005B4D52">
        <w:t>primary concern was</w:t>
      </w:r>
      <w:r w:rsidR="0041498E">
        <w:t xml:space="preserve">; </w:t>
      </w:r>
      <w:r w:rsidR="00433A8A">
        <w:t>what</w:t>
      </w:r>
      <w:r w:rsidR="005B4D52">
        <w:t xml:space="preserve"> matters </w:t>
      </w:r>
      <w:r w:rsidR="00433A8A">
        <w:t xml:space="preserve">is </w:t>
      </w:r>
      <w:r w:rsidR="005B4D52">
        <w:t>his definition.</w:t>
      </w:r>
      <w:r w:rsidR="00195E99">
        <w:t xml:space="preserve"> He based his argument on the claim that</w:t>
      </w:r>
      <w:r w:rsidR="00280E15" w:rsidRPr="00280E15">
        <w:t xml:space="preserve"> </w:t>
      </w:r>
      <w:r w:rsidR="00280E15">
        <w:t>stateless</w:t>
      </w:r>
      <w:r w:rsidR="00BC1125">
        <w:t>ness</w:t>
      </w:r>
      <w:r w:rsidR="00280E15">
        <w:t xml:space="preserve"> is </w:t>
      </w:r>
      <w:r w:rsidR="00280E15" w:rsidRPr="005E6CDA">
        <w:rPr>
          <w:i/>
        </w:rPr>
        <w:t>inherently</w:t>
      </w:r>
      <w:r w:rsidR="00280E15">
        <w:t xml:space="preserve"> dangerous:</w:t>
      </w:r>
      <w:r w:rsidR="00195E99">
        <w:t xml:space="preserve"> “Out of civil states, there is </w:t>
      </w:r>
      <w:r w:rsidR="00195E99" w:rsidRPr="008E6D7F">
        <w:rPr>
          <w:i/>
        </w:rPr>
        <w:t>always</w:t>
      </w:r>
      <w:r w:rsidR="00195E99">
        <w:t xml:space="preserve"> war of every one against every one” </w:t>
      </w:r>
      <w:r w:rsidR="00CE636D">
        <w:fldChar w:fldCharType="begin"/>
      </w:r>
      <w:r w:rsidR="00CE636D">
        <w:instrText xml:space="preserve"> ADDIN EN.CITE &lt;EndNote&gt;&lt;Cite&gt;&lt;Author&gt;Hobbes&lt;/Author&gt;&lt;Year&gt;1962&lt;/Year&gt;&lt;RecNum&gt;92&lt;/RecNum&gt;&lt;Suffix&gt;`, p. 100`, emphasis added&lt;/Suffix&gt;&lt;DisplayText&gt;(Hobbes, 1962, p. 100, emphasis added)&lt;/DisplayText&gt;&lt;record&gt;&lt;rec-number&gt;92&lt;/rec-number&gt;&lt;foreign-keys&gt;&lt;key app="EN" db-id="evwd9vwepx9tsle9eeavwxao2tvzszf5dsav" timestamp="1332517540"&gt;92&lt;/key&gt;&lt;key app="ENWeb" db-id="T2yYUwrtqgcAAFvhccI"&gt;301&lt;/key&gt;&lt;/foreign-keys&gt;&lt;ref-type name="Book"&gt;6&lt;/ref-type&gt;&lt;contributors&gt;&lt;authors&gt;&lt;author&gt;Hobbes, Thomas&lt;/author&gt;&lt;/authors&gt;&lt;/contributors&gt;&lt;titles&gt;&lt;title&gt;Leviathan&lt;/title&gt;&lt;/titles&gt;&lt;keywords&gt;&lt;keyword&gt;Thesis&lt;/keyword&gt;&lt;keyword&gt;Anthropology&lt;/keyword&gt;&lt;/keywords&gt;&lt;dates&gt;&lt;year&gt;1962&lt;/year&gt;&lt;/dates&gt;&lt;pub-location&gt;Glasgow&lt;/pub-location&gt;&lt;publisher&gt;Collins&lt;/publisher&gt;&lt;call-num&gt;SOC Main Libr W60.21&lt;/call-num&gt;&lt;urls&gt;&lt;/urls&gt;&lt;/record&gt;&lt;/Cite&gt;&lt;/EndNote&gt;</w:instrText>
      </w:r>
      <w:r w:rsidR="00CE636D">
        <w:fldChar w:fldCharType="separate"/>
      </w:r>
      <w:r w:rsidR="00CE636D">
        <w:rPr>
          <w:noProof/>
        </w:rPr>
        <w:t>(Hobbes, 1962, p. 100, emphasis added)</w:t>
      </w:r>
      <w:r w:rsidR="00CE636D">
        <w:fldChar w:fldCharType="end"/>
      </w:r>
      <w:r w:rsidR="00165CF5">
        <w:t>.</w:t>
      </w:r>
      <w:r w:rsidR="00D630B3">
        <w:t xml:space="preserve"> </w:t>
      </w:r>
    </w:p>
    <w:p w14:paraId="5FA12B59" w14:textId="3929F353" w:rsidR="00DE727C" w:rsidRDefault="000A118A" w:rsidP="001C30C8">
      <w:pPr>
        <w:spacing w:line="432" w:lineRule="auto"/>
        <w:jc w:val="both"/>
      </w:pPr>
      <w:r>
        <w:tab/>
        <w:t xml:space="preserve">Alan Ryan </w:t>
      </w:r>
      <w:r w:rsidR="00595E90">
        <w:t>argues</w:t>
      </w:r>
      <w:r>
        <w:t xml:space="preserve"> that </w:t>
      </w:r>
      <w:r w:rsidR="00595E90">
        <w:t xml:space="preserve">evidence from small-scale stateless societies falsifies </w:t>
      </w:r>
      <w:r>
        <w:t>the Hobbesian hypothesis</w:t>
      </w:r>
      <w:r w:rsidR="00595E90">
        <w:t>,</w:t>
      </w:r>
      <w:r>
        <w:t xml:space="preserve"> “</w:t>
      </w:r>
      <w:r w:rsidRPr="007A2D73">
        <w:t xml:space="preserve">There are many societies that anthropologists call acephalous. They have no stable leadership; there is nothing resembling law or politics in their daily life. Such societies persist for long periods. </w:t>
      </w:r>
      <w:r>
        <w:t>…</w:t>
      </w:r>
      <w:r w:rsidRPr="007A2D73">
        <w:t>. Hobbes seems to suggest that their existence is impossible to explain</w:t>
      </w:r>
      <w:r>
        <w:t xml:space="preserve"> </w:t>
      </w:r>
      <w:r>
        <w:fldChar w:fldCharType="begin"/>
      </w:r>
      <w:r>
        <w:instrText xml:space="preserve"> ADDIN EN.CITE &lt;EndNote&gt;&lt;Cite&gt;&lt;Author&gt;Ryan&lt;/Author&gt;&lt;Year&gt;1996&lt;/Year&gt;&lt;RecNum&gt;1178&lt;/RecNum&gt;&lt;Suffix&gt;`, p. 218&lt;/Suffix&gt;&lt;DisplayText&gt;(Ryan, 1996, p. 218)&lt;/DisplayText&gt;&lt;record&gt;&lt;rec-number&gt;1178&lt;/rec-number&gt;&lt;foreign-keys&gt;&lt;key app="EN" db-id="evwd9vwepx9tsle9eeavwxao2tvzszf5dsav" timestamp="1431192316"&gt;1178&lt;/key&gt;&lt;/foreign-keys&gt;&lt;ref-type name="Book Section"&gt;5&lt;/ref-type&gt;&lt;contributors&gt;&lt;authors&gt;&lt;author&gt;Ryan, A.&lt;/author&gt;&lt;/authors&gt;&lt;secondary-authors&gt;&lt;author&gt;Sorell, Tim&lt;/author&gt;&lt;/secondary-authors&gt;&lt;/contributors&gt;&lt;titles&gt;&lt;title&gt;Hobbes’s Political Philosophy&lt;/title&gt;&lt;secondary-title&gt;The Cambridge Companion to Hobbes&lt;/secondary-title&gt;&lt;/titles&gt;&lt;pages&gt;208-245&lt;/pages&gt;&lt;dates&gt;&lt;year&gt;1996&lt;/year&gt;&lt;/dates&gt;&lt;pub-location&gt;Cambridge&lt;/pub-location&gt;&lt;publisher&gt;Cambridge University Press&lt;/publisher&gt;&lt;urls&gt;&lt;/urls&gt;&lt;/record&gt;&lt;/Cite&gt;&lt;/EndNote&gt;</w:instrText>
      </w:r>
      <w:r>
        <w:fldChar w:fldCharType="separate"/>
      </w:r>
      <w:r>
        <w:rPr>
          <w:noProof/>
        </w:rPr>
        <w:t>(Ryan, 1996, p. 218)</w:t>
      </w:r>
      <w:r>
        <w:fldChar w:fldCharType="end"/>
      </w:r>
      <w:r w:rsidRPr="007A2D73">
        <w:t>.</w:t>
      </w:r>
      <w:r>
        <w:t xml:space="preserve"> </w:t>
      </w:r>
      <w:r w:rsidR="003E525F">
        <w:t xml:space="preserve">This much is enough to falsify the hypothesis that </w:t>
      </w:r>
      <w:r w:rsidR="00442208">
        <w:t xml:space="preserve">anarchy inherently leads to a war of all against all. But </w:t>
      </w:r>
      <w:r w:rsidR="00816C07">
        <w:t xml:space="preserve">the contractarian justification of the state could be sustained with a weaker claim that stateless societies have unacceptable levels of violence </w:t>
      </w:r>
      <w:r w:rsidR="00F86585">
        <w:t xml:space="preserve">(even if they don’t fall apart) or that for some other reasons, such as the </w:t>
      </w:r>
      <w:r w:rsidR="00BC1125">
        <w:t>in</w:t>
      </w:r>
      <w:r w:rsidR="00F86585">
        <w:t>ability to enforce cont</w:t>
      </w:r>
      <w:r w:rsidR="00BC1125">
        <w:t>racts, their welfare level is so</w:t>
      </w:r>
      <w:r w:rsidR="00F86585">
        <w:t xml:space="preserve"> low that no one would prefer them.</w:t>
      </w:r>
      <w:r w:rsidR="001C30C8">
        <w:t xml:space="preserve"> </w:t>
      </w:r>
    </w:p>
    <w:p w14:paraId="77CC6C57" w14:textId="75D79D76" w:rsidR="00C566AF" w:rsidRDefault="00DE727C" w:rsidP="00224BBF">
      <w:pPr>
        <w:spacing w:line="432" w:lineRule="auto"/>
        <w:jc w:val="both"/>
      </w:pPr>
      <w:r>
        <w:tab/>
        <w:t>W</w:t>
      </w:r>
      <w:r w:rsidR="005F2024">
        <w:t>hatever the welfare level is</w:t>
      </w:r>
      <w:r>
        <w:t xml:space="preserve"> </w:t>
      </w:r>
      <w:r w:rsidR="005F2024">
        <w:t xml:space="preserve">in </w:t>
      </w:r>
      <w:r>
        <w:t>stateless societies</w:t>
      </w:r>
      <w:r w:rsidR="005F2024">
        <w:t xml:space="preserve"> and whatever </w:t>
      </w:r>
      <w:r w:rsidR="00685D49">
        <w:t xml:space="preserve">the </w:t>
      </w:r>
      <w:r w:rsidR="005F2024">
        <w:t>reason</w:t>
      </w:r>
      <w:r w:rsidR="00F91E6C">
        <w:t>, the contractarian justification of the state is that a sovereign government can do better</w:t>
      </w:r>
      <w:r w:rsidR="00D44AC8">
        <w:t xml:space="preserve">. The proviso </w:t>
      </w:r>
      <w:r w:rsidR="00451F6A">
        <w:t>establishes</w:t>
      </w:r>
      <w:r w:rsidR="00D44AC8">
        <w:t xml:space="preserve"> the welfare level </w:t>
      </w:r>
      <w:r w:rsidR="00451F6A">
        <w:t>of people in stateless societies as</w:t>
      </w:r>
      <w:r w:rsidR="00D44AC8">
        <w:t xml:space="preserve"> the baseline </w:t>
      </w:r>
      <w:r w:rsidR="00473863">
        <w:t>of comparison for people in state society. If some reasonable approximation of everyone makes it to that threshold</w:t>
      </w:r>
      <w:r w:rsidR="00AF7E6D">
        <w:t xml:space="preserve"> (i.e. </w:t>
      </w:r>
      <w:r w:rsidR="00433E71">
        <w:t xml:space="preserve">if </w:t>
      </w:r>
      <w:r w:rsidR="00AF7E6D">
        <w:t>the Hobbesian hypothesis is true)</w:t>
      </w:r>
      <w:r w:rsidR="00473863">
        <w:t xml:space="preserve">, the </w:t>
      </w:r>
      <w:r w:rsidR="00AF7E6D">
        <w:t xml:space="preserve">Lockean proviso is fulfilled, and the </w:t>
      </w:r>
      <w:r w:rsidR="006E7BDA">
        <w:t xml:space="preserve">minimal conditions necessary to justify </w:t>
      </w:r>
      <w:r w:rsidR="00AF7E6D">
        <w:t xml:space="preserve">government </w:t>
      </w:r>
      <w:r w:rsidR="00902CD5">
        <w:t>in contractarian terms</w:t>
      </w:r>
      <w:r w:rsidR="006E7BDA">
        <w:t xml:space="preserve"> are met</w:t>
      </w:r>
      <w:r w:rsidR="00902CD5">
        <w:t xml:space="preserve">. If </w:t>
      </w:r>
      <w:r w:rsidR="00EC48BE">
        <w:t xml:space="preserve">not, </w:t>
      </w:r>
      <w:r w:rsidR="00E8700E">
        <w:t xml:space="preserve">the </w:t>
      </w:r>
      <w:r w:rsidR="00C77452">
        <w:t>justification</w:t>
      </w:r>
      <w:r w:rsidR="00EC48BE">
        <w:t xml:space="preserve"> fails</w:t>
      </w:r>
      <w:r w:rsidR="00C77452">
        <w:t>, and p</w:t>
      </w:r>
      <w:r w:rsidR="00E86BBA">
        <w:t>resumably then states will have to start treating their disadvantaged people better to</w:t>
      </w:r>
      <w:r w:rsidR="00250011">
        <w:t xml:space="preserve"> meet those minimal conditions, but other responses are possible (see section 4). </w:t>
      </w:r>
    </w:p>
    <w:p w14:paraId="3A7ED139" w14:textId="282638A3" w:rsidR="00EF263C" w:rsidRDefault="00C566AF" w:rsidP="00224BBF">
      <w:pPr>
        <w:spacing w:line="432" w:lineRule="auto"/>
        <w:jc w:val="both"/>
      </w:pPr>
      <w:r>
        <w:tab/>
      </w:r>
      <w:r w:rsidR="001C2EFC">
        <w:t xml:space="preserve">Although there are </w:t>
      </w:r>
      <w:r w:rsidR="00101622">
        <w:t>other</w:t>
      </w:r>
      <w:r w:rsidR="001C2EFC">
        <w:t xml:space="preserve"> </w:t>
      </w:r>
      <w:r w:rsidR="00950192">
        <w:t xml:space="preserve">possible </w:t>
      </w:r>
      <w:r w:rsidR="001C2EFC">
        <w:t xml:space="preserve">alternatives to the </w:t>
      </w:r>
      <w:r w:rsidR="00950192">
        <w:t xml:space="preserve">state, we focus only on one: </w:t>
      </w:r>
      <w:r w:rsidR="00561075">
        <w:t>small-scale indige</w:t>
      </w:r>
      <w:r w:rsidR="00034438">
        <w:t>nous communities</w:t>
      </w:r>
      <w:r w:rsidR="00950192">
        <w:t>, because i</w:t>
      </w:r>
      <w:r w:rsidR="00351A18">
        <w:t>f</w:t>
      </w:r>
      <w:r w:rsidR="005B4D52">
        <w:t xml:space="preserve"> </w:t>
      </w:r>
      <w:r w:rsidR="004C6B64">
        <w:t>one</w:t>
      </w:r>
      <w:r w:rsidR="005B4D52">
        <w:t xml:space="preserve"> justifi</w:t>
      </w:r>
      <w:r w:rsidR="004C6B64">
        <w:t>es</w:t>
      </w:r>
      <w:r w:rsidR="005B4D52">
        <w:t xml:space="preserve"> sovereignty </w:t>
      </w:r>
      <w:r w:rsidR="004C6B64">
        <w:t>on the grounds</w:t>
      </w:r>
      <w:r w:rsidR="005B4D52">
        <w:t xml:space="preserve"> that the </w:t>
      </w:r>
      <w:r w:rsidR="00FC6AD0">
        <w:t xml:space="preserve">state of nature is </w:t>
      </w:r>
      <w:r w:rsidR="00C62CF7">
        <w:t>worse</w:t>
      </w:r>
      <w:r w:rsidR="00FC6AD0">
        <w:t xml:space="preserve"> for everyone, they have to show that the absence of sovereignty is </w:t>
      </w:r>
      <w:r w:rsidR="00FC6AD0" w:rsidRPr="00B400A3">
        <w:rPr>
          <w:i/>
        </w:rPr>
        <w:t>always</w:t>
      </w:r>
      <w:r w:rsidR="004C6B64">
        <w:t xml:space="preserve"> </w:t>
      </w:r>
      <w:r w:rsidR="00C62CF7">
        <w:t>worse for everyone</w:t>
      </w:r>
      <w:r w:rsidR="004C6B64">
        <w:t>, whenever it appears.</w:t>
      </w:r>
      <w:r w:rsidR="008E6D7F">
        <w:t xml:space="preserve"> </w:t>
      </w:r>
      <w:r w:rsidR="0031044A">
        <w:t>As section 4 argues, c</w:t>
      </w:r>
      <w:r w:rsidR="00A3620A">
        <w:t>ritics</w:t>
      </w:r>
      <w:r w:rsidR="009C39A3">
        <w:t xml:space="preserve"> can focus on one alternative; </w:t>
      </w:r>
      <w:r w:rsidR="00C522F8">
        <w:t>supporters have to address</w:t>
      </w:r>
      <w:r w:rsidR="00A3620A">
        <w:t xml:space="preserve"> all alternatives</w:t>
      </w:r>
      <w:r w:rsidR="000F0090">
        <w:t xml:space="preserve"> </w:t>
      </w:r>
      <w:r w:rsidR="000A4AA1">
        <w:t>to provide</w:t>
      </w:r>
      <w:r w:rsidR="009C39A3">
        <w:t xml:space="preserve"> a plausible justification of the state.</w:t>
      </w:r>
    </w:p>
    <w:p w14:paraId="196B05D4" w14:textId="62A564C3" w:rsidR="00501206" w:rsidRDefault="007579B3" w:rsidP="00EF4AE2">
      <w:pPr>
        <w:pStyle w:val="Heading1"/>
      </w:pPr>
      <w:r>
        <w:t>2</w:t>
      </w:r>
      <w:r w:rsidR="00C97C51">
        <w:t>.</w:t>
      </w:r>
      <w:r w:rsidR="00501206">
        <w:t xml:space="preserve"> </w:t>
      </w:r>
      <w:r w:rsidR="007927B4">
        <w:t>The “debate” over</w:t>
      </w:r>
      <w:r w:rsidR="00501206">
        <w:t xml:space="preserve"> the Hobbesian hypothes</w:t>
      </w:r>
      <w:r w:rsidR="00177F8A">
        <w:t>i</w:t>
      </w:r>
      <w:r w:rsidR="00501206">
        <w:t>s</w:t>
      </w:r>
    </w:p>
    <w:p w14:paraId="0F11CF28" w14:textId="5C8A6F0A" w:rsidR="00771400" w:rsidRDefault="00771400" w:rsidP="00771400">
      <w:pPr>
        <w:spacing w:line="432" w:lineRule="auto"/>
        <w:jc w:val="both"/>
      </w:pPr>
      <w:r>
        <w:tab/>
        <w:t xml:space="preserve">Although </w:t>
      </w:r>
      <w:r w:rsidR="00685D49">
        <w:t xml:space="preserve">the </w:t>
      </w:r>
      <w:r>
        <w:t>Hobbesian hypothes</w:t>
      </w:r>
      <w:r w:rsidR="008336BD">
        <w:t>i</w:t>
      </w:r>
      <w:r>
        <w:t xml:space="preserve">s has never been universally accepted, it </w:t>
      </w:r>
      <w:r w:rsidR="001461A0">
        <w:t>is hard to find a</w:t>
      </w:r>
      <w:r w:rsidR="00532768">
        <w:t xml:space="preserve"> real</w:t>
      </w:r>
      <w:r w:rsidR="001461A0">
        <w:t xml:space="preserve"> debate over it in 350 years of literature. </w:t>
      </w:r>
      <w:r w:rsidR="00866800">
        <w:t xml:space="preserve">One </w:t>
      </w:r>
      <w:r w:rsidR="0045738B">
        <w:t>group</w:t>
      </w:r>
      <w:r w:rsidR="00866800">
        <w:t xml:space="preserve"> asserts its truth. Another asserts its falsity. A third group researches the relevant facts</w:t>
      </w:r>
      <w:r w:rsidR="0045738B">
        <w:t xml:space="preserve"> without</w:t>
      </w:r>
      <w:r w:rsidR="005751FA">
        <w:t xml:space="preserve"> entering the discussion.</w:t>
      </w:r>
    </w:p>
    <w:p w14:paraId="6A220216" w14:textId="0ADA0848" w:rsidR="00E54F94" w:rsidRDefault="00EE3D33" w:rsidP="00501206">
      <w:pPr>
        <w:spacing w:line="480" w:lineRule="auto"/>
        <w:jc w:val="both"/>
      </w:pPr>
      <w:r>
        <w:tab/>
      </w:r>
      <w:r w:rsidR="00062DE8">
        <w:t xml:space="preserve">John Locke </w:t>
      </w:r>
      <w:r w:rsidR="00F02073">
        <w:t>ha</w:t>
      </w:r>
      <w:r w:rsidR="00962E5D">
        <w:t>d</w:t>
      </w:r>
      <w:r w:rsidR="00F02073">
        <w:t xml:space="preserve"> a more appealing view of</w:t>
      </w:r>
      <w:r w:rsidR="008336BD">
        <w:t xml:space="preserve"> the state of nature</w:t>
      </w:r>
      <w:r w:rsidR="00FC3C7A">
        <w:t>, but</w:t>
      </w:r>
      <w:r w:rsidR="00CE53FB">
        <w:t xml:space="preserve"> he </w:t>
      </w:r>
      <w:r w:rsidR="00FC3C7A">
        <w:t>agree</w:t>
      </w:r>
      <w:r w:rsidR="00962E5D">
        <w:t>d</w:t>
      </w:r>
      <w:r w:rsidR="00CE53FB">
        <w:t xml:space="preserve"> with Hobbes that all people in England in their </w:t>
      </w:r>
      <w:r w:rsidR="0099721C">
        <w:t xml:space="preserve">century were better off than all people in </w:t>
      </w:r>
      <w:r w:rsidR="00A73CE0">
        <w:t>s</w:t>
      </w:r>
      <w:r w:rsidR="001054EF">
        <w:t>t</w:t>
      </w:r>
      <w:r w:rsidR="00A73CE0">
        <w:t xml:space="preserve">ateless </w:t>
      </w:r>
      <w:r w:rsidR="0099721C">
        <w:t xml:space="preserve">societies. </w:t>
      </w:r>
      <w:r w:rsidR="009925F2">
        <w:t>Locke</w:t>
      </w:r>
      <w:r w:rsidR="0099721C">
        <w:t xml:space="preserve"> merely attributes th</w:t>
      </w:r>
      <w:r w:rsidR="009925F2">
        <w:t xml:space="preserve">e improvement to property rights rather than the </w:t>
      </w:r>
      <w:r w:rsidR="0057333E">
        <w:t>state</w:t>
      </w:r>
      <w:r w:rsidR="00AC4BC0">
        <w:t xml:space="preserve">. </w:t>
      </w:r>
      <w:r w:rsidR="00763655">
        <w:t>He</w:t>
      </w:r>
      <w:r w:rsidR="00212B07">
        <w:t xml:space="preserve"> writes, </w:t>
      </w:r>
      <w:r w:rsidR="00E54F94">
        <w:t>“</w:t>
      </w:r>
      <w:r w:rsidR="00212B07">
        <w:t xml:space="preserve">[Native] </w:t>
      </w:r>
      <w:r w:rsidR="00E54F94">
        <w:t>Americans … who are rich in land … have not one hundredth part of the conveniencies we enjoy: and a king of a large and fruitful territory there, feeds, lodges, and is clad worse than a day-labourer in England”</w:t>
      </w:r>
      <w:r w:rsidR="00E54F94" w:rsidRPr="001531E7">
        <w:t xml:space="preserve"> </w:t>
      </w:r>
      <w:r w:rsidR="00CE636D">
        <w:fldChar w:fldCharType="begin"/>
      </w:r>
      <w:r w:rsidR="00CE636D">
        <w:instrText xml:space="preserve"> ADDIN EN.CITE &lt;EndNote&gt;&lt;Cite&gt;&lt;Author&gt;Locke&lt;/Author&gt;&lt;Year&gt;1960&lt;/Year&gt;&lt;RecNum&gt;54&lt;/RecNum&gt;&lt;Suffix&gt;`, Second Treatise`, Chapter 5`, §41&lt;/Suffix&gt;&lt;DisplayText&gt;(Locke, 1960, Second Treatise, Chapter 5, §41)&lt;/DisplayText&gt;&lt;record&gt;&lt;rec-number&gt;54&lt;/rec-number&gt;&lt;foreign-keys&gt;&lt;key app="EN" db-id="evwd9vwepx9tsle9eeavwxao2tvzszf5dsav" timestamp="1332517540"&gt;54&lt;/key&gt;&lt;key app="ENWeb" db-id="T2yYUwrtqgcAAFvhccI"&gt;381&lt;/key&gt;&lt;/foreign-keys&gt;&lt;ref-type name="Book"&gt;6&lt;/ref-type&gt;&lt;contributors&gt;&lt;authors&gt;&lt;author&gt;Locke, John&lt;/author&gt;&lt;/authors&gt;&lt;/contributors&gt;&lt;titles&gt;&lt;title&gt;Two Treatises of Government&lt;/title&gt;&lt;/titles&gt;&lt;keywords&gt;&lt;keyword&gt;Nozick&lt;/keyword&gt;&lt;/keywords&gt;&lt;dates&gt;&lt;year&gt;1960&lt;/year&gt;&lt;/dates&gt;&lt;pub-location&gt;Cambridge&lt;/pub-location&gt;&lt;publisher&gt;Cambridge University Press&lt;/publisher&gt;&lt;urls&gt;&lt;/urls&gt;&lt;/record&gt;&lt;/Cite&gt;&lt;/EndNote&gt;</w:instrText>
      </w:r>
      <w:r w:rsidR="00CE636D">
        <w:fldChar w:fldCharType="separate"/>
      </w:r>
      <w:r w:rsidR="00CE636D">
        <w:rPr>
          <w:noProof/>
        </w:rPr>
        <w:t>(Locke, 1960, Second Treatise, Chapter 5, §41)</w:t>
      </w:r>
      <w:r w:rsidR="00CE636D">
        <w:fldChar w:fldCharType="end"/>
      </w:r>
      <w:r w:rsidR="00E54F94">
        <w:t>.</w:t>
      </w:r>
      <w:r w:rsidR="005910AC">
        <w:t xml:space="preserve"> The</w:t>
      </w:r>
      <w:r w:rsidR="000909B8">
        <w:t xml:space="preserve"> difference between Hobbesian and Lockean </w:t>
      </w:r>
      <w:r w:rsidR="00441A24">
        <w:t xml:space="preserve">normative </w:t>
      </w:r>
      <w:r w:rsidR="000909B8">
        <w:t>theory is substantial but because the soci</w:t>
      </w:r>
      <w:r w:rsidR="00E4396B">
        <w:t xml:space="preserve">eties we </w:t>
      </w:r>
      <w:r w:rsidR="00914F27">
        <w:t xml:space="preserve">use </w:t>
      </w:r>
      <w:r w:rsidR="00E4396B">
        <w:t xml:space="preserve">as counterexamples have neither </w:t>
      </w:r>
      <w:r w:rsidR="00763655">
        <w:t>landownership</w:t>
      </w:r>
      <w:r w:rsidR="00E4396B">
        <w:t xml:space="preserve"> </w:t>
      </w:r>
      <w:r w:rsidR="0034605A">
        <w:t>nor sovereign</w:t>
      </w:r>
      <w:r w:rsidR="00BC24C8">
        <w:t>ty</w:t>
      </w:r>
      <w:r w:rsidR="0034605A">
        <w:t>,</w:t>
      </w:r>
      <w:r w:rsidR="008A2011">
        <w:t xml:space="preserve"> for our purposes</w:t>
      </w:r>
      <w:r w:rsidR="0034605A">
        <w:t xml:space="preserve"> the</w:t>
      </w:r>
      <w:r w:rsidR="00E4396B">
        <w:t xml:space="preserve"> </w:t>
      </w:r>
      <w:r w:rsidR="00C002C6">
        <w:t>differ</w:t>
      </w:r>
      <w:r w:rsidR="0034605A">
        <w:t xml:space="preserve">ence between their empirical claims </w:t>
      </w:r>
      <w:r w:rsidR="008E0032">
        <w:t>is negligible.</w:t>
      </w:r>
    </w:p>
    <w:p w14:paraId="5244CF97" w14:textId="01E943BA" w:rsidR="00643A73" w:rsidRDefault="00DE6FAC" w:rsidP="00B074BB">
      <w:pPr>
        <w:spacing w:line="432" w:lineRule="auto"/>
        <w:jc w:val="both"/>
        <w:rPr>
          <w:iCs/>
        </w:rPr>
      </w:pPr>
      <w:r>
        <w:tab/>
        <w:t xml:space="preserve">David Hume </w:t>
      </w:r>
      <w:r w:rsidR="00221452">
        <w:t xml:space="preserve">famously </w:t>
      </w:r>
      <w:r>
        <w:t>criticize</w:t>
      </w:r>
      <w:r w:rsidR="00B074BB">
        <w:t>d</w:t>
      </w:r>
      <w:r>
        <w:t xml:space="preserve"> </w:t>
      </w:r>
      <w:r w:rsidR="00BC24C8">
        <w:t>contractarianism</w:t>
      </w:r>
      <w:r>
        <w:t xml:space="preserve"> on empirical grounds</w:t>
      </w:r>
      <w:r w:rsidR="00221452">
        <w:t xml:space="preserve">, but </w:t>
      </w:r>
      <w:r w:rsidR="009C0736">
        <w:t>less famously, he</w:t>
      </w:r>
      <w:r>
        <w:t xml:space="preserve"> endorse</w:t>
      </w:r>
      <w:r w:rsidR="00B074BB">
        <w:t>d</w:t>
      </w:r>
      <w:r>
        <w:t xml:space="preserve"> the Hobbesian hypothesis. </w:t>
      </w:r>
      <w:r w:rsidR="002C5580">
        <w:t>After rejecting</w:t>
      </w:r>
      <w:r w:rsidR="005331C6">
        <w:t xml:space="preserve"> </w:t>
      </w:r>
      <w:r w:rsidR="002C5580">
        <w:t>consent</w:t>
      </w:r>
      <w:r w:rsidR="005331C6">
        <w:t xml:space="preserve"> as the justification for government, </w:t>
      </w:r>
      <w:r w:rsidR="008D17C8">
        <w:t>he writes</w:t>
      </w:r>
      <w:r w:rsidR="00643A73">
        <w:rPr>
          <w:iCs/>
        </w:rPr>
        <w:t>:</w:t>
      </w:r>
      <w:r w:rsidR="00643A73">
        <w:t xml:space="preserve"> “</w:t>
      </w:r>
      <w:r w:rsidR="00643A73" w:rsidRPr="00030544">
        <w:t xml:space="preserve">If the reason be asked of that obedience, which we are bound to pay to government, I readily answer, </w:t>
      </w:r>
      <w:r w:rsidR="00643A73" w:rsidRPr="00030544">
        <w:rPr>
          <w:i/>
          <w:iCs/>
        </w:rPr>
        <w:t>Because society could not otherwise subsist</w:t>
      </w:r>
      <w:r w:rsidR="00643A73">
        <w:rPr>
          <w:iCs/>
        </w:rPr>
        <w:t xml:space="preserve">” </w:t>
      </w:r>
      <w:r w:rsidR="00CE636D">
        <w:fldChar w:fldCharType="begin"/>
      </w:r>
      <w:r w:rsidR="00CE636D">
        <w:instrText xml:space="preserve"> ADDIN EN.CITE &lt;EndNote&gt;&lt;Cite&gt;&lt;Author&gt;Hume&lt;/Author&gt;&lt;Year&gt;1960&lt;/Year&gt;&lt;RecNum&gt;669&lt;/RecNum&gt;&lt;Suffix&gt;`, emphasis original&lt;/Suffix&gt;&lt;DisplayText&gt;(Hume, 1960, emphasis original)&lt;/DisplayText&gt;&lt;record&gt;&lt;rec-number&gt;669&lt;/rec-number&gt;&lt;foreign-keys&gt;&lt;key app="EN" db-id="evwd9vwepx9tsle9eeavwxao2tvzszf5dsav" timestamp="1332517540"&gt;669&lt;/key&gt;&lt;key app="ENWeb" db-id="T2yYUwrtqgcAAFvhccI"&gt;315&lt;/key&gt;&lt;/foreign-keys&gt;&lt;ref-type name="Book Section"&gt;5&lt;/ref-type&gt;&lt;contributors&gt;&lt;authors&gt;&lt;author&gt;Hume, David&lt;/author&gt;&lt;/authors&gt;&lt;secondary-authors&gt;&lt;author&gt;Barker, Ernest&lt;/author&gt;&lt;/secondary-authors&gt;&lt;/contributors&gt;&lt;titles&gt;&lt;title&gt;Of the Original Contract&lt;/title&gt;&lt;secondary-title&gt;Social Contract: Essays by Locke, Hume and Rousseau&lt;/secondary-title&gt;&lt;/titles&gt;&lt;pages&gt;207-236&lt;/pages&gt;&lt;keywords&gt;&lt;keyword&gt;Anthropology&lt;/keyword&gt;&lt;keyword&gt;Consent&lt;/keyword&gt;&lt;keyword&gt;Social Contract&lt;/keyword&gt;&lt;/keywords&gt;&lt;dates&gt;&lt;year&gt;1960&lt;/year&gt;&lt;/dates&gt;&lt;pub-location&gt;Oxford&lt;/pub-location&gt;&lt;publisher&gt;Oxford University Press&lt;/publisher&gt;&lt;urls&gt;&lt;/urls&gt;&lt;/record&gt;&lt;/Cite&gt;&lt;/EndNote&gt;</w:instrText>
      </w:r>
      <w:r w:rsidR="00CE636D">
        <w:fldChar w:fldCharType="separate"/>
      </w:r>
      <w:r w:rsidR="00CE636D">
        <w:rPr>
          <w:noProof/>
        </w:rPr>
        <w:t>(Hume, 1960, emphasis original)</w:t>
      </w:r>
      <w:r w:rsidR="00CE636D">
        <w:fldChar w:fldCharType="end"/>
      </w:r>
      <w:r w:rsidR="00643A73">
        <w:t>.</w:t>
      </w:r>
      <w:r w:rsidR="00643A73">
        <w:rPr>
          <w:iCs/>
        </w:rPr>
        <w:t xml:space="preserve"> Presumably, he believes </w:t>
      </w:r>
      <w:r w:rsidR="00643A73" w:rsidRPr="00FC1AD9">
        <w:rPr>
          <w:i/>
          <w:iCs/>
        </w:rPr>
        <w:t>life would be very bad</w:t>
      </w:r>
      <w:r w:rsidR="00643A73">
        <w:rPr>
          <w:iCs/>
        </w:rPr>
        <w:t xml:space="preserve"> if society did not subsist, but that </w:t>
      </w:r>
      <w:r w:rsidR="00643A73">
        <w:rPr>
          <w:i/>
          <w:iCs/>
        </w:rPr>
        <w:t>is</w:t>
      </w:r>
      <w:r w:rsidR="00643A73">
        <w:rPr>
          <w:iCs/>
        </w:rPr>
        <w:t xml:space="preserve"> the Hobbesian hypothesis</w:t>
      </w:r>
      <w:r w:rsidR="00CA02BD">
        <w:rPr>
          <w:iCs/>
        </w:rPr>
        <w:t>—at least if it’s bad for everyone</w:t>
      </w:r>
      <w:r w:rsidR="00643A73">
        <w:rPr>
          <w:iCs/>
        </w:rPr>
        <w:t xml:space="preserve">. Hume skips the need for </w:t>
      </w:r>
      <w:r w:rsidR="00CA02BD">
        <w:rPr>
          <w:iCs/>
        </w:rPr>
        <w:t>cons</w:t>
      </w:r>
      <w:r w:rsidR="00AD6D8D">
        <w:rPr>
          <w:iCs/>
        </w:rPr>
        <w:t xml:space="preserve">ent </w:t>
      </w:r>
      <w:r w:rsidR="00643A73">
        <w:rPr>
          <w:iCs/>
        </w:rPr>
        <w:t xml:space="preserve">by going directly from the Hobbesian hypothesis </w:t>
      </w:r>
      <w:r w:rsidR="0013786F">
        <w:rPr>
          <w:iCs/>
        </w:rPr>
        <w:t xml:space="preserve">to the justification of government </w:t>
      </w:r>
      <w:r w:rsidR="00E13CF8">
        <w:rPr>
          <w:iCs/>
        </w:rPr>
        <w:t>sovereignty</w:t>
      </w:r>
      <w:r w:rsidR="00E94E9D">
        <w:rPr>
          <w:iCs/>
        </w:rPr>
        <w:t xml:space="preserve">. </w:t>
      </w:r>
      <w:r w:rsidR="005B24A7">
        <w:rPr>
          <w:iCs/>
        </w:rPr>
        <w:t>He ha</w:t>
      </w:r>
      <w:r w:rsidR="009E2374">
        <w:rPr>
          <w:iCs/>
        </w:rPr>
        <w:t>s</w:t>
      </w:r>
      <w:r w:rsidR="00D73556">
        <w:rPr>
          <w:iCs/>
        </w:rPr>
        <w:t xml:space="preserve"> a significant</w:t>
      </w:r>
      <w:r w:rsidR="00643A73">
        <w:rPr>
          <w:iCs/>
        </w:rPr>
        <w:t xml:space="preserve"> </w:t>
      </w:r>
      <w:r w:rsidR="00FC30C8">
        <w:rPr>
          <w:iCs/>
        </w:rPr>
        <w:t>disagreement</w:t>
      </w:r>
      <w:r w:rsidR="00643A73">
        <w:rPr>
          <w:iCs/>
        </w:rPr>
        <w:t xml:space="preserve"> with Hobbes’s </w:t>
      </w:r>
      <w:r w:rsidR="00FC30C8">
        <w:rPr>
          <w:iCs/>
        </w:rPr>
        <w:t xml:space="preserve">normative </w:t>
      </w:r>
      <w:r w:rsidR="00643A73">
        <w:rPr>
          <w:iCs/>
        </w:rPr>
        <w:t>theory</w:t>
      </w:r>
      <w:r w:rsidR="009E2374">
        <w:rPr>
          <w:iCs/>
        </w:rPr>
        <w:t xml:space="preserve"> but </w:t>
      </w:r>
      <w:r w:rsidR="00FC30C8">
        <w:rPr>
          <w:iCs/>
        </w:rPr>
        <w:t>not with his empirical</w:t>
      </w:r>
      <w:r w:rsidR="00643A73">
        <w:rPr>
          <w:iCs/>
        </w:rPr>
        <w:t xml:space="preserve"> hypothesis.</w:t>
      </w:r>
    </w:p>
    <w:p w14:paraId="3F6A75A6" w14:textId="16BCA3BA" w:rsidR="001054EF" w:rsidRDefault="009B0980" w:rsidP="00DA6532">
      <w:pPr>
        <w:spacing w:line="480" w:lineRule="auto"/>
        <w:jc w:val="both"/>
      </w:pPr>
      <w:r>
        <w:tab/>
      </w:r>
      <w:r w:rsidR="000E1F62">
        <w:t xml:space="preserve">Thomas Paine </w:t>
      </w:r>
      <w:r w:rsidR="00CE636D">
        <w:fldChar w:fldCharType="begin"/>
      </w:r>
      <w:r w:rsidR="00CE636D">
        <w:instrText xml:space="preserve"> ADDIN EN.CITE &lt;EndNote&gt;&lt;Cite ExcludeAuth="1"&gt;&lt;Author&gt;Paine&lt;/Author&gt;&lt;Year&gt;2012&lt;/Year&gt;&lt;RecNum&gt;262&lt;/RecNum&gt;&lt;DisplayText&gt;(2012)&lt;/DisplayText&gt;&lt;record&gt;&lt;rec-number&gt;262&lt;/rec-number&gt;&lt;foreign-keys&gt;&lt;key app="EN" db-id="evwd9vwepx9tsle9eeavwxao2tvzszf5dsav" timestamp="1332517540"&gt;262&lt;/key&gt;&lt;key app="ENWeb" db-id="T2yYUwrtqgcAAFvhccI"&gt;494&lt;/key&gt;&lt;/foreign-keys&gt;&lt;ref-type name="Web Page"&gt;12&lt;/ref-type&gt;&lt;contributors&gt;&lt;authors&gt;&lt;author&gt;Paine, Thomas&lt;/author&gt;&lt;/authors&gt;&lt;/contributors&gt;&lt;titles&gt;&lt;title&gt;Agrarian Justice&lt;/title&gt;&lt;/titles&gt;&lt;volume&gt;2012&lt;/volume&gt;&lt;keywords&gt;&lt;keyword&gt;Property&lt;/keyword&gt;&lt;keyword&gt;State of nature&lt;/keyword&gt;&lt;/keywords&gt;&lt;dates&gt;&lt;year&gt;2012&lt;/year&gt;&lt;/dates&gt;&lt;publisher&gt;Social Security Online&lt;/publisher&gt;&lt;urls&gt;&lt;related-urls&gt;&lt;url&gt;http://www.ssa.gov/history/paine4.html&lt;/url&gt;&lt;/related-urls&gt;&lt;/urls&gt;&lt;/record&gt;&lt;/Cite&gt;&lt;/EndNote&gt;</w:instrText>
      </w:r>
      <w:r w:rsidR="00CE636D">
        <w:fldChar w:fldCharType="separate"/>
      </w:r>
      <w:r w:rsidR="00CE636D">
        <w:rPr>
          <w:noProof/>
        </w:rPr>
        <w:t>(2012)</w:t>
      </w:r>
      <w:r w:rsidR="00CE636D">
        <w:fldChar w:fldCharType="end"/>
      </w:r>
      <w:r w:rsidR="000E1F62">
        <w:t xml:space="preserve"> </w:t>
      </w:r>
      <w:r w:rsidR="0005074D">
        <w:t>embraced a contractarian normative</w:t>
      </w:r>
      <w:r w:rsidR="005B07D6">
        <w:t xml:space="preserve"> </w:t>
      </w:r>
      <w:r w:rsidR="003C4712">
        <w:t>reasoning</w:t>
      </w:r>
      <w:r w:rsidR="00000ED0">
        <w:t>,</w:t>
      </w:r>
      <w:r w:rsidR="0005074D">
        <w:t xml:space="preserve"> </w:t>
      </w:r>
      <w:r w:rsidR="003C4712">
        <w:t>writing</w:t>
      </w:r>
      <w:r w:rsidR="00C73A39">
        <w:t>, “</w:t>
      </w:r>
      <w:r w:rsidR="00C73A39" w:rsidRPr="002673AF">
        <w:t>the first pri</w:t>
      </w:r>
      <w:r w:rsidR="00C73A39">
        <w:t>nciple of civilization ought …</w:t>
      </w:r>
      <w:r w:rsidR="00C73A39" w:rsidRPr="002673AF">
        <w:t xml:space="preserve"> to be, that the condition of every person born into the world, after a state of civilization commences, ought not to be worse than if he h</w:t>
      </w:r>
      <w:r w:rsidR="00C73A39">
        <w:t xml:space="preserve">ad been born before that period” </w:t>
      </w:r>
      <w:r w:rsidR="00CE636D">
        <w:fldChar w:fldCharType="begin"/>
      </w:r>
      <w:r w:rsidR="00CE636D">
        <w:instrText xml:space="preserve"> ADDIN EN.CITE &lt;EndNote&gt;&lt;Cite&gt;&lt;Author&gt;Paine&lt;/Author&gt;&lt;Year&gt;2012&lt;/Year&gt;&lt;RecNum&gt;262&lt;/RecNum&gt;&lt;DisplayText&gt;(Paine, 2012)&lt;/DisplayText&gt;&lt;record&gt;&lt;rec-number&gt;262&lt;/rec-number&gt;&lt;foreign-keys&gt;&lt;key app="EN" db-id="evwd9vwepx9tsle9eeavwxao2tvzszf5dsav" timestamp="1332517540"&gt;262&lt;/key&gt;&lt;key app="ENWeb" db-id="T2yYUwrtqgcAAFvhccI"&gt;494&lt;/key&gt;&lt;/foreign-keys&gt;&lt;ref-type name="Web Page"&gt;12&lt;/ref-type&gt;&lt;contributors&gt;&lt;authors&gt;&lt;author&gt;Paine, Thomas&lt;/author&gt;&lt;/authors&gt;&lt;/contributors&gt;&lt;titles&gt;&lt;title&gt;Agrarian Justice&lt;/title&gt;&lt;/titles&gt;&lt;volume&gt;2012&lt;/volume&gt;&lt;keywords&gt;&lt;keyword&gt;Property&lt;/keyword&gt;&lt;keyword&gt;State of nature&lt;/keyword&gt;&lt;/keywords&gt;&lt;dates&gt;&lt;year&gt;2012&lt;/year&gt;&lt;/dates&gt;&lt;publisher&gt;Social Security Online&lt;/publisher&gt;&lt;urls&gt;&lt;related-urls&gt;&lt;url&gt;http://www.ssa.gov/history/paine4.html&lt;/url&gt;&lt;/related-urls&gt;&lt;/urls&gt;&lt;/record&gt;&lt;/Cite&gt;&lt;/EndNote&gt;</w:instrText>
      </w:r>
      <w:r w:rsidR="00CE636D">
        <w:fldChar w:fldCharType="separate"/>
      </w:r>
      <w:r w:rsidR="00CE636D">
        <w:rPr>
          <w:noProof/>
        </w:rPr>
        <w:t>(Paine, 2012)</w:t>
      </w:r>
      <w:r w:rsidR="00CE636D">
        <w:fldChar w:fldCharType="end"/>
      </w:r>
      <w:r w:rsidR="00C73A39">
        <w:t xml:space="preserve">. But he argued that </w:t>
      </w:r>
      <w:r w:rsidR="00AC7DF4">
        <w:t>states</w:t>
      </w:r>
      <w:r w:rsidR="00C73A39">
        <w:t xml:space="preserve"> had not </w:t>
      </w:r>
      <w:r w:rsidR="00A1405B">
        <w:t>yet satisfied this principle</w:t>
      </w:r>
      <w:r w:rsidR="00DA6532">
        <w:t xml:space="preserve"> because </w:t>
      </w:r>
      <w:r w:rsidR="000E1F62">
        <w:t xml:space="preserve">urban workers </w:t>
      </w:r>
      <w:r w:rsidR="00962E5D">
        <w:t>we</w:t>
      </w:r>
      <w:r w:rsidR="000E1F62">
        <w:t>re actually worse off than their Native American contemporaries</w:t>
      </w:r>
      <w:r w:rsidR="00DA6532">
        <w:t xml:space="preserve"> living in stateless societies. Unfortunately Paine</w:t>
      </w:r>
      <w:r w:rsidR="000E1F62">
        <w:t xml:space="preserve">, like Hobbes and Locke, included no empirical support for </w:t>
      </w:r>
      <w:r w:rsidR="00D73193">
        <w:t>these</w:t>
      </w:r>
      <w:r w:rsidR="000E1F62">
        <w:t xml:space="preserve"> claims. </w:t>
      </w:r>
    </w:p>
    <w:p w14:paraId="17F58FCA" w14:textId="7D8F84B1" w:rsidR="000E1F62" w:rsidRDefault="001054EF" w:rsidP="000E1F62">
      <w:pPr>
        <w:spacing w:line="480" w:lineRule="auto"/>
        <w:jc w:val="both"/>
      </w:pPr>
      <w:r>
        <w:tab/>
      </w:r>
      <w:r w:rsidR="000E1F62">
        <w:t xml:space="preserve">The Baron de Montesquieu </w:t>
      </w:r>
      <w:r w:rsidR="00CE636D">
        <w:fldChar w:fldCharType="begin"/>
      </w:r>
      <w:r w:rsidR="00CE636D">
        <w:instrText xml:space="preserve"> ADDIN EN.CITE &lt;EndNote&gt;&lt;Cite ExcludeAuth="1"&gt;&lt;Author&gt;Montesquieu&lt;/Author&gt;&lt;Year&gt;2001&lt;/Year&gt;&lt;RecNum&gt;873&lt;/RecNum&gt;&lt;Suffix&gt;`, 20-24&lt;/Suffix&gt;&lt;DisplayText&gt;(2001, 20-24)&lt;/DisplayText&gt;&lt;record&gt;&lt;rec-number&gt;873&lt;/rec-number&gt;&lt;foreign-keys&gt;&lt;key app="EN" db-id="evwd9vwepx9tsle9eeavwxao2tvzszf5dsav" timestamp="1350659242"&gt;873&lt;/key&gt;&lt;/foreign-keys&gt;&lt;ref-type name="Book"&gt;6&lt;/ref-type&gt;&lt;contributors&gt;&lt;authors&gt;&lt;author&gt;Montesquieu, Baron dec, Charles de Secondat&lt;/author&gt;&lt;/authors&gt;&lt;subsidiary-authors&gt;&lt;author&gt;Nugent, Thomas&lt;/author&gt;&lt;/subsidiary-authors&gt;&lt;/contributors&gt;&lt;titles&gt;&lt;title&gt;The Spirit of the Laws&lt;/title&gt;&lt;/titles&gt;&lt;keywords&gt;&lt;keyword&gt;State of nature&lt;/keyword&gt;&lt;keyword&gt;Social Contract&lt;/keyword&gt;&lt;/keywords&gt;&lt;dates&gt;&lt;year&gt;2001&lt;/year&gt;&lt;/dates&gt;&lt;pub-location&gt;Kitchener, Ontario&lt;/pub-location&gt;&lt;publisher&gt;Batoche Books&lt;/publisher&gt;&lt;orig-pub&gt;1752&lt;/orig-pub&gt;&lt;urls&gt;&lt;/urls&gt;&lt;/record&gt;&lt;/Cite&gt;&lt;/EndNote&gt;</w:instrText>
      </w:r>
      <w:r w:rsidR="00CE636D">
        <w:fldChar w:fldCharType="separate"/>
      </w:r>
      <w:r w:rsidR="00CE636D">
        <w:rPr>
          <w:noProof/>
        </w:rPr>
        <w:t>(2001, 20-24)</w:t>
      </w:r>
      <w:r w:rsidR="00CE636D">
        <w:fldChar w:fldCharType="end"/>
      </w:r>
      <w:r w:rsidR="000E1F62">
        <w:t xml:space="preserve"> and Jean-Jacques Rousseau </w:t>
      </w:r>
      <w:r w:rsidR="00CE636D">
        <w:fldChar w:fldCharType="begin"/>
      </w:r>
      <w:r w:rsidR="00CE636D">
        <w:instrText xml:space="preserve"> ADDIN EN.CITE &lt;EndNote&gt;&lt;Cite ExcludeAuth="1"&gt;&lt;Author&gt;Rousseau&lt;/Author&gt;&lt;Year&gt;1984&lt;/Year&gt;&lt;RecNum&gt;139&lt;/RecNum&gt;&lt;DisplayText&gt;(1984, 1994)&lt;/DisplayText&gt;&lt;record&gt;&lt;rec-number&gt;139&lt;/rec-number&gt;&lt;foreign-keys&gt;&lt;key app="EN" db-id="evwd9vwepx9tsle9eeavwxao2tvzszf5dsav" timestamp="1332517540"&gt;139&lt;/key&gt;&lt;/foreign-keys&gt;&lt;ref-type name="Book"&gt;6&lt;/ref-type&gt;&lt;contributors&gt;&lt;authors&gt;&lt;author&gt;Rousseau, Jean-Jacques&lt;/author&gt;&lt;/authors&gt;&lt;subsidiary-authors&gt;&lt;author&gt;Cranston, Maurice&lt;/author&gt;&lt;/subsidiary-authors&gt;&lt;/contributors&gt;&lt;titles&gt;&lt;title&gt;A Discourse on Inequality&lt;/title&gt;&lt;/titles&gt;&lt;keywords&gt;&lt;keyword&gt;Thesis&lt;/keyword&gt;&lt;/keywords&gt;&lt;dates&gt;&lt;year&gt;1984&lt;/year&gt;&lt;/dates&gt;&lt;pub-location&gt;New York&lt;/pub-location&gt;&lt;publisher&gt;Penguin Classics&lt;/publisher&gt;&lt;urls&gt;&lt;/urls&gt;&lt;/record&gt;&lt;/Cite&gt;&lt;Cite ExcludeAuth="1"&gt;&lt;Author&gt;Rousseau&lt;/Author&gt;&lt;Year&gt;1994&lt;/Year&gt;&lt;RecNum&gt;195&lt;/RecNum&gt;&lt;record&gt;&lt;rec-number&gt;195&lt;/rec-number&gt;&lt;foreign-keys&gt;&lt;key app="EN" db-id="evwd9vwepx9tsle9eeavwxao2tvzszf5dsav" timestamp="1332517540"&gt;195&lt;/key&gt;&lt;/foreign-keys&gt;&lt;ref-type name="Book"&gt;6&lt;/ref-type&gt;&lt;contributors&gt;&lt;authors&gt;&lt;author&gt;Rousseau, Jean-Jacques&lt;/author&gt;&lt;/authors&gt;&lt;subsidiary-authors&gt;&lt;author&gt;Betts, Christopher&lt;/author&gt;&lt;/subsidiary-authors&gt;&lt;/contributors&gt;&lt;titles&gt;&lt;title&gt;Discourse on Political Economy and The Social Contract&lt;/title&gt;&lt;/titles&gt;&lt;keywords&gt;&lt;keyword&gt;Thesis&lt;/keyword&gt;&lt;/keywords&gt;&lt;dates&gt;&lt;year&gt;1994&lt;/year&gt;&lt;/dates&gt;&lt;pub-location&gt;Oxford&lt;/pub-location&gt;&lt;publisher&gt;Oxford University Press&lt;/publisher&gt;&lt;urls&gt;&lt;/urls&gt;&lt;/record&gt;&lt;/Cite&gt;&lt;/EndNote&gt;</w:instrText>
      </w:r>
      <w:r w:rsidR="00CE636D">
        <w:fldChar w:fldCharType="separate"/>
      </w:r>
      <w:r w:rsidR="00CE636D">
        <w:rPr>
          <w:noProof/>
        </w:rPr>
        <w:t>(1984, 1994)</w:t>
      </w:r>
      <w:r w:rsidR="00CE636D">
        <w:fldChar w:fldCharType="end"/>
      </w:r>
      <w:r w:rsidR="000E1F62">
        <w:t xml:space="preserve"> both </w:t>
      </w:r>
      <w:r w:rsidR="00B0373E">
        <w:t>criticized</w:t>
      </w:r>
      <w:r w:rsidR="000E1F62">
        <w:t xml:space="preserve"> the claim that the state of nature was necessarily a state of war, but </w:t>
      </w:r>
      <w:r w:rsidR="00685D49">
        <w:t>the</w:t>
      </w:r>
      <w:r w:rsidR="000E1F62">
        <w:t xml:space="preserve"> evidence available </w:t>
      </w:r>
      <w:r w:rsidR="00ED7A1D">
        <w:t xml:space="preserve">at the time </w:t>
      </w:r>
      <w:r w:rsidR="000E1F62">
        <w:t xml:space="preserve">was </w:t>
      </w:r>
      <w:r w:rsidR="001B4A2D">
        <w:t>limited</w:t>
      </w:r>
      <w:r w:rsidR="000E1F62">
        <w:t>, and neither of them mounted an extensive empirical challenge to the Hobbesian hypothesis. For example, although Montesquieu presented extensive empirical-historical arguments on many topics, the evidence he presented on this issue was limited to the single example of an abandoned</w:t>
      </w:r>
      <w:r w:rsidR="004E2126">
        <w:t>,</w:t>
      </w:r>
      <w:r w:rsidR="000E1F62">
        <w:t xml:space="preserve"> </w:t>
      </w:r>
      <w:r w:rsidR="004E2126">
        <w:t xml:space="preserve">disabled </w:t>
      </w:r>
      <w:r w:rsidR="000E1F62">
        <w:t xml:space="preserve">child discovered in Germany </w:t>
      </w:r>
      <w:r w:rsidR="00CE636D">
        <w:fldChar w:fldCharType="begin"/>
      </w:r>
      <w:r w:rsidR="00CE636D">
        <w:instrText xml:space="preserve"> ADDIN EN.CITE &lt;EndNote&gt;&lt;Cite ExcludeAuth="1"&gt;&lt;Author&gt;Montesquieu&lt;/Author&gt;&lt;Year&gt;2001&lt;/Year&gt;&lt;RecNum&gt;873&lt;/RecNum&gt;&lt;Suffix&gt;`, p. 20&lt;/Suffix&gt;&lt;DisplayText&gt;(2001, p. 20)&lt;/DisplayText&gt;&lt;record&gt;&lt;rec-number&gt;873&lt;/rec-number&gt;&lt;foreign-keys&gt;&lt;key app="EN" db-id="evwd9vwepx9tsle9eeavwxao2tvzszf5dsav" timestamp="1350659242"&gt;873&lt;/key&gt;&lt;/foreign-keys&gt;&lt;ref-type name="Book"&gt;6&lt;/ref-type&gt;&lt;contributors&gt;&lt;authors&gt;&lt;author&gt;Montesquieu, Baron dec, Charles de Secondat&lt;/author&gt;&lt;/authors&gt;&lt;subsidiary-authors&gt;&lt;author&gt;Nugent, Thomas&lt;/author&gt;&lt;/subsidiary-authors&gt;&lt;/contributors&gt;&lt;titles&gt;&lt;title&gt;The Spirit of the Laws&lt;/title&gt;&lt;/titles&gt;&lt;keywords&gt;&lt;keyword&gt;State of nature&lt;/keyword&gt;&lt;keyword&gt;Social Contract&lt;/keyword&gt;&lt;/keywords&gt;&lt;dates&gt;&lt;year&gt;2001&lt;/year&gt;&lt;/dates&gt;&lt;pub-location&gt;Kitchener, Ontario&lt;/pub-location&gt;&lt;publisher&gt;Batoche Books&lt;/publisher&gt;&lt;orig-pub&gt;1752&lt;/orig-pub&gt;&lt;urls&gt;&lt;/urls&gt;&lt;/record&gt;&lt;/Cite&gt;&lt;/EndNote&gt;</w:instrText>
      </w:r>
      <w:r w:rsidR="00CE636D">
        <w:fldChar w:fldCharType="separate"/>
      </w:r>
      <w:r w:rsidR="00CE636D">
        <w:rPr>
          <w:noProof/>
        </w:rPr>
        <w:t>(2001, p. 20)</w:t>
      </w:r>
      <w:r w:rsidR="00CE636D">
        <w:fldChar w:fldCharType="end"/>
      </w:r>
      <w:r w:rsidR="000E1F62">
        <w:t>.</w:t>
      </w:r>
    </w:p>
    <w:p w14:paraId="516DEB37" w14:textId="55C59FAD" w:rsidR="00FE7E67" w:rsidRDefault="000E1F62" w:rsidP="008B2ECA">
      <w:pPr>
        <w:spacing w:line="480" w:lineRule="auto"/>
        <w:jc w:val="both"/>
      </w:pPr>
      <w:r>
        <w:tab/>
      </w:r>
      <w:r w:rsidR="009D4454">
        <w:t>Marx and Engel</w:t>
      </w:r>
      <w:r w:rsidR="00082A47">
        <w:t>s</w:t>
      </w:r>
      <w:r w:rsidRPr="00F138BE">
        <w:t xml:space="preserve"> </w:t>
      </w:r>
      <w:r w:rsidR="0030406A">
        <w:t>produced a great deal of work that contradicted the Hobbesian hypothesis</w:t>
      </w:r>
      <w:r w:rsidR="00323F47">
        <w:t>,</w:t>
      </w:r>
      <w:r w:rsidR="007B1376">
        <w:t xml:space="preserve"> most of it supported </w:t>
      </w:r>
      <w:r w:rsidR="00E43582">
        <w:t>by</w:t>
      </w:r>
      <w:r w:rsidR="007B1376">
        <w:t xml:space="preserve"> sociological and anthropological </w:t>
      </w:r>
      <w:r w:rsidR="00E43582">
        <w:t>evidence</w:t>
      </w:r>
      <w:r w:rsidR="007B1376">
        <w:t xml:space="preserve">. </w:t>
      </w:r>
      <w:r w:rsidR="00493AB4">
        <w:t>The</w:t>
      </w:r>
      <w:r w:rsidR="006B6E76">
        <w:t xml:space="preserve">y </w:t>
      </w:r>
      <w:r w:rsidR="0024445B">
        <w:t>argued</w:t>
      </w:r>
      <w:r w:rsidR="00493AB4">
        <w:t xml:space="preserve"> that </w:t>
      </w:r>
      <w:r w:rsidR="009D4454">
        <w:t>recorded</w:t>
      </w:r>
      <w:r w:rsidR="00493AB4">
        <w:t xml:space="preserve"> history is the</w:t>
      </w:r>
      <w:r w:rsidR="0024445B">
        <w:t xml:space="preserve"> history of class struggle</w:t>
      </w:r>
      <w:r w:rsidR="00E43582">
        <w:t>;</w:t>
      </w:r>
      <w:r w:rsidR="0024445B">
        <w:t xml:space="preserve"> </w:t>
      </w:r>
      <w:r w:rsidR="00493AB4">
        <w:t xml:space="preserve">that </w:t>
      </w:r>
      <w:r w:rsidR="00335BBB">
        <w:t>workers</w:t>
      </w:r>
      <w:r w:rsidR="00493AB4">
        <w:t xml:space="preserve"> </w:t>
      </w:r>
      <w:r w:rsidR="00513B79">
        <w:t xml:space="preserve">were experiencing increasing </w:t>
      </w:r>
      <w:r w:rsidR="0024445B">
        <w:t xml:space="preserve">exploitation, </w:t>
      </w:r>
      <w:r w:rsidR="00513B79">
        <w:t>alienation</w:t>
      </w:r>
      <w:r w:rsidR="0024445B">
        <w:t>,</w:t>
      </w:r>
      <w:r w:rsidR="00513B79">
        <w:t xml:space="preserve"> </w:t>
      </w:r>
      <w:r w:rsidR="001E3527">
        <w:t>an</w:t>
      </w:r>
      <w:r w:rsidR="00335BBB">
        <w:t>d</w:t>
      </w:r>
      <w:r w:rsidR="001E3527">
        <w:t xml:space="preserve"> immiseration</w:t>
      </w:r>
      <w:r w:rsidR="00BC4253">
        <w:t>.</w:t>
      </w:r>
      <w:r w:rsidR="009B27A1">
        <w:t xml:space="preserve"> They argued that</w:t>
      </w:r>
      <w:r w:rsidR="005B01E6">
        <w:t xml:space="preserve"> </w:t>
      </w:r>
      <w:r w:rsidR="000A1E06">
        <w:t>“</w:t>
      </w:r>
      <w:r w:rsidR="008B3B05">
        <w:t>primitive communism,</w:t>
      </w:r>
      <w:r w:rsidR="00FD3DAF">
        <w:t>”</w:t>
      </w:r>
      <w:r w:rsidR="00CE07DB">
        <w:t xml:space="preserve"> while not idyllic</w:t>
      </w:r>
      <w:r w:rsidR="00B332BC">
        <w:t>,</w:t>
      </w:r>
      <w:r w:rsidR="00CE07DB">
        <w:t xml:space="preserve"> </w:t>
      </w:r>
      <w:r w:rsidR="004E565F">
        <w:t xml:space="preserve">existed without </w:t>
      </w:r>
      <w:r w:rsidR="009745C4">
        <w:t>most</w:t>
      </w:r>
      <w:r w:rsidR="004E565F">
        <w:t xml:space="preserve"> of these problems. </w:t>
      </w:r>
      <w:r w:rsidR="00E43582">
        <w:t>These claims combined</w:t>
      </w:r>
      <w:r w:rsidR="00FD3DAF">
        <w:t xml:space="preserve"> indicate</w:t>
      </w:r>
      <w:r w:rsidR="008B3B05">
        <w:t xml:space="preserve"> that </w:t>
      </w:r>
      <w:r w:rsidR="007B1376">
        <w:t xml:space="preserve">nineteenth-century </w:t>
      </w:r>
      <w:r w:rsidR="008B3B05">
        <w:t xml:space="preserve">state society was </w:t>
      </w:r>
      <w:r w:rsidR="00BC4253">
        <w:t xml:space="preserve">mixed </w:t>
      </w:r>
      <w:r w:rsidR="008B3B05">
        <w:t>at best</w:t>
      </w:r>
      <w:r w:rsidR="008E0032">
        <w:t xml:space="preserve"> and perhaps substantially worse </w:t>
      </w:r>
      <w:r w:rsidR="004E565F">
        <w:t xml:space="preserve">for </w:t>
      </w:r>
      <w:r w:rsidR="00082A47">
        <w:t>some</w:t>
      </w:r>
      <w:r w:rsidR="004E565F">
        <w:t xml:space="preserve"> </w:t>
      </w:r>
      <w:r w:rsidR="00BC4253">
        <w:t>relative to</w:t>
      </w:r>
      <w:r w:rsidR="00601C83">
        <w:t xml:space="preserve"> stateless societies. </w:t>
      </w:r>
      <w:r w:rsidR="00CB227E">
        <w:t xml:space="preserve">From that one </w:t>
      </w:r>
      <w:r w:rsidR="00B5263B">
        <w:t>might conclude</w:t>
      </w:r>
      <w:r w:rsidR="00CB227E">
        <w:t xml:space="preserve"> </w:t>
      </w:r>
      <w:r w:rsidR="004529FF">
        <w:t xml:space="preserve">states did not satisfy </w:t>
      </w:r>
      <w:r w:rsidR="00A565A7">
        <w:t>conditions necessary to justify them in contractarian terms</w:t>
      </w:r>
      <w:r w:rsidR="004529FF">
        <w:t xml:space="preserve">. </w:t>
      </w:r>
      <w:r w:rsidR="008B2ECA">
        <w:t>But as mentioned abo</w:t>
      </w:r>
      <w:r w:rsidR="00A565A7">
        <w:t>ve</w:t>
      </w:r>
      <w:r w:rsidR="008B2ECA">
        <w:t xml:space="preserve"> Marx and Engels weren’t interested in putting these elements together in that way</w:t>
      </w:r>
      <w:r>
        <w:t xml:space="preserve"> </w:t>
      </w:r>
      <w:r w:rsidR="00CE636D">
        <w:fldChar w:fldCharType="begin"/>
      </w:r>
      <w:r w:rsidR="00CE636D">
        <w:instrText xml:space="preserve"> ADDIN EN.CITE &lt;EndNote&gt;&lt;Cite&gt;&lt;Author&gt;Engels&lt;/Author&gt;&lt;Year&gt;2004&lt;/Year&gt;&lt;RecNum&gt;1147&lt;/RecNum&gt;&lt;DisplayText&gt;(Engels, 2004; Marx, 1994; Wilde, 1994)&lt;/DisplayText&gt;&lt;record&gt;&lt;rec-number&gt;1147&lt;/rec-number&gt;&lt;foreign-keys&gt;&lt;key app="EN" db-id="evwd9vwepx9tsle9eeavwxao2tvzszf5dsav" timestamp="1422707412"&gt;1147&lt;/key&gt;&lt;/foreign-keys&gt;&lt;ref-type name="Book"&gt;6&lt;/ref-type&gt;&lt;contributors&gt;&lt;authors&gt;&lt;author&gt;Engels, Frederick&lt;/author&gt;&lt;/authors&gt;&lt;/contributors&gt;&lt;titles&gt;&lt;title&gt;The Origin of the Family, Private Property and the State&lt;/title&gt;&lt;/titles&gt;&lt;dates&gt;&lt;year&gt;2004&lt;/year&gt;&lt;/dates&gt;&lt;pub-location&gt;Chippendale, Australia&lt;/pub-location&gt;&lt;publisher&gt;Resistance Books&lt;/publisher&gt;&lt;urls&gt;&lt;/urls&gt;&lt;/record&gt;&lt;/Cite&gt;&lt;Cite&gt;&lt;Author&gt;Marx&lt;/Author&gt;&lt;Year&gt;1994&lt;/Year&gt;&lt;RecNum&gt;253&lt;/RecNum&gt;&lt;record&gt;&lt;rec-number&gt;253&lt;/rec-number&gt;&lt;foreign-keys&gt;&lt;key app="EN" db-id="evwd9vwepx9tsle9eeavwxao2tvzszf5dsav" timestamp="1332517540"&gt;253&lt;/key&gt;&lt;key app="ENWeb" db-id="T2yYUwrtqgcAAFvhccI"&gt;420&lt;/key&gt;&lt;/foreign-keys&gt;&lt;ref-type name="Book"&gt;6&lt;/ref-type&gt;&lt;contributors&gt;&lt;authors&gt;&lt;author&gt;Marx, Karl&lt;/author&gt;&lt;/authors&gt;&lt;/contributors&gt;&lt;titles&gt;&lt;title&gt;Selected Writings&lt;/title&gt;&lt;/titles&gt;&lt;dates&gt;&lt;year&gt;1994&lt;/year&gt;&lt;/dates&gt;&lt;pub-location&gt;Indianapolis&lt;/pub-location&gt;&lt;publisher&gt;Hackett Publishing Company Inc&lt;/publisher&gt;&lt;urls&gt;&lt;/urls&gt;&lt;/record&gt;&lt;/Cite&gt;&lt;Cite&gt;&lt;Author&gt;Wilde&lt;/Author&gt;&lt;Year&gt;1994&lt;/Year&gt;&lt;RecNum&gt;1150&lt;/RecNum&gt;&lt;record&gt;&lt;rec-number&gt;1150&lt;/rec-number&gt;&lt;foreign-keys&gt;&lt;key app="EN" db-id="evwd9vwepx9tsle9eeavwxao2tvzszf5dsav" timestamp="1422900692"&gt;1150&lt;/key&gt;&lt;/foreign-keys&gt;&lt;ref-type name="Book Section"&gt;5&lt;/ref-type&gt;&lt;contributors&gt;&lt;authors&gt;&lt;author&gt;Wilde, Lawrence&lt;/author&gt;&lt;/authors&gt;&lt;secondary-authors&gt;&lt;author&gt;Boucher, David&lt;/author&gt;&lt;author&gt;Kelly, Paul&lt;/author&gt;&lt;/secondary-authors&gt;&lt;/contributors&gt;&lt;titles&gt;&lt;title&gt;Marx Against the Social Contract&lt;/title&gt;&lt;secondary-title&gt;The Social Contract from Hobbes to Rawls1994&lt;/secondary-title&gt;&lt;/titles&gt;&lt;dates&gt;&lt;year&gt;1994&lt;/year&gt;&lt;/dates&gt;&lt;pub-location&gt;New York&lt;/pub-location&gt;&lt;publisher&gt;Routledge&lt;/publisher&gt;&lt;urls&gt;&lt;/urls&gt;&lt;/record&gt;&lt;/Cite&gt;&lt;/EndNote&gt;</w:instrText>
      </w:r>
      <w:r w:rsidR="00CE636D">
        <w:fldChar w:fldCharType="separate"/>
      </w:r>
      <w:r w:rsidR="00CE636D">
        <w:rPr>
          <w:noProof/>
        </w:rPr>
        <w:t>(Engels, 2004; Marx, 1994; Wilde, 1994)</w:t>
      </w:r>
      <w:r w:rsidR="00CE636D">
        <w:fldChar w:fldCharType="end"/>
      </w:r>
      <w:r w:rsidRPr="00F138BE">
        <w:t>.</w:t>
      </w:r>
    </w:p>
    <w:p w14:paraId="27C33408" w14:textId="371FEEF7" w:rsidR="000E1F62" w:rsidRDefault="00FE7E67" w:rsidP="006A1677">
      <w:pPr>
        <w:spacing w:line="480" w:lineRule="auto"/>
        <w:jc w:val="both"/>
      </w:pPr>
      <w:r>
        <w:tab/>
      </w:r>
      <w:r w:rsidR="00155DB2">
        <w:t>Marx and Engels</w:t>
      </w:r>
      <w:r w:rsidR="00901317">
        <w:t>’s</w:t>
      </w:r>
      <w:r w:rsidR="000E1F62">
        <w:t xml:space="preserve"> work on prehistory was not ignored, but at a time of increasing specialization, it was taken up by empirical </w:t>
      </w:r>
      <w:r w:rsidR="00901317">
        <w:t xml:space="preserve">rather than normative </w:t>
      </w:r>
      <w:r w:rsidR="000E1F62">
        <w:t>theorists.</w:t>
      </w:r>
      <w:r w:rsidR="00C949AB">
        <w:t xml:space="preserve"> </w:t>
      </w:r>
      <w:r w:rsidR="000E1F62">
        <w:t xml:space="preserve">Late nineteenth and early twentieth century writers such as </w:t>
      </w:r>
      <w:r w:rsidR="000E1F62" w:rsidRPr="00EE34AF">
        <w:t>Henry Sumner Maine</w:t>
      </w:r>
      <w:r w:rsidR="000E1F62">
        <w:t xml:space="preserve"> </w:t>
      </w:r>
      <w:r w:rsidR="00CE636D">
        <w:fldChar w:fldCharType="begin"/>
      </w:r>
      <w:r w:rsidR="00CE636D">
        <w:instrText xml:space="preserve"> ADDIN EN.CITE &lt;EndNote&gt;&lt;Cite ExcludeAuth="1"&gt;&lt;Author&gt;Maine&lt;/Author&gt;&lt;Year&gt;1861&lt;/Year&gt;&lt;RecNum&gt;1166&lt;/RecNum&gt;&lt;Suffix&gt;`, pp. 90-91`, 114-119&lt;/Suffix&gt;&lt;DisplayText&gt;(1861, pp. 90-91, 114-119)&lt;/DisplayText&gt;&lt;record&gt;&lt;rec-number&gt;1166&lt;/rec-number&gt;&lt;foreign-keys&gt;&lt;key app="EN" db-id="evwd9vwepx9tsle9eeavwxao2tvzszf5dsav" timestamp="1428149071"&gt;1166&lt;/key&gt;&lt;/foreign-keys&gt;&lt;ref-type name="Book"&gt;6&lt;/ref-type&gt;&lt;contributors&gt;&lt;authors&gt;&lt;author&gt;Maine, Henry Sumner&lt;/author&gt;&lt;/authors&gt;&lt;/contributors&gt;&lt;titles&gt;&lt;title&gt;Ancient Law: Its Connection with the Early History of Society, and Its Relation to Modern Ideas&lt;/title&gt;&lt;/titles&gt;&lt;dates&gt;&lt;year&gt;1861&lt;/year&gt;&lt;/dates&gt;&lt;pub-location&gt;London&lt;/pub-location&gt;&lt;publisher&gt;John Murray&lt;/publisher&gt;&lt;urls&gt;&lt;/urls&gt;&lt;/record&gt;&lt;/Cite&gt;&lt;/EndNote&gt;</w:instrText>
      </w:r>
      <w:r w:rsidR="00CE636D">
        <w:fldChar w:fldCharType="separate"/>
      </w:r>
      <w:r w:rsidR="00CE636D">
        <w:rPr>
          <w:noProof/>
        </w:rPr>
        <w:t>(1861, pp. 90-91, 114-119)</w:t>
      </w:r>
      <w:r w:rsidR="00CE636D">
        <w:fldChar w:fldCharType="end"/>
      </w:r>
      <w:r w:rsidR="000E1F62">
        <w:t xml:space="preserve"> and </w:t>
      </w:r>
      <w:r w:rsidR="000E1F62" w:rsidRPr="00673DB3">
        <w:t>Henry Sidgwick</w:t>
      </w:r>
      <w:r w:rsidR="000E1F62">
        <w:t xml:space="preserve"> </w:t>
      </w:r>
      <w:r w:rsidR="00CE636D">
        <w:fldChar w:fldCharType="begin"/>
      </w:r>
      <w:r w:rsidR="00CE636D">
        <w:instrText xml:space="preserve"> ADDIN EN.CITE &lt;EndNote&gt;&lt;Cite ExcludeAuth="1"&gt;&lt;Author&gt;Sidgwick&lt;/Author&gt;&lt;Year&gt;1966&lt;/Year&gt;&lt;RecNum&gt;278&lt;/RecNum&gt;&lt;Suffix&gt;`, p. 240&lt;/Suffix&gt;&lt;DisplayText&gt;(1966, p. 240)&lt;/DisplayText&gt;&lt;record&gt;&lt;rec-number&gt;278&lt;/rec-number&gt;&lt;foreign-keys&gt;&lt;key app="EN" db-id="evwd9vwepx9tsle9eeavwxao2tvzszf5dsav" timestamp="1332517540"&gt;278&lt;/key&gt;&lt;/foreign-keys&gt;&lt;ref-type name="Book"&gt;6&lt;/ref-type&gt;&lt;contributors&gt;&lt;authors&gt;&lt;author&gt;Sidgwick, H.&lt;/author&gt;&lt;/authors&gt;&lt;/contributors&gt;&lt;titles&gt;&lt;title&gt;The Methods of Ethics&lt;/title&gt;&lt;/titles&gt;&lt;dates&gt;&lt;year&gt;1966&lt;/year&gt;&lt;/dates&gt;&lt;pub-location&gt;New York&lt;/pub-location&gt;&lt;publisher&gt;Dover Publications&lt;/publisher&gt;&lt;urls&gt;&lt;/urls&gt;&lt;/record&gt;&lt;/Cite&gt;&lt;/EndNote&gt;</w:instrText>
      </w:r>
      <w:r w:rsidR="00CE636D">
        <w:fldChar w:fldCharType="separate"/>
      </w:r>
      <w:r w:rsidR="00CE636D">
        <w:rPr>
          <w:noProof/>
        </w:rPr>
        <w:t>(1966, p. 240)</w:t>
      </w:r>
      <w:r w:rsidR="00CE636D">
        <w:fldChar w:fldCharType="end"/>
      </w:r>
      <w:r w:rsidR="000E1F62">
        <w:t xml:space="preserve"> criticized Hobbes and Locke on empirical grounds, but they distanced themselves from normative philosophy in favor of </w:t>
      </w:r>
      <w:r w:rsidR="00155DB2">
        <w:t>empirical</w:t>
      </w:r>
      <w:r w:rsidR="000E1F62">
        <w:t xml:space="preserve"> political science. </w:t>
      </w:r>
      <w:r w:rsidR="006A1677">
        <w:t>A</w:t>
      </w:r>
      <w:r w:rsidR="000E1F62">
        <w:t>s disciplines became increasingly s</w:t>
      </w:r>
      <w:r w:rsidR="006A1677">
        <w:t>pecialized</w:t>
      </w:r>
      <w:r w:rsidR="000E1F62">
        <w:t xml:space="preserve">, it became easier for normative theorists to pass on the Hobbesian hypothesis even as </w:t>
      </w:r>
      <w:r w:rsidR="00A97877">
        <w:t xml:space="preserve">other fields uncovered </w:t>
      </w:r>
      <w:r w:rsidR="00793FFF">
        <w:t xml:space="preserve">contrary </w:t>
      </w:r>
      <w:r w:rsidR="000E1F62">
        <w:t>evidence. Our search of contractarian literature has found no response to Paine, Marx, Maine, Sidgwick</w:t>
      </w:r>
      <w:r w:rsidR="0033290A">
        <w:t>, or contemporary anthropologists</w:t>
      </w:r>
      <w:r w:rsidR="000E1F62">
        <w:t xml:space="preserve">. </w:t>
      </w:r>
    </w:p>
    <w:p w14:paraId="22B500D5" w14:textId="620C5747" w:rsidR="003270A6" w:rsidRDefault="003270A6" w:rsidP="003270A6">
      <w:pPr>
        <w:spacing w:line="480" w:lineRule="auto"/>
        <w:jc w:val="both"/>
      </w:pPr>
      <w:r>
        <w:tab/>
      </w:r>
      <w:r w:rsidR="001A744E">
        <w:t>Contemporary Lockeans</w:t>
      </w:r>
      <w:r w:rsidR="00820B81">
        <w:t xml:space="preserve"> </w:t>
      </w:r>
      <w:r w:rsidR="001A744E">
        <w:t>often repeat the hypothesis</w:t>
      </w:r>
      <w:r w:rsidR="00E21908">
        <w:t xml:space="preserve"> usually with little or no empirical support. </w:t>
      </w:r>
      <w:r w:rsidR="00F824AB">
        <w:t xml:space="preserve">Robert </w:t>
      </w:r>
      <w:r>
        <w:t xml:space="preserve">Nozick </w:t>
      </w:r>
      <w:r w:rsidR="00CE636D">
        <w:fldChar w:fldCharType="begin"/>
      </w:r>
      <w:r w:rsidR="00CE636D">
        <w:instrText xml:space="preserve"> ADDIN EN.CITE &lt;EndNote&gt;&lt;Cite ExcludeAuth="1"&gt;&lt;Author&gt;Nozick&lt;/Author&gt;&lt;Year&gt;1974&lt;/Year&gt;&lt;RecNum&gt;53&lt;/RecNum&gt;&lt;Suffix&gt;`, 182&lt;/Suffix&gt;&lt;DisplayText&gt;(1974, 182)&lt;/DisplayText&gt;&lt;record&gt;&lt;rec-number&gt;53&lt;/rec-number&gt;&lt;foreign-keys&gt;&lt;key app="EN" db-id="evwd9vwepx9tsle9eeavwxao2tvzszf5dsav" timestamp="1332517540"&gt;53&lt;/key&gt;&lt;key app="ENWeb" db-id="T2yYUwrtqgcAAFvhccI"&gt;473&lt;/key&gt;&lt;/foreign-keys&gt;&lt;ref-type name="Book"&gt;6&lt;/ref-type&gt;&lt;contributors&gt;&lt;authors&gt;&lt;author&gt;Nozick, Robert&lt;/author&gt;&lt;/authors&gt;&lt;/contributors&gt;&lt;titles&gt;&lt;title&gt;Anarchy, State, and Utopia&lt;/title&gt;&lt;/titles&gt;&lt;keywords&gt;&lt;keyword&gt;Thesis&lt;/keyword&gt;&lt;keyword&gt;Liberty&lt;/keyword&gt;&lt;keyword&gt;Property&lt;/keyword&gt;&lt;keyword&gt;Locke&lt;/keyword&gt;&lt;keyword&gt;Libertarianism&lt;/keyword&gt;&lt;/keywords&gt;&lt;dates&gt;&lt;year&gt;1974&lt;/year&gt;&lt;/dates&gt;&lt;pub-location&gt;New York&lt;/pub-location&gt;&lt;publisher&gt;Basic Books&lt;/publisher&gt;&lt;urls&gt;&lt;/urls&gt;&lt;/record&gt;&lt;/Cite&gt;&lt;/EndNote&gt;</w:instrText>
      </w:r>
      <w:r w:rsidR="00CE636D">
        <w:fldChar w:fldCharType="separate"/>
      </w:r>
      <w:r w:rsidR="00CE636D">
        <w:rPr>
          <w:noProof/>
        </w:rPr>
        <w:t>(1974, 182)</w:t>
      </w:r>
      <w:r w:rsidR="00CE636D">
        <w:fldChar w:fldCharType="end"/>
      </w:r>
      <w:r w:rsidR="00A05736">
        <w:t xml:space="preserve"> </w:t>
      </w:r>
      <w:r>
        <w:t>declares, “I believe that the free operation of a market system will not actually run afoul of the Lockean proviso.</w:t>
      </w:r>
      <w:r w:rsidRPr="00696991">
        <w:t xml:space="preserve"> </w:t>
      </w:r>
      <w:r>
        <w:t xml:space="preserve">… Here I make an empirical historical claim; as does someone who disagrees with this”. Eric Mack </w:t>
      </w:r>
      <w:r w:rsidR="00CE636D">
        <w:fldChar w:fldCharType="begin"/>
      </w:r>
      <w:r w:rsidR="00CE636D">
        <w:instrText xml:space="preserve"> ADDIN EN.CITE &lt;EndNote&gt;&lt;Cite ExcludeAuth="1"&gt;&lt;Author&gt;Mack&lt;/Author&gt;&lt;Year&gt;1995&lt;/Year&gt;&lt;RecNum&gt;376&lt;/RecNum&gt;&lt;Suffix&gt;`, 213&lt;/Suffix&gt;&lt;DisplayText&gt;(1995, 213)&lt;/DisplayText&gt;&lt;record&gt;&lt;rec-number&gt;376&lt;/rec-number&gt;&lt;foreign-keys&gt;&lt;key app="EN" db-id="evwd9vwepx9tsle9eeavwxao2tvzszf5dsav" timestamp="1332517540"&gt;376&lt;/key&gt;&lt;key app="ENWeb" db-id="T2yYUwrtqgcAAFvhccI"&gt;398&lt;/key&gt;&lt;/foreign-keys&gt;&lt;ref-type name="Journal Article"&gt;17&lt;/ref-type&gt;&lt;contributors&gt;&lt;authors&gt;&lt;author&gt;Mack, Eric&lt;/author&gt;&lt;/authors&gt;&lt;/contributors&gt;&lt;titles&gt;&lt;title&gt;The Self-Ownership Proviso: A New and Improved Lockean Proviso&lt;/title&gt;&lt;secondary-title&gt;Social Philosophy and Policy&lt;/secondary-title&gt;&lt;/titles&gt;&lt;periodical&gt;&lt;full-title&gt;Social Philosophy and Policy&lt;/full-title&gt;&lt;/periodical&gt;&lt;pages&gt;186-218&lt;/pages&gt;&lt;volume&gt;12&lt;/volume&gt;&lt;dates&gt;&lt;year&gt;1995&lt;/year&gt;&lt;/dates&gt;&lt;urls&gt;&lt;/urls&gt;&lt;/record&gt;&lt;/Cite&gt;&lt;/EndNote&gt;</w:instrText>
      </w:r>
      <w:r w:rsidR="00CE636D">
        <w:fldChar w:fldCharType="separate"/>
      </w:r>
      <w:r w:rsidR="00CE636D">
        <w:rPr>
          <w:noProof/>
        </w:rPr>
        <w:t>(1995, 213)</w:t>
      </w:r>
      <w:r w:rsidR="00CE636D">
        <w:fldChar w:fldCharType="end"/>
      </w:r>
      <w:r>
        <w:t xml:space="preserve"> writes, “the development of liberal market orders presents people with at least ‘as much’ (in transfigured form) for their ‘use’ as does the pre-property state of nature.” Although Jan Narveson </w:t>
      </w:r>
      <w:r w:rsidR="00CE636D">
        <w:fldChar w:fldCharType="begin"/>
      </w:r>
      <w:r w:rsidR="00CE636D">
        <w:instrText xml:space="preserve"> ADDIN EN.CITE &lt;EndNote&gt;&lt;Cite ExcludeAuth="1"&gt;&lt;Author&gt;Narveson&lt;/Author&gt;&lt;Year&gt;1988&lt;/Year&gt;&lt;RecNum&gt;259&lt;/RecNum&gt;&lt;Suffix&gt;`, 92&lt;/Suffix&gt;&lt;DisplayText&gt;(1988, 92)&lt;/DisplayText&gt;&lt;record&gt;&lt;rec-number&gt;259&lt;/rec-number&gt;&lt;foreign-keys&gt;&lt;key app="EN" db-id="evwd9vwepx9tsle9eeavwxao2tvzszf5dsav" timestamp="1332517540"&gt;259&lt;/key&gt;&lt;key app="ENWeb" db-id="T2yYUwrtqgcAAFvhccI"&gt;465&lt;/key&gt;&lt;/foreign-keys&gt;&lt;ref-type name="Book"&gt;6&lt;/ref-type&gt;&lt;contributors&gt;&lt;authors&gt;&lt;author&gt;Narveson, J.&lt;/author&gt;&lt;/authors&gt;&lt;/contributors&gt;&lt;titles&gt;&lt;title&gt;The Libertarian Idea&lt;/title&gt;&lt;/titles&gt;&lt;dates&gt;&lt;year&gt;1988&lt;/year&gt;&lt;/dates&gt;&lt;pub-location&gt;Philadelphia&lt;/pub-location&gt;&lt;publisher&gt;Temple University Press&lt;/publisher&gt;&lt;urls&gt;&lt;/urls&gt;&lt;/record&gt;&lt;/Cite&gt;&lt;/EndNote&gt;</w:instrText>
      </w:r>
      <w:r w:rsidR="00CE636D">
        <w:fldChar w:fldCharType="separate"/>
      </w:r>
      <w:r w:rsidR="00CE636D">
        <w:rPr>
          <w:noProof/>
        </w:rPr>
        <w:t>(1988, 92)</w:t>
      </w:r>
      <w:r w:rsidR="00CE636D">
        <w:fldChar w:fldCharType="end"/>
      </w:r>
      <w:r>
        <w:t xml:space="preserve"> denies the need for any proviso, he nevertheles</w:t>
      </w:r>
      <w:r w:rsidR="00D27D3C">
        <w:t>s asserts that it is fulfilled</w:t>
      </w:r>
      <w:r>
        <w:t xml:space="preserve">, “A beggar in Manhattan is enormously better off than a primitive person in any state-of-nature situation short of the Garden of Eden.” Richard Epstein </w:t>
      </w:r>
      <w:r w:rsidR="00CE636D">
        <w:fldChar w:fldCharType="begin"/>
      </w:r>
      <w:r w:rsidR="00CE636D">
        <w:instrText xml:space="preserve"> ADDIN EN.CITE &lt;EndNote&gt;&lt;Cite ExcludeAuth="1"&gt;&lt;Author&gt;Epstein&lt;/Author&gt;&lt;Year&gt;1995&lt;/Year&gt;&lt;RecNum&gt;484&lt;/RecNum&gt;&lt;Suffix&gt;`, 62&lt;/Suffix&gt;&lt;DisplayText&gt;(1995, 62)&lt;/DisplayText&gt;&lt;record&gt;&lt;rec-number&gt;484&lt;/rec-number&gt;&lt;foreign-keys&gt;&lt;key app="EN" db-id="evwd9vwepx9tsle9eeavwxao2tvzszf5dsav" timestamp="1332517540"&gt;484&lt;/key&gt;&lt;key app="ENWeb" db-id="T2yYUwrtqgcAAFvhccI"&gt;191&lt;/key&gt;&lt;/foreign-keys&gt;&lt;ref-type name="Book"&gt;6&lt;/ref-type&gt;&lt;contributors&gt;&lt;authors&gt;&lt;author&gt;Epstein, Richard A.&lt;/author&gt;&lt;/authors&gt;&lt;/contributors&gt;&lt;titles&gt;&lt;title&gt;Simple Rules for a Complex World&lt;/title&gt;&lt;/titles&gt;&lt;keywords&gt;&lt;keyword&gt;Libertarianism&lt;/keyword&gt;&lt;keyword&gt;Property&lt;/keyword&gt;&lt;/keywords&gt;&lt;dates&gt;&lt;year&gt;1995&lt;/year&gt;&lt;/dates&gt;&lt;pub-location&gt;Cambridge, MA&lt;/pub-location&gt;&lt;publisher&gt;Harvard University Press&lt;/publisher&gt;&lt;urls&gt;&lt;/urls&gt;&lt;/record&gt;&lt;/Cite&gt;&lt;/EndNote&gt;</w:instrText>
      </w:r>
      <w:r w:rsidR="00CE636D">
        <w:fldChar w:fldCharType="separate"/>
      </w:r>
      <w:r w:rsidR="00CE636D">
        <w:rPr>
          <w:noProof/>
        </w:rPr>
        <w:t>(1995, 62)</w:t>
      </w:r>
      <w:r w:rsidR="00CE636D">
        <w:fldChar w:fldCharType="end"/>
      </w:r>
      <w:r>
        <w:t xml:space="preserve"> writes, “the overall size of the gain [from establishing a private property regime] is so large that we need not trouble ourselves over its distribution.”</w:t>
      </w:r>
    </w:p>
    <w:p w14:paraId="0B9DAA8C" w14:textId="7CA97616" w:rsidR="000C5783" w:rsidRDefault="00643A73" w:rsidP="00EF4AE2">
      <w:pPr>
        <w:spacing w:line="432" w:lineRule="auto"/>
        <w:jc w:val="both"/>
      </w:pPr>
      <w:r>
        <w:tab/>
      </w:r>
      <w:r w:rsidR="009A2B57">
        <w:t xml:space="preserve">Gauthier </w:t>
      </w:r>
      <w:r w:rsidR="0055164F">
        <w:t xml:space="preserve">endorses both </w:t>
      </w:r>
      <w:r w:rsidR="005203A8">
        <w:t xml:space="preserve">the Lockean and Hobbesian </w:t>
      </w:r>
      <w:r w:rsidR="0055164F">
        <w:t>versions of the hypothesis, writing</w:t>
      </w:r>
      <w:r w:rsidR="009A2B57">
        <w:t>, “</w:t>
      </w:r>
      <w:r w:rsidR="0055164F" w:rsidRPr="0055164F">
        <w:t>the first appropriator of property, is the great benefactress of humankind</w:t>
      </w:r>
      <w:r w:rsidR="0055164F">
        <w:t>”</w:t>
      </w:r>
      <w:r w:rsidR="00406DA7" w:rsidRPr="00406DA7">
        <w:t xml:space="preserve"> </w:t>
      </w:r>
      <w:r w:rsidR="00CE636D">
        <w:fldChar w:fldCharType="begin"/>
      </w:r>
      <w:r w:rsidR="00CE636D">
        <w:instrText xml:space="preserve"> ADDIN EN.CITE &lt;EndNote&gt;&lt;Cite&gt;&lt;Author&gt;Gauthier&lt;/Author&gt;&lt;Year&gt;1986&lt;/Year&gt;&lt;RecNum&gt;235&lt;/RecNum&gt;&lt;Suffix&gt;`, p. 216-217&lt;/Suffix&gt;&lt;DisplayText&gt;(Gauthier, 1986, p. 216-217)&lt;/DisplayText&gt;&lt;record&gt;&lt;rec-number&gt;235&lt;/rec-number&gt;&lt;foreign-keys&gt;&lt;key app="EN" db-id="evwd9vwepx9tsle9eeavwxao2tvzszf5dsav" timestamp="1332517540"&gt;235&lt;/key&gt;&lt;key app="ENWeb" db-id="T2yYUwrtqgcAAFvhccI"&gt;227&lt;/key&gt;&lt;/foreign-keys&gt;&lt;ref-type name="Book"&gt;6&lt;/ref-type&gt;&lt;contributors&gt;&lt;authors&gt;&lt;author&gt;Gauthier, D. P.&lt;/author&gt;&lt;/authors&gt;&lt;/contributors&gt;&lt;titles&gt;&lt;title&gt;Morals by Agreement&lt;/title&gt;&lt;/titles&gt;&lt;dates&gt;&lt;year&gt;1986&lt;/year&gt;&lt;/dates&gt;&lt;pub-location&gt;Oxford&lt;/pub-location&gt;&lt;publisher&gt;Clarendon Press&lt;/publisher&gt;&lt;urls&gt;&lt;/urls&gt;&lt;/record&gt;&lt;/Cite&gt;&lt;/EndNote&gt;</w:instrText>
      </w:r>
      <w:r w:rsidR="00CE636D">
        <w:fldChar w:fldCharType="separate"/>
      </w:r>
      <w:r w:rsidR="00CE636D">
        <w:rPr>
          <w:noProof/>
        </w:rPr>
        <w:t>(Gauthier, 1986, p. 216-217)</w:t>
      </w:r>
      <w:r w:rsidR="00CE636D">
        <w:fldChar w:fldCharType="end"/>
      </w:r>
      <w:r w:rsidR="00406DA7">
        <w:t>,</w:t>
      </w:r>
      <w:r w:rsidR="0055164F">
        <w:t xml:space="preserve"> but “</w:t>
      </w:r>
      <w:r w:rsidR="0055164F" w:rsidRPr="0055164F">
        <w:t>Before Smith’s invisible hand can do its beneficial work, Hobbes’s war of every man against ev</w:t>
      </w:r>
      <w:r w:rsidR="00364BF6">
        <w:t>ery man must first be exorcized</w:t>
      </w:r>
      <w:r w:rsidR="00406DA7">
        <w:t>” (p. 85).</w:t>
      </w:r>
    </w:p>
    <w:p w14:paraId="56138772" w14:textId="575768C0" w:rsidR="00864DF2" w:rsidRDefault="00406DA7" w:rsidP="00EF4AE2">
      <w:pPr>
        <w:spacing w:line="432" w:lineRule="auto"/>
        <w:jc w:val="both"/>
      </w:pPr>
      <w:r>
        <w:tab/>
        <w:t>Many contemporary political theorists assert the Hobbesian version of the hypothesis</w:t>
      </w:r>
      <w:r w:rsidR="00D1217C">
        <w:t xml:space="preserve"> </w:t>
      </w:r>
      <w:r w:rsidR="00CE636D">
        <w:fldChar w:fldCharType="begin"/>
      </w:r>
      <w:r w:rsidR="00CE636D">
        <w:instrText xml:space="preserve"> ADDIN EN.CITE &lt;EndNote&gt;&lt;Cite&gt;&lt;Author&gt;Klosko&lt;/Author&gt;&lt;Year&gt;2004&lt;/Year&gt;&lt;RecNum&gt;1112&lt;/RecNum&gt;&lt;Suffix&gt;`, p. 19&lt;/Suffix&gt;&lt;DisplayText&gt;(Durant, 2001, 15-17; Hardin, 2003, 43; Klosko, 2004, p. 19)&lt;/DisplayText&gt;&lt;record&gt;&lt;rec-number&gt;1112&lt;/rec-number&gt;&lt;foreign-keys&gt;&lt;key app="EN" db-id="evwd9vwepx9tsle9eeavwxao2tvzszf5dsav" timestamp="1409864674"&gt;1112&lt;/key&gt;&lt;/foreign-keys&gt;&lt;ref-type name="Book"&gt;6&lt;/ref-type&gt;&lt;contributors&gt;&lt;authors&gt;&lt;author&gt;Klosko, George&lt;/author&gt;&lt;/authors&gt;&lt;/contributors&gt;&lt;titles&gt;&lt;title&gt;The Principle of Fairness and Political Obligation&lt;/title&gt;&lt;/titles&gt;&lt;dates&gt;&lt;year&gt;2004&lt;/year&gt;&lt;/dates&gt;&lt;publisher&gt;Rowman &amp;amp; Littlefield&lt;/publisher&gt;&lt;isbn&gt;0742533751&lt;/isbn&gt;&lt;urls&gt;&lt;/urls&gt;&lt;/record&gt;&lt;/Cite&gt;&lt;Cite&gt;&lt;Author&gt;Durant&lt;/Author&gt;&lt;Year&gt;2001&lt;/Year&gt;&lt;RecNum&gt;1148&lt;/RecNum&gt;&lt;Suffix&gt;`, 15-17&lt;/Suffix&gt;&lt;record&gt;&lt;rec-number&gt;1148&lt;/rec-number&gt;&lt;foreign-keys&gt;&lt;key app="EN" db-id="evwd9vwepx9tsle9eeavwxao2tvzszf5dsav" timestamp="1422814959"&gt;1148&lt;/key&gt;&lt;/foreign-keys&gt;&lt;ref-type name="Book"&gt;6&lt;/ref-type&gt;&lt;contributors&gt;&lt;authors&gt;&lt;author&gt;Durant, Will&lt;/author&gt;&lt;/authors&gt;&lt;/contributors&gt;&lt;titles&gt;&lt;title&gt;Heroes of History&lt;/title&gt;&lt;/titles&gt;&lt;dates&gt;&lt;year&gt;2001&lt;/year&gt;&lt;/dates&gt;&lt;pub-location&gt;New York&lt;/pub-location&gt;&lt;publisher&gt;Simon &amp;amp; Schuster&lt;/publisher&gt;&lt;urls&gt;&lt;/urls&gt;&lt;/record&gt;&lt;/Cite&gt;&lt;Cite&gt;&lt;Author&gt;Hardin&lt;/Author&gt;&lt;Year&gt;2003&lt;/Year&gt;&lt;RecNum&gt;1134&lt;/RecNum&gt;&lt;Suffix&gt;`, 43&lt;/Suffix&gt;&lt;record&gt;&lt;rec-number&gt;1134&lt;/rec-number&gt;&lt;foreign-keys&gt;&lt;key app="EN" db-id="evwd9vwepx9tsle9eeavwxao2tvzszf5dsav" timestamp="1411215649"&gt;1134&lt;/key&gt;&lt;/foreign-keys&gt;&lt;ref-type name="Book"&gt;6&lt;/ref-type&gt;&lt;contributors&gt;&lt;authors&gt;&lt;author&gt;Hardin, Russell&lt;/author&gt;&lt;/authors&gt;&lt;/contributors&gt;&lt;titles&gt;&lt;title&gt;Indeterminacy and society&lt;/title&gt;&lt;/titles&gt;&lt;dates&gt;&lt;year&gt;2003&lt;/year&gt;&lt;/dates&gt;&lt;publisher&gt;Princeton University Press&lt;/publisher&gt;&lt;isbn&gt;0691091765&lt;/isbn&gt;&lt;urls&gt;&lt;/urls&gt;&lt;/record&gt;&lt;/Cite&gt;&lt;/EndNote&gt;</w:instrText>
      </w:r>
      <w:r w:rsidR="00CE636D">
        <w:fldChar w:fldCharType="separate"/>
      </w:r>
      <w:r w:rsidR="00CE636D">
        <w:rPr>
          <w:noProof/>
        </w:rPr>
        <w:t>(Durant, 2001, 15-17; Hardin, 2003, 43; Klosko, 2004, p. 19)</w:t>
      </w:r>
      <w:r w:rsidR="00CE636D">
        <w:fldChar w:fldCharType="end"/>
      </w:r>
      <w:r>
        <w:t>.</w:t>
      </w:r>
      <w:r w:rsidR="004C59C8">
        <w:t xml:space="preserve"> Jean Hampton </w:t>
      </w:r>
      <w:r w:rsidR="00CE5D76">
        <w:t>argues that</w:t>
      </w:r>
      <w:r w:rsidR="004C59C8">
        <w:t xml:space="preserve"> a purely hypothetical </w:t>
      </w:r>
      <w:r w:rsidR="00CE5D76">
        <w:t xml:space="preserve">agreement can be justificational, but it is only the </w:t>
      </w:r>
      <w:r w:rsidR="00CE5D76" w:rsidRPr="00DB71AC">
        <w:rPr>
          <w:i/>
        </w:rPr>
        <w:t>agreement</w:t>
      </w:r>
      <w:r w:rsidR="00CE5D76">
        <w:t xml:space="preserve"> that is hypothetical</w:t>
      </w:r>
      <w:r w:rsidR="000C515D">
        <w:t xml:space="preserve"> </w:t>
      </w:r>
      <w:r w:rsidR="00CE636D">
        <w:fldChar w:fldCharType="begin"/>
      </w:r>
      <w:r w:rsidR="00CE636D">
        <w:instrText xml:space="preserve"> ADDIN EN.CITE &lt;EndNote&gt;&lt;Cite&gt;&lt;Author&gt;Hampton&lt;/Author&gt;&lt;Year&gt;1988&lt;/Year&gt;&lt;RecNum&gt;1111&lt;/RecNum&gt;&lt;Suffix&gt;`, p. 4&lt;/Suffix&gt;&lt;DisplayText&gt;(Hampton, 1988, p. 4)&lt;/DisplayText&gt;&lt;record&gt;&lt;rec-number&gt;1111&lt;/rec-number&gt;&lt;foreign-keys&gt;&lt;key app="EN" db-id="evwd9vwepx9tsle9eeavwxao2tvzszf5dsav" timestamp="1409863711"&gt;1111&lt;/key&gt;&lt;/foreign-keys&gt;&lt;ref-type name="Book"&gt;6&lt;/ref-type&gt;&lt;contributors&gt;&lt;authors&gt;&lt;author&gt;Hampton, Jean&lt;/author&gt;&lt;/authors&gt;&lt;/contributors&gt;&lt;titles&gt;&lt;title&gt;Hobbes and the social contract tradition&lt;/title&gt;&lt;/titles&gt;&lt;dates&gt;&lt;year&gt;1988&lt;/year&gt;&lt;/dates&gt;&lt;publisher&gt;Cambridge University Press&lt;/publisher&gt;&lt;isbn&gt;0521368278&lt;/isbn&gt;&lt;urls&gt;&lt;/urls&gt;&lt;/record&gt;&lt;/Cite&gt;&lt;/EndNote&gt;</w:instrText>
      </w:r>
      <w:r w:rsidR="00CE636D">
        <w:fldChar w:fldCharType="separate"/>
      </w:r>
      <w:r w:rsidR="00CE636D">
        <w:rPr>
          <w:noProof/>
        </w:rPr>
        <w:t>(Hampton, 1988, p. 4)</w:t>
      </w:r>
      <w:r w:rsidR="00CE636D">
        <w:fldChar w:fldCharType="end"/>
      </w:r>
      <w:r w:rsidR="00CE5D76">
        <w:t xml:space="preserve">. The </w:t>
      </w:r>
      <w:r w:rsidR="00972237" w:rsidRPr="00972237">
        <w:rPr>
          <w:i/>
        </w:rPr>
        <w:t>counterfactual</w:t>
      </w:r>
      <w:r w:rsidR="00972237">
        <w:t xml:space="preserve"> </w:t>
      </w:r>
      <w:r w:rsidR="00527476">
        <w:rPr>
          <w:i/>
        </w:rPr>
        <w:t xml:space="preserve">claim </w:t>
      </w:r>
      <w:r w:rsidR="00972237">
        <w:t>that provides the justification</w:t>
      </w:r>
      <w:r w:rsidR="00846D16">
        <w:t>al power of</w:t>
      </w:r>
      <w:r w:rsidR="00972237">
        <w:t xml:space="preserve"> the </w:t>
      </w:r>
      <w:r w:rsidR="00846D16">
        <w:t xml:space="preserve">hypothetical </w:t>
      </w:r>
      <w:r w:rsidR="00972237">
        <w:t>agreement</w:t>
      </w:r>
      <w:r w:rsidR="000C515D">
        <w:t xml:space="preserve"> is real  (p. 271). </w:t>
      </w:r>
      <w:r w:rsidR="00643A73">
        <w:t xml:space="preserve">Even </w:t>
      </w:r>
      <w:r w:rsidR="00643A73">
        <w:rPr>
          <w:i/>
        </w:rPr>
        <w:t>t</w:t>
      </w:r>
      <w:r w:rsidR="00643A73" w:rsidRPr="00171D2A">
        <w:rPr>
          <w:i/>
        </w:rPr>
        <w:t>he Stanford Encyclopedia of Philosophy</w:t>
      </w:r>
      <w:r w:rsidR="00643A73">
        <w:t>’s 2014 edition includes a passing endorsement of it, “</w:t>
      </w:r>
      <w:r w:rsidR="00643A73" w:rsidRPr="00DE1F35">
        <w:t>If the parties are simply considering whether government is better than anarchy, they will opt for just about any government</w:t>
      </w:r>
      <w:r w:rsidR="00643A73">
        <w:t>”</w:t>
      </w:r>
      <w:r w:rsidR="00643A73" w:rsidRPr="000E31FD">
        <w:t xml:space="preserve"> </w:t>
      </w:r>
      <w:r w:rsidR="00CE636D">
        <w:fldChar w:fldCharType="begin"/>
      </w:r>
      <w:r w:rsidR="00CE636D">
        <w:instrText xml:space="preserve"> ADDIN EN.CITE &lt;EndNote&gt;&lt;Cite&gt;&lt;Author&gt;D&amp;apos;Agostino&lt;/Author&gt;&lt;Year&gt;2011&lt;/Year&gt;&lt;RecNum&gt;1144&lt;/RecNum&gt;&lt;DisplayText&gt;(D&amp;apos;Agostino et al., 2011)&lt;/DisplayText&gt;&lt;record&gt;&lt;rec-number&gt;1144&lt;/rec-number&gt;&lt;foreign-keys&gt;&lt;key app="EN" db-id="evwd9vwepx9tsle9eeavwxao2tvzszf5dsav" timestamp="1422464835"&gt;1144&lt;/key&gt;&lt;/foreign-keys&gt;&lt;ref-type name="Book Section"&gt;5&lt;/ref-type&gt;&lt;contributors&gt;&lt;authors&gt;&lt;author&gt;D&amp;apos;Agostino, Fred&lt;/author&gt;&lt;author&gt;Gaus, Gerald&lt;/author&gt;&lt;author&gt;Thrasher, John&lt;/author&gt;&lt;/authors&gt;&lt;secondary-authors&gt;&lt;author&gt;Edward N. Zalta&lt;/author&gt;&lt;/secondary-authors&gt;&lt;/contributors&gt;&lt;titles&gt;&lt;title&gt;Contemporary approaches to the social contract&lt;/title&gt;&lt;secondary-title&gt;The Stanford Encyclopedia of Philosophy&lt;/secondary-title&gt;&lt;/titles&gt;&lt;edition&gt;Spring 2014 Edition&lt;/edition&gt;&lt;dates&gt;&lt;year&gt;2011&lt;/year&gt;&lt;/dates&gt;&lt;pub-location&gt;Stanford&lt;/pub-location&gt;&lt;urls&gt;&lt;related-urls&gt;&lt;url&gt;http://plato.stanford.edu/entries/contractarianism-contemporary/&lt;/url&gt;&lt;/related-urls&gt;&lt;/urls&gt;&lt;/record&gt;&lt;/Cite&gt;&lt;/EndNote&gt;</w:instrText>
      </w:r>
      <w:r w:rsidR="00CE636D">
        <w:fldChar w:fldCharType="separate"/>
      </w:r>
      <w:r w:rsidR="00CE636D">
        <w:rPr>
          <w:noProof/>
        </w:rPr>
        <w:t>(D'Agostino et al., 2011)</w:t>
      </w:r>
      <w:r w:rsidR="00CE636D">
        <w:fldChar w:fldCharType="end"/>
      </w:r>
      <w:r w:rsidR="00864DF2">
        <w:t>.</w:t>
      </w:r>
      <w:r w:rsidR="00372767">
        <w:t xml:space="preserve"> </w:t>
      </w:r>
    </w:p>
    <w:p w14:paraId="1145543C" w14:textId="1F411C8B" w:rsidR="00643A73" w:rsidRDefault="00864DF2" w:rsidP="00EF4AE2">
      <w:pPr>
        <w:spacing w:line="432" w:lineRule="auto"/>
        <w:jc w:val="both"/>
      </w:pPr>
      <w:r>
        <w:tab/>
      </w:r>
      <w:r w:rsidR="00643A73">
        <w:t>J.R. Lucas tries to distance contractarian theory from empirical claims, writing “</w:t>
      </w:r>
      <w:r w:rsidR="00643A73" w:rsidRPr="006767B8">
        <w:t>The state of nature is, parad</w:t>
      </w:r>
      <w:r w:rsidR="00643A73">
        <w:t xml:space="preserve">oxically, an artificial concept” </w:t>
      </w:r>
      <w:r w:rsidR="00CE636D">
        <w:fldChar w:fldCharType="begin"/>
      </w:r>
      <w:r w:rsidR="00CE636D">
        <w:instrText xml:space="preserve"> ADDIN EN.CITE &lt;EndNote&gt;&lt;Cite&gt;&lt;Author&gt;Lucas&lt;/Author&gt;&lt;Year&gt;1966&lt;/Year&gt;&lt;RecNum&gt;1143&lt;/RecNum&gt;&lt;Suffix&gt;`, 62&lt;/Suffix&gt;&lt;DisplayText&gt;(Lucas, 1966, 62)&lt;/DisplayText&gt;&lt;record&gt;&lt;rec-number&gt;1143&lt;/rec-number&gt;&lt;foreign-keys&gt;&lt;key app="EN" db-id="evwd9vwepx9tsle9eeavwxao2tvzszf5dsav" timestamp="1422464172"&gt;1143&lt;/key&gt;&lt;/foreign-keys&gt;&lt;ref-type name="Book"&gt;6&lt;/ref-type&gt;&lt;contributors&gt;&lt;authors&gt;&lt;author&gt;Lucas, J. R. &lt;/author&gt;&lt;/authors&gt;&lt;/contributors&gt;&lt;titles&gt;&lt;title&gt;The Principles of Politics&lt;/title&gt;&lt;/titles&gt;&lt;keywords&gt;&lt;keyword&gt;State of nature&lt;/keyword&gt;&lt;keyword&gt;Social Contract&lt;/keyword&gt;&lt;/keywords&gt;&lt;dates&gt;&lt;year&gt;1966&lt;/year&gt;&lt;/dates&gt;&lt;pub-location&gt;Oxford&lt;/pub-location&gt;&lt;publisher&gt;Clarendon Press&lt;/publisher&gt;&lt;urls&gt;&lt;/urls&gt;&lt;/record&gt;&lt;/Cite&gt;&lt;/EndNote&gt;</w:instrText>
      </w:r>
      <w:r w:rsidR="00CE636D">
        <w:fldChar w:fldCharType="separate"/>
      </w:r>
      <w:r w:rsidR="00CE636D">
        <w:rPr>
          <w:noProof/>
        </w:rPr>
        <w:t>(Lucas, 1966, 62)</w:t>
      </w:r>
      <w:r w:rsidR="00CE636D">
        <w:fldChar w:fldCharType="end"/>
      </w:r>
      <w:r w:rsidR="00643A73">
        <w:t xml:space="preserve">. Yet, he argues that there are two mutually exclusive and exhaustive alternatives </w:t>
      </w:r>
      <w:r w:rsidR="00643A73" w:rsidRPr="00C0625E">
        <w:t xml:space="preserve">of </w:t>
      </w:r>
      <w:r w:rsidR="00643A73">
        <w:t>“</w:t>
      </w:r>
      <w:r w:rsidR="00643A73" w:rsidRPr="00C0625E">
        <w:t>either having conflicts settled by some method, the results of which are binding, and can be enforced—and this means having coercion and the State—, or of having all become violent conflicts, settled only by resort to force.</w:t>
      </w:r>
      <w:r w:rsidR="00643A73">
        <w:t>”</w:t>
      </w:r>
      <w:r w:rsidR="00643A73" w:rsidRPr="00C0625E">
        <w:t xml:space="preserve"> </w:t>
      </w:r>
      <w:r w:rsidR="00643A73">
        <w:t>He explains that if individuals attempt to settle conflicts, “</w:t>
      </w:r>
      <w:r w:rsidR="00643A73" w:rsidRPr="00C0625E">
        <w:t>any old how,</w:t>
      </w:r>
      <w:r w:rsidR="00643A73">
        <w:t xml:space="preserve">” violence is the necessary result </w:t>
      </w:r>
      <w:r w:rsidR="00CE636D">
        <w:fldChar w:fldCharType="begin"/>
      </w:r>
      <w:r w:rsidR="00CE636D">
        <w:instrText xml:space="preserve"> ADDIN EN.CITE &lt;EndNote&gt;&lt;Cite&gt;&lt;Author&gt;Lucas&lt;/Author&gt;&lt;Year&gt;1966&lt;/Year&gt;&lt;RecNum&gt;1143&lt;/RecNum&gt;&lt;Suffix&gt;`, 65&lt;/Suffix&gt;&lt;DisplayText&gt;(Lucas, 1966, 65)&lt;/DisplayText&gt;&lt;record&gt;&lt;rec-number&gt;1143&lt;/rec-number&gt;&lt;foreign-keys&gt;&lt;key app="EN" db-id="evwd9vwepx9tsle9eeavwxao2tvzszf5dsav" timestamp="1422464172"&gt;1143&lt;/key&gt;&lt;/foreign-keys&gt;&lt;ref-type name="Book"&gt;6&lt;/ref-type&gt;&lt;contributors&gt;&lt;authors&gt;&lt;author&gt;Lucas, J. R. &lt;/author&gt;&lt;/authors&gt;&lt;/contributors&gt;&lt;titles&gt;&lt;title&gt;The Principles of Politics&lt;/title&gt;&lt;/titles&gt;&lt;keywords&gt;&lt;keyword&gt;State of nature&lt;/keyword&gt;&lt;keyword&gt;Social Contract&lt;/keyword&gt;&lt;/keywords&gt;&lt;dates&gt;&lt;year&gt;1966&lt;/year&gt;&lt;/dates&gt;&lt;pub-location&gt;Oxford&lt;/pub-location&gt;&lt;publisher&gt;Clarendon Press&lt;/publisher&gt;&lt;urls&gt;&lt;/urls&gt;&lt;/record&gt;&lt;/Cite&gt;&lt;/EndNote&gt;</w:instrText>
      </w:r>
      <w:r w:rsidR="00CE636D">
        <w:fldChar w:fldCharType="separate"/>
      </w:r>
      <w:r w:rsidR="00CE636D">
        <w:rPr>
          <w:noProof/>
        </w:rPr>
        <w:t>(Lucas, 1966, 65)</w:t>
      </w:r>
      <w:r w:rsidR="00CE636D">
        <w:fldChar w:fldCharType="end"/>
      </w:r>
      <w:r w:rsidR="00643A73">
        <w:t xml:space="preserve">. </w:t>
      </w:r>
      <w:r w:rsidR="00407153" w:rsidRPr="00407153">
        <w:t>If Lucas’s claim is true it can be confirmed empirically. As Hampsher-Monk (1992, p. 27</w:t>
      </w:r>
      <w:r w:rsidR="00DD4CD2">
        <w:t>, emphasis original</w:t>
      </w:r>
      <w:r w:rsidR="00407153" w:rsidRPr="00407153">
        <w:t>) argues, “</w:t>
      </w:r>
      <w:r w:rsidR="00407153" w:rsidRPr="00DD4CD2">
        <w:rPr>
          <w:i/>
        </w:rPr>
        <w:t>inasmuch</w:t>
      </w:r>
      <w:r w:rsidR="00407153" w:rsidRPr="00407153">
        <w:t xml:space="preserve"> as sovereignty is absent, to that extent men will begin to exhibit behaviour typical of the state of nature”.</w:t>
      </w:r>
    </w:p>
    <w:p w14:paraId="2BBD4502" w14:textId="0A61C2A2" w:rsidR="00643A73" w:rsidRDefault="00643A73" w:rsidP="00EF4AE2">
      <w:pPr>
        <w:spacing w:line="432" w:lineRule="auto"/>
        <w:jc w:val="both"/>
      </w:pPr>
      <w:r>
        <w:tab/>
        <w:t xml:space="preserve">Writing in </w:t>
      </w:r>
      <w:r>
        <w:rPr>
          <w:i/>
        </w:rPr>
        <w:t>Ethics</w:t>
      </w:r>
      <w:r>
        <w:t xml:space="preserve"> in 2001, Christopher Heath Wellman, like Hume, denies the claim that everyone </w:t>
      </w:r>
      <w:r w:rsidRPr="007C62D8">
        <w:t>agrees</w:t>
      </w:r>
      <w:r>
        <w:t xml:space="preserve"> to government, but endorses the Hobbesian hypothesis: “The advantages of political society are so great because life in the state of nature is so horrible.” He offers only one sentence of empirical support for this claim, “Hobbes, Locke, and Kant offered conflicting accounts of human nature, but all agreed that a stateless environment is a perilous environment devoid of security”</w:t>
      </w:r>
      <w:r w:rsidRPr="00915E17">
        <w:t xml:space="preserve"> </w:t>
      </w:r>
      <w:r w:rsidR="00CE636D">
        <w:fldChar w:fldCharType="begin"/>
      </w:r>
      <w:r w:rsidR="00CE636D">
        <w:instrText xml:space="preserve"> ADDIN EN.CITE &lt;EndNote&gt;&lt;Cite&gt;&lt;Author&gt;Wellman&lt;/Author&gt;&lt;Year&gt;2001&lt;/Year&gt;&lt;RecNum&gt;664&lt;/RecNum&gt;&lt;Suffix&gt;`, 736`, 742&lt;/Suffix&gt;&lt;DisplayText&gt;(Wellman, 2001, 736, 742)&lt;/DisplayText&gt;&lt;record&gt;&lt;rec-number&gt;664&lt;/rec-number&gt;&lt;foreign-keys&gt;&lt;key app="EN" db-id="evwd9vwepx9tsle9eeavwxao2tvzszf5dsav" timestamp="1332517540"&gt;664&lt;/key&gt;&lt;/foreign-keys&gt;&lt;ref-type name="Journal Article"&gt;17&lt;/ref-type&gt;&lt;contributors&gt;&lt;authors&gt;&lt;author&gt;Wellman, Christopher Heath&lt;/author&gt;&lt;/authors&gt;&lt;/contributors&gt;&lt;titles&gt;&lt;title&gt;Toward a Liberal Theory of Political Obligation&lt;/title&gt;&lt;secondary-title&gt;Ethics&lt;/secondary-title&gt;&lt;/titles&gt;&lt;periodical&gt;&lt;full-title&gt;Ethics&lt;/full-title&gt;&lt;/periodical&gt;&lt;pages&gt;735-759&lt;/pages&gt;&lt;volume&gt;111&lt;/volume&gt;&lt;dates&gt;&lt;year&gt;2001&lt;/year&gt;&lt;/dates&gt;&lt;urls&gt;&lt;/urls&gt;&lt;/record&gt;&lt;/Cite&gt;&lt;/EndNote&gt;</w:instrText>
      </w:r>
      <w:r w:rsidR="00CE636D">
        <w:fldChar w:fldCharType="separate"/>
      </w:r>
      <w:r w:rsidR="00CE636D">
        <w:rPr>
          <w:noProof/>
        </w:rPr>
        <w:t>(Wellman, 2001, 736, 742)</w:t>
      </w:r>
      <w:r w:rsidR="00CE636D">
        <w:fldChar w:fldCharType="end"/>
      </w:r>
      <w:r>
        <w:t xml:space="preserve">. He does not explain why these three long-dead philosophers rather than contemporary anthropologists should be taken as experts on the living standards of people in stateless </w:t>
      </w:r>
      <w:r w:rsidR="003F4C4F">
        <w:t>societies</w:t>
      </w:r>
      <w:r>
        <w:t>.</w:t>
      </w:r>
    </w:p>
    <w:p w14:paraId="7C78006B" w14:textId="1A01A2F4" w:rsidR="003270A6" w:rsidRDefault="00FE34BB" w:rsidP="00FB5164">
      <w:pPr>
        <w:spacing w:line="432" w:lineRule="auto"/>
        <w:jc w:val="both"/>
      </w:pPr>
      <w:r w:rsidRPr="00FE34BB">
        <w:tab/>
        <w:t xml:space="preserve">Not all modern </w:t>
      </w:r>
      <w:r w:rsidR="00FB5164">
        <w:t xml:space="preserve">political </w:t>
      </w:r>
      <w:r w:rsidRPr="00FE34BB">
        <w:t>theories re</w:t>
      </w:r>
      <w:r w:rsidR="00D522E8">
        <w:t>quire the Hobbesian hypothesis.</w:t>
      </w:r>
      <w:r w:rsidR="00DB4114">
        <w:t xml:space="preserve"> </w:t>
      </w:r>
      <w:r w:rsidR="007C7065">
        <w:t>A pure natural rights theory without a proviso</w:t>
      </w:r>
      <w:r w:rsidR="00732C6E">
        <w:t xml:space="preserve"> would not need one. </w:t>
      </w:r>
      <w:r w:rsidR="00C9147A">
        <w:t>Utilitarian</w:t>
      </w:r>
      <w:r w:rsidR="00821512">
        <w:t>ism and Rawlsianism</w:t>
      </w:r>
      <w:r w:rsidR="00C9147A">
        <w:t xml:space="preserve"> maximiz</w:t>
      </w:r>
      <w:r w:rsidR="00821512">
        <w:t>e</w:t>
      </w:r>
      <w:r w:rsidR="00C9147A">
        <w:t xml:space="preserve"> the </w:t>
      </w:r>
      <w:r w:rsidR="00DC2AC3">
        <w:t>position</w:t>
      </w:r>
      <w:r w:rsidR="00C9147A">
        <w:t xml:space="preserve"> of the</w:t>
      </w:r>
      <w:r w:rsidR="00B07DE1">
        <w:t xml:space="preserve"> average </w:t>
      </w:r>
      <w:r w:rsidR="008B6A59">
        <w:t>and least advantaged people respectively</w:t>
      </w:r>
      <w:r w:rsidR="00DC2AC3">
        <w:t>. B</w:t>
      </w:r>
      <w:r w:rsidR="008B6A59">
        <w:t xml:space="preserve">oth </w:t>
      </w:r>
      <w:r w:rsidR="00DC2AC3">
        <w:t xml:space="preserve">theories maximize </w:t>
      </w:r>
      <w:r w:rsidR="008B6A59">
        <w:t xml:space="preserve">relative to </w:t>
      </w:r>
      <w:r w:rsidR="00B979A4">
        <w:t>all other possible situations</w:t>
      </w:r>
      <w:r w:rsidR="00C7419B">
        <w:t xml:space="preserve"> giving </w:t>
      </w:r>
      <w:r w:rsidR="00E25D53">
        <w:t>no</w:t>
      </w:r>
      <w:r w:rsidR="00C7419B">
        <w:t xml:space="preserve"> special position to the state of nature</w:t>
      </w:r>
      <w:r w:rsidR="00DC2AC3">
        <w:t xml:space="preserve">. </w:t>
      </w:r>
      <w:r w:rsidR="00B979A4">
        <w:t xml:space="preserve">Both theories are normatively controversial and both create the empirical difficulty </w:t>
      </w:r>
      <w:r w:rsidR="006263C5">
        <w:t xml:space="preserve">of determining when their objective maximizations are fulfilled. But utilitarianism and Rawlsianism </w:t>
      </w:r>
      <w:r w:rsidR="00365004">
        <w:t xml:space="preserve">call for empirical inquiry in the implementation stage </w:t>
      </w:r>
      <w:r w:rsidR="008A490E">
        <w:t>where the Hobbesian hypothesis assumes away any need for it</w:t>
      </w:r>
      <w:r w:rsidR="004973BC">
        <w:t>.</w:t>
      </w:r>
    </w:p>
    <w:p w14:paraId="721C8746" w14:textId="4C699A1E" w:rsidR="003270A6" w:rsidRDefault="003F5E2D" w:rsidP="00097169">
      <w:pPr>
        <w:spacing w:line="480" w:lineRule="auto"/>
        <w:jc w:val="both"/>
      </w:pPr>
      <w:r>
        <w:tab/>
        <w:t>Kavka</w:t>
      </w:r>
      <w:r w:rsidR="00905840">
        <w:t>’s</w:t>
      </w:r>
      <w:r w:rsidR="005C6B9D">
        <w:t xml:space="preserve"> version of </w:t>
      </w:r>
      <w:r w:rsidR="00F51219">
        <w:t>contractarianism</w:t>
      </w:r>
      <w:r w:rsidR="005C6B9D">
        <w:t xml:space="preserve"> is </w:t>
      </w:r>
      <w:r w:rsidR="00905840">
        <w:t xml:space="preserve">relatively </w:t>
      </w:r>
      <w:r w:rsidR="007D4DD1">
        <w:t>in</w:t>
      </w:r>
      <w:r w:rsidR="005C6B9D">
        <w:t>vulner</w:t>
      </w:r>
      <w:r w:rsidR="00932CDE">
        <w:t>able to this criticism</w:t>
      </w:r>
      <w:r w:rsidR="0075436D">
        <w:t xml:space="preserve"> because it</w:t>
      </w:r>
      <w:r w:rsidR="00932CDE">
        <w:t xml:space="preserve"> den</w:t>
      </w:r>
      <w:r w:rsidR="0075436D">
        <w:t>ies</w:t>
      </w:r>
      <w:r w:rsidR="00932CDE">
        <w:t xml:space="preserve"> the need for universal consent and includ</w:t>
      </w:r>
      <w:r w:rsidR="0075436D">
        <w:t>es</w:t>
      </w:r>
      <w:r w:rsidR="00932CDE">
        <w:t xml:space="preserve"> a guaranteed economic minimum</w:t>
      </w:r>
      <w:r w:rsidR="0014646E">
        <w:t xml:space="preserve">. </w:t>
      </w:r>
      <w:r w:rsidR="00360405">
        <w:t>I</w:t>
      </w:r>
      <w:r w:rsidR="00162CE6">
        <w:t>t</w:t>
      </w:r>
      <w:r w:rsidR="007D4DD1">
        <w:t xml:space="preserve"> becomes vulnerable </w:t>
      </w:r>
      <w:r w:rsidR="00360405">
        <w:t xml:space="preserve">only </w:t>
      </w:r>
      <w:r w:rsidR="007D4DD1">
        <w:t>because he</w:t>
      </w:r>
      <w:r w:rsidR="00AF2579">
        <w:t xml:space="preserve"> doesn’t </w:t>
      </w:r>
      <w:r w:rsidR="0014646E">
        <w:t xml:space="preserve">call for empirical investigation to ensure </w:t>
      </w:r>
      <w:r w:rsidR="00C14686">
        <w:t>the minimum</w:t>
      </w:r>
      <w:r w:rsidR="0014646E">
        <w:t xml:space="preserve"> is high enough</w:t>
      </w:r>
      <w:r w:rsidR="007D4DD1">
        <w:t xml:space="preserve"> to </w:t>
      </w:r>
      <w:r w:rsidR="00CF76A3">
        <w:t>fulfill the proviso</w:t>
      </w:r>
      <w:r w:rsidR="007D4DD1">
        <w:t>.</w:t>
      </w:r>
      <w:r w:rsidR="0014646E">
        <w:t xml:space="preserve"> </w:t>
      </w:r>
      <w:r w:rsidR="00CF76A3">
        <w:t>Furthermore, h</w:t>
      </w:r>
      <w:r w:rsidR="001477ED">
        <w:t xml:space="preserve">e </w:t>
      </w:r>
      <w:r w:rsidR="00742538">
        <w:t>supposes</w:t>
      </w:r>
      <w:r w:rsidR="00282511">
        <w:t xml:space="preserve"> people with high abilities, low aversion to risk, or high willingness to dominate others </w:t>
      </w:r>
      <w:r w:rsidR="00742538">
        <w:t>will be</w:t>
      </w:r>
      <w:r w:rsidR="001477ED">
        <w:t xml:space="preserve"> the only groups like</w:t>
      </w:r>
      <w:r w:rsidR="00E25D53">
        <w:t>ly</w:t>
      </w:r>
      <w:r w:rsidR="001477ED">
        <w:t xml:space="preserve"> to be bett</w:t>
      </w:r>
      <w:r w:rsidR="00343286">
        <w:t xml:space="preserve">er off outside state authority </w:t>
      </w:r>
      <w:r w:rsidR="00CE636D">
        <w:fldChar w:fldCharType="begin"/>
      </w:r>
      <w:r w:rsidR="00CE636D">
        <w:instrText xml:space="preserve"> ADDIN EN.CITE &lt;EndNote&gt;&lt;Cite&gt;&lt;Author&gt;Kavka&lt;/Author&gt;&lt;Year&gt;1986&lt;/Year&gt;&lt;RecNum&gt;1176&lt;/RecNum&gt;&lt;Suffix&gt;`, pp. 198-199&lt;/Suffix&gt;&lt;DisplayText&gt;(Kavka, 1986, pp. 198-199)&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rsidR="00CE636D">
        <w:fldChar w:fldCharType="separate"/>
      </w:r>
      <w:r w:rsidR="00CE636D">
        <w:rPr>
          <w:noProof/>
        </w:rPr>
        <w:t>(Kavka, 1986, pp. 198-199)</w:t>
      </w:r>
      <w:r w:rsidR="00CE636D">
        <w:fldChar w:fldCharType="end"/>
      </w:r>
      <w:r w:rsidR="00343286">
        <w:t xml:space="preserve">. </w:t>
      </w:r>
      <w:r w:rsidR="006D2348">
        <w:t>For everyone else</w:t>
      </w:r>
      <w:r w:rsidR="00642B1F">
        <w:t>—including the disadvantaged—</w:t>
      </w:r>
      <w:r w:rsidR="006D2348">
        <w:t xml:space="preserve">he </w:t>
      </w:r>
      <w:r w:rsidR="00742538">
        <w:t>invokes</w:t>
      </w:r>
      <w:r w:rsidR="006D2348">
        <w:t xml:space="preserve"> the Hobbesian hypothesis</w:t>
      </w:r>
      <w:r w:rsidR="008D7EBC">
        <w:t>:</w:t>
      </w:r>
    </w:p>
    <w:p w14:paraId="5DAB4160" w14:textId="77777777" w:rsidR="005F5767" w:rsidRDefault="005F5767" w:rsidP="00097169">
      <w:pPr>
        <w:spacing w:line="480" w:lineRule="auto"/>
        <w:jc w:val="both"/>
      </w:pPr>
    </w:p>
    <w:p w14:paraId="0DF7E70E" w14:textId="2A40FC3E" w:rsidR="005F5767" w:rsidRDefault="006678A8" w:rsidP="005F5767">
      <w:pPr>
        <w:spacing w:line="480" w:lineRule="auto"/>
        <w:ind w:left="720"/>
        <w:jc w:val="both"/>
      </w:pPr>
      <w:r w:rsidRPr="006678A8">
        <w:t>The parties are not unfree with respect to one another; none can coerce others to accept unfair or unreasonable terms of agreement. All are forced to compromise an</w:t>
      </w:r>
      <w:r w:rsidR="00824A5E">
        <w:t>d</w:t>
      </w:r>
      <w:r w:rsidRPr="006678A8">
        <w:t xml:space="preserve"> accept less than they might wish because of the necessity to reach agreement. But this sort of pressure, when it applies equally (or approximately equally) to each, does not call the fairness or morality of the outcome into question; it simply reflects a Hobbesian fact about the human condition—that the State and (a high risk of) insecurity and poverty are exhaustive alternatives.</w:t>
      </w:r>
      <w:r>
        <w:t xml:space="preserve"> </w:t>
      </w:r>
      <w:r w:rsidR="00CE636D">
        <w:fldChar w:fldCharType="begin"/>
      </w:r>
      <w:r w:rsidR="00CE636D">
        <w:instrText xml:space="preserve"> ADDIN EN.CITE &lt;EndNote&gt;&lt;Cite&gt;&lt;Author&gt;Kavka&lt;/Author&gt;&lt;Year&gt;1986&lt;/Year&gt;&lt;RecNum&gt;1176&lt;/RecNum&gt;&lt;Suffix&gt;`, pp. 402-403&lt;/Suffix&gt;&lt;DisplayText&gt;(Kavka, 1986, pp. 402-403)&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rsidR="00CE636D">
        <w:fldChar w:fldCharType="separate"/>
      </w:r>
      <w:r w:rsidR="00CE636D">
        <w:rPr>
          <w:noProof/>
        </w:rPr>
        <w:t>(Kavka, 1986, pp. 402-403)</w:t>
      </w:r>
      <w:r w:rsidR="00CE636D">
        <w:fldChar w:fldCharType="end"/>
      </w:r>
    </w:p>
    <w:p w14:paraId="4B7E8AF4" w14:textId="77777777" w:rsidR="003270A6" w:rsidRDefault="003270A6" w:rsidP="00097169">
      <w:pPr>
        <w:spacing w:line="480" w:lineRule="auto"/>
        <w:jc w:val="both"/>
      </w:pPr>
    </w:p>
    <w:p w14:paraId="50A59CAA" w14:textId="04EB060A" w:rsidR="003270A6" w:rsidRDefault="00C65A98" w:rsidP="00097169">
      <w:pPr>
        <w:spacing w:line="480" w:lineRule="auto"/>
        <w:jc w:val="both"/>
      </w:pPr>
      <w:r>
        <w:tab/>
        <w:t>The empirical section</w:t>
      </w:r>
      <w:r w:rsidR="00F3550E">
        <w:t xml:space="preserve"> of this article</w:t>
      </w:r>
      <w:r w:rsidR="005255AE">
        <w:t xml:space="preserve"> addresses</w:t>
      </w:r>
      <w:r>
        <w:t xml:space="preserve"> that supposed Hobbesian fact. </w:t>
      </w:r>
      <w:r w:rsidR="002C73A6">
        <w:t xml:space="preserve">If </w:t>
      </w:r>
      <w:r w:rsidR="0060377E">
        <w:t>disadvantaged people are actually worse off under state authority than in observed stateless societies,</w:t>
      </w:r>
      <w:r w:rsidR="00A971AB">
        <w:t xml:space="preserve"> Kavka’s claim that parties are not unfree with respect to one another </w:t>
      </w:r>
      <w:r w:rsidR="00387E18">
        <w:t>is</w:t>
      </w:r>
      <w:r w:rsidR="00D97C76">
        <w:t xml:space="preserve"> brought into doubt</w:t>
      </w:r>
      <w:r w:rsidR="00A971AB">
        <w:t>.</w:t>
      </w:r>
    </w:p>
    <w:p w14:paraId="0F636983" w14:textId="48AC3E5C" w:rsidR="00C45F97" w:rsidRDefault="007579B3" w:rsidP="00EF4AE2">
      <w:pPr>
        <w:pStyle w:val="Heading1"/>
      </w:pPr>
      <w:r>
        <w:t>3</w:t>
      </w:r>
      <w:r w:rsidR="00C45F97">
        <w:t xml:space="preserve">. </w:t>
      </w:r>
      <w:r w:rsidR="006178AC">
        <w:t>Evidence</w:t>
      </w:r>
    </w:p>
    <w:p w14:paraId="2D515482" w14:textId="77777777" w:rsidR="003F37A6" w:rsidRDefault="008E3229" w:rsidP="00EF4AE2">
      <w:pPr>
        <w:spacing w:line="432" w:lineRule="auto"/>
        <w:jc w:val="both"/>
      </w:pPr>
      <w:r>
        <w:tab/>
      </w:r>
      <w:r w:rsidR="00517316">
        <w:t>T</w:t>
      </w:r>
      <w:r w:rsidR="005263F1">
        <w:t>o</w:t>
      </w:r>
      <w:r w:rsidR="00517316">
        <w:t xml:space="preserve"> </w:t>
      </w:r>
      <w:r w:rsidR="00042ADF">
        <w:t>test</w:t>
      </w:r>
      <w:r w:rsidR="00C76B89">
        <w:t xml:space="preserve"> the Hobbesian</w:t>
      </w:r>
      <w:r>
        <w:t xml:space="preserve"> hypothesis</w:t>
      </w:r>
      <w:r w:rsidR="00517316">
        <w:t xml:space="preserve"> </w:t>
      </w:r>
      <w:r w:rsidR="005263F1">
        <w:t>we need</w:t>
      </w:r>
      <w:r w:rsidR="002036B7">
        <w:t xml:space="preserve"> to demonstrate </w:t>
      </w:r>
      <w:r w:rsidR="00DB60EF">
        <w:t xml:space="preserve">that observable evidence </w:t>
      </w:r>
      <w:r w:rsidR="00887F20">
        <w:t xml:space="preserve">of stateless societies </w:t>
      </w:r>
      <w:r w:rsidR="00DA79A3">
        <w:t>exists</w:t>
      </w:r>
      <w:r w:rsidR="00ED7B4B">
        <w:t xml:space="preserve">. </w:t>
      </w:r>
      <w:r w:rsidR="003C6D38">
        <w:t xml:space="preserve">We </w:t>
      </w:r>
      <w:r w:rsidR="00707182">
        <w:t>find it in</w:t>
      </w:r>
      <w:r w:rsidR="003C6D38">
        <w:t xml:space="preserve"> t</w:t>
      </w:r>
      <w:r w:rsidR="00DA79A3">
        <w:t>he smallest-</w:t>
      </w:r>
      <w:r w:rsidR="00E2066F">
        <w:t>scale societies observed by ethnographers</w:t>
      </w:r>
      <w:r w:rsidR="009B1EE6">
        <w:t>, usually called</w:t>
      </w:r>
      <w:r w:rsidR="00E2066F">
        <w:t xml:space="preserve"> “</w:t>
      </w:r>
      <w:r w:rsidR="00A11B87" w:rsidRPr="004A0952">
        <w:t>hunter-gatherer band</w:t>
      </w:r>
      <w:r w:rsidR="004B5FA8">
        <w:t>s</w:t>
      </w:r>
      <w:r w:rsidR="009B1EE6">
        <w:t>.</w:t>
      </w:r>
      <w:r w:rsidR="00E2066F">
        <w:t>”</w:t>
      </w:r>
      <w:r w:rsidR="009B1EE6">
        <w:t xml:space="preserve"> </w:t>
      </w:r>
      <w:r w:rsidR="0000566B">
        <w:t>They</w:t>
      </w:r>
      <w:r w:rsidR="003935A3">
        <w:t xml:space="preserve"> are not the only </w:t>
      </w:r>
      <w:r w:rsidR="001D493B">
        <w:t xml:space="preserve">stateless </w:t>
      </w:r>
      <w:r w:rsidR="003935A3">
        <w:t xml:space="preserve">societies, but </w:t>
      </w:r>
      <w:r w:rsidR="001D493B">
        <w:t>we only need one example to falsify the hypothesis</w:t>
      </w:r>
      <w:r w:rsidR="003935A3">
        <w:t xml:space="preserve">. </w:t>
      </w:r>
    </w:p>
    <w:p w14:paraId="527F29BF" w14:textId="091D0389" w:rsidR="00E2374B" w:rsidRDefault="003F37A6" w:rsidP="00E2374B">
      <w:pPr>
        <w:spacing w:line="432" w:lineRule="auto"/>
        <w:jc w:val="both"/>
      </w:pPr>
      <w:r>
        <w:tab/>
      </w:r>
      <w:r w:rsidR="008E46D9">
        <w:t xml:space="preserve">Although societies living at this scale vary in many ways, </w:t>
      </w:r>
      <w:r w:rsidR="00787DC0">
        <w:t>ethnographers have recognized</w:t>
      </w:r>
      <w:r w:rsidR="00043DFA">
        <w:t xml:space="preserve"> among them</w:t>
      </w:r>
      <w:r w:rsidR="008E46D9">
        <w:t xml:space="preserve"> </w:t>
      </w:r>
      <w:r w:rsidR="004B5FA8">
        <w:t xml:space="preserve">enough </w:t>
      </w:r>
      <w:r w:rsidR="00043DFA">
        <w:t>regularity</w:t>
      </w:r>
      <w:r w:rsidR="004B5FA8">
        <w:t xml:space="preserve"> that </w:t>
      </w:r>
      <w:r w:rsidR="00331538">
        <w:t>most anthropologists</w:t>
      </w:r>
      <w:r w:rsidR="00BE3A6D">
        <w:t xml:space="preserve"> are comfortable </w:t>
      </w:r>
      <w:r w:rsidR="009C2257">
        <w:t xml:space="preserve">applying the name “band society” to </w:t>
      </w:r>
      <w:r w:rsidR="00F3663C">
        <w:t>all societies at this scale.</w:t>
      </w:r>
      <w:r w:rsidR="00043DFA">
        <w:t xml:space="preserve"> </w:t>
      </w:r>
      <w:r w:rsidR="00E449F9">
        <w:t xml:space="preserve">The use of this term does not imply that there is any more similarity among band societies than there is among state societies </w:t>
      </w:r>
      <w:r w:rsidR="00BA04E9">
        <w:t xml:space="preserve">(which include </w:t>
      </w:r>
      <w:r w:rsidR="00397529">
        <w:t>societies as diverse as Babylon</w:t>
      </w:r>
      <w:r w:rsidR="00BA04E9">
        <w:t xml:space="preserve">, </w:t>
      </w:r>
      <w:r w:rsidR="00A02A8D">
        <w:t xml:space="preserve">Byzantium, and </w:t>
      </w:r>
      <w:r w:rsidR="007B3551">
        <w:t>Bolivia</w:t>
      </w:r>
      <w:r w:rsidR="00BA04E9">
        <w:t>).</w:t>
      </w:r>
      <w:r w:rsidR="000E4CB4">
        <w:t xml:space="preserve"> </w:t>
      </w:r>
      <w:r w:rsidR="00AB4927">
        <w:t>Hunter-gatherer bands are small, nomadic foraging groups of normally about</w:t>
      </w:r>
      <w:r w:rsidR="00AB4927" w:rsidRPr="004A0952">
        <w:t xml:space="preserve"> 15 to 50 people</w:t>
      </w:r>
      <w:r w:rsidR="00AB4927">
        <w:t xml:space="preserve"> including children and elderly </w:t>
      </w:r>
      <w:r w:rsidR="00CE636D">
        <w:fldChar w:fldCharType="begin"/>
      </w:r>
      <w:r w:rsidR="00CE636D">
        <w:instrText xml:space="preserve"> ADDIN EN.CITE &lt;EndNote&gt;&lt;Cite&gt;&lt;Author&gt;Lee&lt;/Author&gt;&lt;Year&gt;1999&lt;/Year&gt;&lt;RecNum&gt;572&lt;/RecNum&gt;&lt;Suffix&gt;`, 3&lt;/Suffix&gt;&lt;DisplayText&gt;(Lee &amp;amp; Daly, 1999, 3)&lt;/DisplayText&gt;&lt;record&gt;&lt;rec-number&gt;572&lt;/rec-number&gt;&lt;foreign-keys&gt;&lt;key app="EN" db-id="evwd9vwepx9tsle9eeavwxao2tvzszf5dsav" timestamp="1332517540"&gt;572&lt;/key&gt;&lt;key app="ENWeb" db-id="T2yYUwrtqgcAAFvhccI"&gt;368&lt;/key&gt;&lt;/foreign-keys&gt;&lt;ref-type name="Book Section"&gt;5&lt;/ref-type&gt;&lt;contributors&gt;&lt;authors&gt;&lt;author&gt;Lee, Richard Borshay&lt;/author&gt;&lt;author&gt;Daly, Richard&lt;/author&gt;&lt;/authors&gt;&lt;secondary-authors&gt;&lt;author&gt;Lee, Richard Borshay&lt;/author&gt;&lt;author&gt;Daly, Richard&lt;/author&gt;&lt;/secondary-authors&gt;&lt;/contributors&gt;&lt;titles&gt;&lt;title&gt;Foragers and Others&lt;/title&gt;&lt;secondary-title&gt;The Cambridge Encyclopedia of Hunters and Gatherers&lt;/secondary-title&gt;&lt;/titles&gt;&lt;pages&gt;1-19&lt;/pages&gt;&lt;keywords&gt;&lt;keyword&gt;Anthropology&lt;/keyword&gt;&lt;/keywords&gt;&lt;dates&gt;&lt;year&gt;1999&lt;/year&gt;&lt;/dates&gt;&lt;pub-location&gt;Cambridge&lt;/pub-location&gt;&lt;publisher&gt;Cambridge University Press&lt;/publisher&gt;&lt;urls&gt;&lt;/urls&gt;&lt;/record&gt;&lt;/Cite&gt;&lt;/EndNote&gt;</w:instrText>
      </w:r>
      <w:r w:rsidR="00CE636D">
        <w:fldChar w:fldCharType="separate"/>
      </w:r>
      <w:r w:rsidR="00CE636D">
        <w:rPr>
          <w:noProof/>
        </w:rPr>
        <w:t>(Lee &amp; Daly, 1999, 3)</w:t>
      </w:r>
      <w:r w:rsidR="00CE636D">
        <w:fldChar w:fldCharType="end"/>
      </w:r>
      <w:r w:rsidR="00AB4927">
        <w:t>.</w:t>
      </w:r>
      <w:r w:rsidR="00AB4927" w:rsidRPr="008E46D9">
        <w:t xml:space="preserve"> </w:t>
      </w:r>
      <w:r w:rsidR="00AB4927">
        <w:t>Not all hunter-gatherer societies are band societies, but virtually all band societies are hunter-gatherers.</w:t>
      </w:r>
      <w:r w:rsidR="00E2374B">
        <w:t xml:space="preserve"> All Paleolithic societies and the vast majority of modern hunter-gatherer bands are nomadic. Their nomadism is</w:t>
      </w:r>
      <w:r w:rsidR="00E2374B" w:rsidRPr="004A0952">
        <w:t xml:space="preserve"> </w:t>
      </w:r>
      <w:r w:rsidR="00E2374B">
        <w:t xml:space="preserve">almost always contained </w:t>
      </w:r>
      <w:r w:rsidR="00E2374B" w:rsidRPr="004A0952">
        <w:t xml:space="preserve">within a </w:t>
      </w:r>
      <w:r w:rsidR="00E2374B">
        <w:t xml:space="preserve">fairly </w:t>
      </w:r>
      <w:r w:rsidR="00E2374B" w:rsidRPr="004A0952">
        <w:t>distinct range</w:t>
      </w:r>
      <w:r w:rsidR="00E2374B">
        <w:t xml:space="preserve"> </w:t>
      </w:r>
      <w:r w:rsidR="00CE636D">
        <w:fldChar w:fldCharType="begin"/>
      </w:r>
      <w:r w:rsidR="00CE636D">
        <w:instrText xml:space="preserve"> ADDIN EN.CITE &lt;EndNote&gt;&lt;Cite&gt;&lt;Author&gt;Bird-David&lt;/Author&gt;&lt;Year&gt;1994&lt;/Year&gt;&lt;RecNum&gt;580&lt;/RecNum&gt;&lt;DisplayText&gt;(Bird-David, 1994; Turnbull, 1968, p. 135)&lt;/DisplayText&gt;&lt;record&gt;&lt;rec-number&gt;580&lt;/rec-number&gt;&lt;foreign-keys&gt;&lt;key app="EN" db-id="evwd9vwepx9tsle9eeavwxao2tvzszf5dsav" timestamp="1332517540"&gt;580&lt;/key&gt;&lt;key app="ENWeb" db-id="T2yYUwrtqgcAAFvhccI"&gt;75&lt;/key&gt;&lt;/foreign-keys&gt;&lt;ref-type name="Journal Article"&gt;17&lt;/ref-type&gt;&lt;contributors&gt;&lt;authors&gt;&lt;author&gt;Bird-David, Nurit&lt;/author&gt;&lt;/authors&gt;&lt;/contributors&gt;&lt;titles&gt;&lt;title&gt;Sociality and Immediacy: or, past and present conversations on bands&lt;/title&gt;&lt;secondary-title&gt;Man&lt;/secondary-title&gt;&lt;/titles&gt;&lt;periodical&gt;&lt;full-title&gt;Man&lt;/full-title&gt;&lt;/periodical&gt;&lt;pages&gt;583-603&lt;/pages&gt;&lt;volume&gt;29&lt;/volume&gt;&lt;number&gt;3&lt;/number&gt;&lt;keywords&gt;&lt;keyword&gt;Anthropology&lt;/keyword&gt;&lt;/keywords&gt;&lt;dates&gt;&lt;year&gt;1994&lt;/year&gt;&lt;/dates&gt;&lt;urls&gt;&lt;/urls&gt;&lt;/record&gt;&lt;/Cite&gt;&lt;Cite&gt;&lt;Author&gt;Turnbull&lt;/Author&gt;&lt;Year&gt;1968&lt;/Year&gt;&lt;RecNum&gt;569&lt;/RecNum&gt;&lt;Suffix&gt;`, p. 135&lt;/Suffix&gt;&lt;record&gt;&lt;rec-number&gt;569&lt;/rec-number&gt;&lt;foreign-keys&gt;&lt;key app="EN" db-id="evwd9vwepx9tsle9eeavwxao2tvzszf5dsav" timestamp="1332517540"&gt;569&lt;/key&gt;&lt;/foreign-keys&gt;&lt;ref-type name="Book Section"&gt;5&lt;/ref-type&gt;&lt;contributors&gt;&lt;authors&gt;&lt;author&gt;Turnbull, Colin M.&lt;/author&gt;&lt;/authors&gt;&lt;secondary-authors&gt;&lt;author&gt;Lee, Richard Borshay&lt;/author&gt;&lt;author&gt;DeVore, Irven&lt;/author&gt;&lt;/secondary-authors&gt;&lt;/contributors&gt;&lt;titles&gt;&lt;title&gt;The Importance of Flux in Two Hunting Societies&lt;/title&gt;&lt;secondary-title&gt;Man the Hunter&lt;/secondary-title&gt;&lt;/titles&gt;&lt;pages&gt;132-137&lt;/pages&gt;&lt;keywords&gt;&lt;keyword&gt;Anthropology&lt;/keyword&gt;&lt;/keywords&gt;&lt;dates&gt;&lt;year&gt;1968&lt;/year&gt;&lt;/dates&gt;&lt;pub-location&gt;New York&lt;/pub-location&gt;&lt;publisher&gt;Adline&lt;/publisher&gt;&lt;urls&gt;&lt;/urls&gt;&lt;/record&gt;&lt;/Cite&gt;&lt;/EndNote&gt;</w:instrText>
      </w:r>
      <w:r w:rsidR="00CE636D">
        <w:fldChar w:fldCharType="separate"/>
      </w:r>
      <w:r w:rsidR="00CE636D">
        <w:rPr>
          <w:noProof/>
        </w:rPr>
        <w:t>(Bird-David, 1994; Turnbull, 1968, p. 135)</w:t>
      </w:r>
      <w:r w:rsidR="00CE636D">
        <w:fldChar w:fldCharType="end"/>
      </w:r>
      <w:r w:rsidR="00E2374B">
        <w:t xml:space="preserve">. However, they do not usually </w:t>
      </w:r>
      <w:r w:rsidR="00E2374B" w:rsidRPr="001F4690">
        <w:t xml:space="preserve">claim exclusive </w:t>
      </w:r>
      <w:r w:rsidR="00E2374B">
        <w:t>control over this territory</w:t>
      </w:r>
      <w:r w:rsidR="00E2374B" w:rsidRPr="001F4690">
        <w:t xml:space="preserve"> or strictly defend it against outsiders</w:t>
      </w:r>
      <w:r w:rsidR="00E2374B">
        <w:t xml:space="preserve"> </w:t>
      </w:r>
      <w:r w:rsidR="00CE636D">
        <w:fldChar w:fldCharType="begin"/>
      </w:r>
      <w:r w:rsidR="00CE636D">
        <w:instrText xml:space="preserve"> ADDIN EN.CITE &lt;EndNote&gt;&lt;Cite&gt;&lt;Author&gt;Johnson&lt;/Author&gt;&lt;Year&gt;2000&lt;/Year&gt;&lt;RecNum&gt;728&lt;/RecNum&gt;&lt;Suffix&gt;`, p. 32&lt;/Suffix&gt;&lt;DisplayText&gt;(Johnson &amp;amp; Earle, 2000, p. 32)&lt;/DisplayText&gt;&lt;record&gt;&lt;rec-number&gt;728&lt;/rec-number&gt;&lt;foreign-keys&gt;&lt;key app="EN" db-id="evwd9vwepx9tsle9eeavwxao2tvzszf5dsav" timestamp="1332517540"&gt;728&lt;/key&gt;&lt;key app="ENWeb" db-id="T2yYUwrtqgcAAFvhccI"&gt;324&lt;/key&gt;&lt;/foreign-keys&gt;&lt;ref-type name="Book"&gt;6&lt;/ref-type&gt;&lt;contributors&gt;&lt;authors&gt;&lt;author&gt;Johnson, Allen&lt;/author&gt;&lt;author&gt;Earle, Timothy&lt;/author&gt;&lt;/authors&gt;&lt;/contributors&gt;&lt;titles&gt;&lt;title&gt;The Evolution of Human Societies: From Foraging Group to Agrarian State&lt;/title&gt;&lt;/titles&gt;&lt;edition&gt;Second Edition&lt;/edition&gt;&lt;keywords&gt;&lt;keyword&gt;Anthropology&lt;/keyword&gt;&lt;/keywords&gt;&lt;dates&gt;&lt;year&gt;2000&lt;/year&gt;&lt;/dates&gt;&lt;pub-location&gt;Stanford&lt;/pub-location&gt;&lt;publisher&gt;Stanford University Press&lt;/publisher&gt;&lt;urls&gt;&lt;/urls&gt;&lt;/record&gt;&lt;/Cite&gt;&lt;/EndNote&gt;</w:instrText>
      </w:r>
      <w:r w:rsidR="00CE636D">
        <w:fldChar w:fldCharType="separate"/>
      </w:r>
      <w:r w:rsidR="00CE636D">
        <w:rPr>
          <w:noProof/>
        </w:rPr>
        <w:t>(Johnson &amp; Earle, 2000, p. 32)</w:t>
      </w:r>
      <w:r w:rsidR="00CE636D">
        <w:fldChar w:fldCharType="end"/>
      </w:r>
      <w:r w:rsidR="00E2374B" w:rsidRPr="001F4690">
        <w:t>.</w:t>
      </w:r>
      <w:r w:rsidR="00E2374B">
        <w:t xml:space="preserve"> Band societies generally treat the land they use as a commons. </w:t>
      </w:r>
      <w:r w:rsidR="00EA0194">
        <w:t>It</w:t>
      </w:r>
      <w:r w:rsidR="00E2374B">
        <w:t xml:space="preserve"> is available for everyone’s use but no entity can sell the land, divide it up, or make rules about it. Some bands recognize the non-excludability of land as applying to outsiders as well. Others </w:t>
      </w:r>
      <w:r w:rsidR="008E28EE">
        <w:t>assert some primacy over</w:t>
      </w:r>
      <w:r w:rsidR="00E2374B">
        <w:t xml:space="preserve"> outsiders, but even </w:t>
      </w:r>
      <w:r w:rsidR="008E28EE">
        <w:t>then</w:t>
      </w:r>
      <w:r w:rsidR="00E2374B">
        <w:t>, territories overlap and a band cannot refuse another band that asks to forage on its territory without inviting conflict</w:t>
      </w:r>
      <w:r w:rsidR="00180C13">
        <w:t xml:space="preserve"> </w:t>
      </w:r>
      <w:r w:rsidR="00CE636D">
        <w:fldChar w:fldCharType="begin"/>
      </w:r>
      <w:r w:rsidR="00CE636D">
        <w:instrText xml:space="preserve"> ADDIN EN.CITE &lt;EndNote&gt;&lt;Cite&gt;&lt;Author&gt;Bird-David&lt;/Author&gt;&lt;Year&gt;1994&lt;/Year&gt;&lt;RecNum&gt;580&lt;/RecNum&gt;&lt;DisplayText&gt;(Bird-David, 1994)&lt;/DisplayText&gt;&lt;record&gt;&lt;rec-number&gt;580&lt;/rec-number&gt;&lt;foreign-keys&gt;&lt;key app="EN" db-id="evwd9vwepx9tsle9eeavwxao2tvzszf5dsav" timestamp="1332517540"&gt;580&lt;/key&gt;&lt;key app="ENWeb" db-id="T2yYUwrtqgcAAFvhccI"&gt;75&lt;/key&gt;&lt;/foreign-keys&gt;&lt;ref-type name="Journal Article"&gt;17&lt;/ref-type&gt;&lt;contributors&gt;&lt;authors&gt;&lt;author&gt;Bird-David, Nurit&lt;/author&gt;&lt;/authors&gt;&lt;/contributors&gt;&lt;titles&gt;&lt;title&gt;Sociality and Immediacy: or, past and present conversations on bands&lt;/title&gt;&lt;secondary-title&gt;Man&lt;/secondary-title&gt;&lt;/titles&gt;&lt;periodical&gt;&lt;full-title&gt;Man&lt;/full-title&gt;&lt;/periodical&gt;&lt;pages&gt;583-603&lt;/pages&gt;&lt;volume&gt;29&lt;/volume&gt;&lt;number&gt;3&lt;/number&gt;&lt;keywords&gt;&lt;keyword&gt;Anthropology&lt;/keyword&gt;&lt;/keywords&gt;&lt;dates&gt;&lt;year&gt;1994&lt;/year&gt;&lt;/dates&gt;&lt;urls&gt;&lt;/urls&gt;&lt;/record&gt;&lt;/Cite&gt;&lt;/EndNote&gt;</w:instrText>
      </w:r>
      <w:r w:rsidR="00CE636D">
        <w:fldChar w:fldCharType="separate"/>
      </w:r>
      <w:r w:rsidR="00CE636D">
        <w:rPr>
          <w:noProof/>
        </w:rPr>
        <w:t>(Bird-David, 1994)</w:t>
      </w:r>
      <w:r w:rsidR="00CE636D">
        <w:fldChar w:fldCharType="end"/>
      </w:r>
      <w:r w:rsidR="00E2374B">
        <w:t xml:space="preserve">. </w:t>
      </w:r>
    </w:p>
    <w:p w14:paraId="17F30BA0" w14:textId="09249E39" w:rsidR="00864081" w:rsidRDefault="003B670A" w:rsidP="00EF4AE2">
      <w:pPr>
        <w:spacing w:line="432" w:lineRule="auto"/>
        <w:jc w:val="both"/>
      </w:pPr>
      <w:r>
        <w:tab/>
      </w:r>
      <w:r w:rsidR="005B4659">
        <w:t xml:space="preserve">Many </w:t>
      </w:r>
      <w:r w:rsidR="00234342">
        <w:t xml:space="preserve">anthropologists have remarked </w:t>
      </w:r>
      <w:r w:rsidR="00490F08">
        <w:t>on</w:t>
      </w:r>
      <w:r w:rsidR="00234342">
        <w:t xml:space="preserve"> the lack of authority </w:t>
      </w:r>
      <w:r w:rsidR="004844AA">
        <w:t xml:space="preserve">within </w:t>
      </w:r>
      <w:r w:rsidR="00FE7696">
        <w:t xml:space="preserve">all </w:t>
      </w:r>
      <w:r w:rsidR="0066438D">
        <w:t>ethnographically observed</w:t>
      </w:r>
      <w:r w:rsidR="004844AA">
        <w:t xml:space="preserve"> band</w:t>
      </w:r>
      <w:r w:rsidR="00FE7696">
        <w:t xml:space="preserve"> societies</w:t>
      </w:r>
      <w:r w:rsidR="00635DCE">
        <w:t xml:space="preserve">. </w:t>
      </w:r>
      <w:r w:rsidR="00504D76">
        <w:t>Ele</w:t>
      </w:r>
      <w:r w:rsidR="00D6585A">
        <w:t>a</w:t>
      </w:r>
      <w:r w:rsidR="00504D76">
        <w:t xml:space="preserve">nor Leacock </w:t>
      </w:r>
      <w:r w:rsidR="00CE636D">
        <w:fldChar w:fldCharType="begin"/>
      </w:r>
      <w:r w:rsidR="00CE636D">
        <w:instrText xml:space="preserve"> ADDIN EN.CITE &lt;EndNote&gt;&lt;Cite ExcludeAuth="1"&gt;&lt;Author&gt;Leacock&lt;/Author&gt;&lt;Year&gt;1998&lt;/Year&gt;&lt;RecNum&gt;653&lt;/RecNum&gt;&lt;Suffix&gt;`, p. 143&lt;/Suffix&gt;&lt;DisplayText&gt;(1998, p. 143)&lt;/DisplayText&gt;&lt;record&gt;&lt;rec-number&gt;653&lt;/rec-number&gt;&lt;foreign-keys&gt;&lt;key app="EN" db-id="evwd9vwepx9tsle9eeavwxao2tvzszf5dsav" timestamp="1332517540"&gt;653&lt;/key&gt;&lt;key app="ENWeb" db-id="T2yYUwrtqgcAAFvhccI"&gt;359&lt;/key&gt;&lt;/foreign-keys&gt;&lt;ref-type name="Book Section"&gt;5&lt;/ref-type&gt;&lt;contributors&gt;&lt;authors&gt;&lt;author&gt;Leacock, Eleanor&lt;/author&gt;&lt;/authors&gt;&lt;secondary-authors&gt;&lt;author&gt;Gowdy, John&lt;/author&gt;&lt;/secondary-authors&gt;&lt;/contributors&gt;&lt;titles&gt;&lt;title&gt;Women&amp;apos;s Status in Egalitarian Society: Implications for Social Evolution&lt;/title&gt;&lt;secondary-title&gt;Limited wants, unlimited means: A reader on hunter-gatherer economics and the environment&lt;/secondary-title&gt;&lt;/titles&gt;&lt;pages&gt;139-164&lt;/pages&gt;&lt;keywords&gt;&lt;keyword&gt;Anthropology&lt;/keyword&gt;&lt;/keywords&gt;&lt;dates&gt;&lt;year&gt;1998&lt;/year&gt;&lt;/dates&gt;&lt;pub-location&gt;Washington, DC&lt;/pub-location&gt;&lt;publisher&gt;Island Press&lt;/publisher&gt;&lt;urls&gt;&lt;/urls&gt;&lt;/record&gt;&lt;/Cite&gt;&lt;/EndNote&gt;</w:instrText>
      </w:r>
      <w:r w:rsidR="00CE636D">
        <w:fldChar w:fldCharType="separate"/>
      </w:r>
      <w:r w:rsidR="00CE636D">
        <w:rPr>
          <w:noProof/>
        </w:rPr>
        <w:t>(1998, p. 143)</w:t>
      </w:r>
      <w:r w:rsidR="00CE636D">
        <w:fldChar w:fldCharType="end"/>
      </w:r>
      <w:r w:rsidR="00504D76">
        <w:t xml:space="preserve"> writes, “</w:t>
      </w:r>
      <w:r w:rsidR="00504D76" w:rsidRPr="00B947CE">
        <w:t xml:space="preserve">leadership as we conceive it is not merely ‘weak’ or ‘incipient,’ as is </w:t>
      </w:r>
      <w:r w:rsidR="00504D76">
        <w:t xml:space="preserve">commonly stated, but irrelevant.” </w:t>
      </w:r>
      <w:r w:rsidR="006151AA">
        <w:t xml:space="preserve">They have no recognized leaders, not even a consistent membership. </w:t>
      </w:r>
      <w:r w:rsidR="0090299A">
        <w:t xml:space="preserve">People come and go. </w:t>
      </w:r>
      <w:r w:rsidR="008A0F86">
        <w:t>Their decision-making</w:t>
      </w:r>
      <w:r w:rsidR="002B7E8E">
        <w:t xml:space="preserve"> </w:t>
      </w:r>
      <w:r w:rsidR="008A0F86">
        <w:t>shows</w:t>
      </w:r>
      <w:r w:rsidR="002B7E8E">
        <w:t xml:space="preserve"> </w:t>
      </w:r>
      <w:r w:rsidR="00504D76">
        <w:t xml:space="preserve">little or no concern for precedent or procedure. </w:t>
      </w:r>
      <w:r w:rsidR="002B7E8E">
        <w:t>D</w:t>
      </w:r>
      <w:r w:rsidR="0090299A">
        <w:t xml:space="preserve">isputes are resolved on an ad </w:t>
      </w:r>
      <w:r w:rsidR="00D41DE5">
        <w:t xml:space="preserve">hoc basis, </w:t>
      </w:r>
      <w:r w:rsidR="00CA33A2">
        <w:t>sometimes by discussion and compromise, sometimes by force, sometime</w:t>
      </w:r>
      <w:r w:rsidR="003C3B1B">
        <w:t>s</w:t>
      </w:r>
      <w:r w:rsidR="00CA33A2">
        <w:t xml:space="preserve"> by </w:t>
      </w:r>
      <w:r w:rsidR="00C66427">
        <w:t>splitting up</w:t>
      </w:r>
      <w:r w:rsidR="00BC6FDD">
        <w:t xml:space="preserve"> </w:t>
      </w:r>
      <w:r w:rsidR="00CE636D">
        <w:fldChar w:fldCharType="begin">
          <w:fldData xml:space="preserve">PEVuZE5vdGU+PENpdGU+PEF1dGhvcj5CaXJkLURhdmlkPC9BdXRob3I+PFllYXI+MTk5NDwvWWVh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</w:fldData>
        </w:fldChar>
      </w:r>
      <w:r w:rsidR="00CE636D">
        <w:instrText xml:space="preserve"> ADDIN EN.CITE </w:instrText>
      </w:r>
      <w:r w:rsidR="00CE636D">
        <w:fldChar w:fldCharType="begin">
          <w:fldData xml:space="preserve">PEVuZE5vdGU+PENpdGU+PEF1dGhvcj5CaXJkLURhdmlkPC9BdXRob3I+PFllYXI+MTk5NDwvWWVh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</w:fldData>
        </w:fldChar>
      </w:r>
      <w:r w:rsidR="00CE636D">
        <w:instrText xml:space="preserve"> ADDIN EN.CITE.DATA </w:instrText>
      </w:r>
      <w:r w:rsidR="00CE636D">
        <w:fldChar w:fldCharType="end"/>
      </w:r>
      <w:r w:rsidR="00CE636D">
        <w:fldChar w:fldCharType="separate"/>
      </w:r>
      <w:r w:rsidR="00CE636D">
        <w:rPr>
          <w:noProof/>
        </w:rPr>
        <w:t>(Bird-David, 1994, 591, 597; Boehm, 2001, 72-73, 86-87; Johnson &amp; Earle, 2000, p. 32-33; Lee &amp; Daly, 1999, p. 4; Renfrew, 2007, p. 148; Salzman, 2004, 47-48; Trigger, 2003, p. 668; Woodburn, 1982, p. 434)</w:t>
      </w:r>
      <w:r w:rsidR="00CE636D">
        <w:fldChar w:fldCharType="end"/>
      </w:r>
      <w:r w:rsidR="00864081">
        <w:t>.</w:t>
      </w:r>
    </w:p>
    <w:p w14:paraId="5C9403F1" w14:textId="1E3693C5" w:rsidR="00BD73E6" w:rsidRDefault="00864081" w:rsidP="00EF4AE2">
      <w:pPr>
        <w:spacing w:line="432" w:lineRule="auto"/>
        <w:jc w:val="both"/>
      </w:pPr>
      <w:r>
        <w:tab/>
      </w:r>
      <w:r w:rsidR="00E836B9">
        <w:t xml:space="preserve">Whether </w:t>
      </w:r>
      <w:r w:rsidR="000F12F8">
        <w:t xml:space="preserve">or not </w:t>
      </w:r>
      <w:r w:rsidR="00E836B9">
        <w:t xml:space="preserve">bands lack </w:t>
      </w:r>
      <w:r w:rsidR="00E836B9">
        <w:rPr>
          <w:i/>
        </w:rPr>
        <w:t>all</w:t>
      </w:r>
      <w:r w:rsidR="00E836B9">
        <w:t xml:space="preserve"> authority, they clearly lack the types of state institutions contractarianism is supposed to justify</w:t>
      </w:r>
      <w:r w:rsidR="00DA27EC">
        <w:t xml:space="preserve">. </w:t>
      </w:r>
      <w:r w:rsidR="008A0F86">
        <w:t>They</w:t>
      </w:r>
      <w:r w:rsidR="00EC3713">
        <w:t xml:space="preserve"> have</w:t>
      </w:r>
      <w:r w:rsidR="008A0F86">
        <w:t xml:space="preserve"> no</w:t>
      </w:r>
      <w:r w:rsidR="00EC3713">
        <w:t xml:space="preserve"> </w:t>
      </w:r>
      <w:r w:rsidR="00D05579">
        <w:t xml:space="preserve">sovereign </w:t>
      </w:r>
      <w:r>
        <w:t>government</w:t>
      </w:r>
      <w:r w:rsidR="00D05579">
        <w:t>s</w:t>
      </w:r>
      <w:r w:rsidR="00EC3713">
        <w:t xml:space="preserve"> or any consistent governing authority</w:t>
      </w:r>
      <w:r w:rsidR="00284DBB">
        <w:t>.</w:t>
      </w:r>
      <w:r w:rsidR="00EC3713">
        <w:t xml:space="preserve"> </w:t>
      </w:r>
      <w:r w:rsidR="00BB5EF1">
        <w:t xml:space="preserve">No </w:t>
      </w:r>
      <w:r w:rsidR="00661051">
        <w:t>entity</w:t>
      </w:r>
      <w:r w:rsidR="00BB5EF1">
        <w:t xml:space="preserve"> “</w:t>
      </w:r>
      <w:r w:rsidR="00BB5EF1" w:rsidRPr="00BB5EF1">
        <w:t>claims the monopoly of the legitimate use of physical</w:t>
      </w:r>
      <w:r w:rsidR="00542D9E">
        <w:t xml:space="preserve"> force within a given territory,” in Max Weber’s terms </w:t>
      </w:r>
      <w:r w:rsidR="00CE636D">
        <w:fldChar w:fldCharType="begin"/>
      </w:r>
      <w:r w:rsidR="00CE636D">
        <w:instrText xml:space="preserve"> ADDIN EN.CITE &lt;EndNote&gt;&lt;Cite&gt;&lt;Author&gt;Weber&lt;/Author&gt;&lt;Year&gt;2004&lt;/Year&gt;&lt;RecNum&gt;132&lt;/RecNum&gt;&lt;DisplayText&gt;(Weber, 2004)&lt;/DisplayText&gt;&lt;record&gt;&lt;rec-number&gt;132&lt;/rec-number&gt;&lt;foreign-keys&gt;&lt;key app="EN" db-id="evwd9vwepx9tsle9eeavwxao2tvzszf5dsav" timestamp="1332517540"&gt;132&lt;/key&gt;&lt;/foreign-keys&gt;&lt;ref-type name="Book"&gt;6&lt;/ref-type&gt;&lt;contributors&gt;&lt;authors&gt;&lt;author&gt;Weber, Max&lt;/author&gt;&lt;/authors&gt;&lt;tertiary-authors&gt;&lt;author&gt;Owen, David&lt;/author&gt;&lt;author&gt;Strong, Tracy B.&lt;/author&gt;&lt;/tertiary-authors&gt;&lt;subsidiary-authors&gt;&lt;author&gt;Livingstone, Rodney&lt;/author&gt;&lt;/subsidiary-authors&gt;&lt;/contributors&gt;&lt;titles&gt;&lt;title&gt;The Vocation Lectures&lt;/title&gt;&lt;/titles&gt;&lt;keywords&gt;&lt;keyword&gt;Thesis&lt;/keyword&gt;&lt;/keywords&gt;&lt;dates&gt;&lt;year&gt;2004&lt;/year&gt;&lt;/dates&gt;&lt;pub-location&gt;Indianapolis, IN&lt;/pub-location&gt;&lt;publisher&gt;Hackett Publishing Company&lt;/publisher&gt;&lt;urls&gt;&lt;/urls&gt;&lt;/record&gt;&lt;/Cite&gt;&lt;/EndNote&gt;</w:instrText>
      </w:r>
      <w:r w:rsidR="00CE636D">
        <w:fldChar w:fldCharType="separate"/>
      </w:r>
      <w:r w:rsidR="00CE636D">
        <w:rPr>
          <w:noProof/>
        </w:rPr>
        <w:t>(Weber, 2004)</w:t>
      </w:r>
      <w:r w:rsidR="00CE636D">
        <w:fldChar w:fldCharType="end"/>
      </w:r>
      <w:r w:rsidR="00542D9E">
        <w:t>.</w:t>
      </w:r>
      <w:r w:rsidR="00661051">
        <w:t xml:space="preserve"> </w:t>
      </w:r>
      <w:r w:rsidR="00EC3713">
        <w:t>P</w:t>
      </w:r>
      <w:r w:rsidR="00080632">
        <w:t>eople in band society</w:t>
      </w:r>
      <w:r w:rsidR="0066438D">
        <w:t xml:space="preserve">, “live without a common power to keep them in awe” in Hobbes’s </w:t>
      </w:r>
      <w:r w:rsidR="00CE636D">
        <w:fldChar w:fldCharType="begin"/>
      </w:r>
      <w:r w:rsidR="00CE636D">
        <w:instrText xml:space="preserve"> ADDIN EN.CITE &lt;EndNote&gt;&lt;Cite ExcludeAuth="1"&gt;&lt;Author&gt;Hobbes&lt;/Author&gt;&lt;Year&gt;1962&lt;/Year&gt;&lt;RecNum&gt;92&lt;/RecNum&gt;&lt;Suffix&gt;`, p. 100&lt;/Suffix&gt;&lt;DisplayText&gt;(1962, p. 100)&lt;/DisplayText&gt;&lt;record&gt;&lt;rec-number&gt;92&lt;/rec-number&gt;&lt;foreign-keys&gt;&lt;key app="EN" db-id="evwd9vwepx9tsle9eeavwxao2tvzszf5dsav" timestamp="1332517540"&gt;92&lt;/key&gt;&lt;key app="ENWeb" db-id="T2yYUwrtqgcAAFvhccI"&gt;301&lt;/key&gt;&lt;/foreign-keys&gt;&lt;ref-type name="Book"&gt;6&lt;/ref-type&gt;&lt;contributors&gt;&lt;authors&gt;&lt;author&gt;Hobbes, Thomas&lt;/author&gt;&lt;/authors&gt;&lt;/contributors&gt;&lt;titles&gt;&lt;title&gt;Leviathan&lt;/title&gt;&lt;/titles&gt;&lt;keywords&gt;&lt;keyword&gt;Thesis&lt;/keyword&gt;&lt;keyword&gt;Anthropology&lt;/keyword&gt;&lt;/keywords&gt;&lt;dates&gt;&lt;year&gt;1962&lt;/year&gt;&lt;/dates&gt;&lt;pub-location&gt;Glasgow&lt;/pub-location&gt;&lt;publisher&gt;Collins&lt;/publisher&gt;&lt;call-num&gt;SOC Main Libr W60.21&lt;/call-num&gt;&lt;urls&gt;&lt;/urls&gt;&lt;/record&gt;&lt;/Cite&gt;&lt;/EndNote&gt;</w:instrText>
      </w:r>
      <w:r w:rsidR="00CE636D">
        <w:fldChar w:fldCharType="separate"/>
      </w:r>
      <w:r w:rsidR="00CE636D">
        <w:rPr>
          <w:noProof/>
        </w:rPr>
        <w:t>(1962, p. 100)</w:t>
      </w:r>
      <w:r w:rsidR="00CE636D">
        <w:fldChar w:fldCharType="end"/>
      </w:r>
      <w:r w:rsidR="0066438D">
        <w:t xml:space="preserve"> terms, and they settle disputes “any old how,” in Lu</w:t>
      </w:r>
      <w:r w:rsidR="00D258A3">
        <w:t xml:space="preserve">cas’s </w:t>
      </w:r>
      <w:r w:rsidR="00CE636D">
        <w:fldChar w:fldCharType="begin"/>
      </w:r>
      <w:r w:rsidR="00CE636D">
        <w:instrText xml:space="preserve"> ADDIN EN.CITE &lt;EndNote&gt;&lt;Cite ExcludeAuth="1"&gt;&lt;Author&gt;Lucas&lt;/Author&gt;&lt;Year&gt;1966&lt;/Year&gt;&lt;RecNum&gt;1143&lt;/RecNum&gt;&lt;Suffix&gt;`, 65&lt;/Suffix&gt;&lt;DisplayText&gt;(1966, 65)&lt;/DisplayText&gt;&lt;record&gt;&lt;rec-number&gt;1143&lt;/rec-number&gt;&lt;foreign-keys&gt;&lt;key app="EN" db-id="evwd9vwepx9tsle9eeavwxao2tvzszf5dsav" timestamp="1422464172"&gt;1143&lt;/key&gt;&lt;/foreign-keys&gt;&lt;ref-type name="Book"&gt;6&lt;/ref-type&gt;&lt;contributors&gt;&lt;authors&gt;&lt;author&gt;Lucas, J. R. &lt;/author&gt;&lt;/authors&gt;&lt;/contributors&gt;&lt;titles&gt;&lt;title&gt;The Principles of Politics&lt;/title&gt;&lt;/titles&gt;&lt;keywords&gt;&lt;keyword&gt;State of nature&lt;/keyword&gt;&lt;keyword&gt;Social Contract&lt;/keyword&gt;&lt;/keywords&gt;&lt;dates&gt;&lt;year&gt;1966&lt;/year&gt;&lt;/dates&gt;&lt;pub-location&gt;Oxford&lt;/pub-location&gt;&lt;publisher&gt;Clarendon Press&lt;/publisher&gt;&lt;urls&gt;&lt;/urls&gt;&lt;/record&gt;&lt;/Cite&gt;&lt;/EndNote&gt;</w:instrText>
      </w:r>
      <w:r w:rsidR="00CE636D">
        <w:fldChar w:fldCharType="separate"/>
      </w:r>
      <w:r w:rsidR="00CE636D">
        <w:rPr>
          <w:noProof/>
        </w:rPr>
        <w:t>(1966, 65)</w:t>
      </w:r>
      <w:r w:rsidR="00CE636D">
        <w:fldChar w:fldCharType="end"/>
      </w:r>
      <w:r w:rsidR="00D258A3">
        <w:t xml:space="preserve"> terms—the very conditions that </w:t>
      </w:r>
      <w:r w:rsidR="00080632">
        <w:t>supposedly lead inevitably to continual fear and a war of all against all.</w:t>
      </w:r>
      <w:r w:rsidR="00A941BC">
        <w:t xml:space="preserve"> Thus, band societies </w:t>
      </w:r>
      <w:r w:rsidR="00193184">
        <w:t>fit</w:t>
      </w:r>
      <w:r w:rsidR="00A941BC">
        <w:t xml:space="preserve"> the definition of the state of nature</w:t>
      </w:r>
      <w:r w:rsidR="00D07FF1">
        <w:t xml:space="preserve">. </w:t>
      </w:r>
      <w:r w:rsidR="00706879">
        <w:t>Do they fit the contractarian description</w:t>
      </w:r>
      <w:r w:rsidR="00193184">
        <w:t xml:space="preserve"> of it as well</w:t>
      </w:r>
      <w:r w:rsidR="00706879">
        <w:t>?</w:t>
      </w:r>
      <w:r w:rsidR="0009436B" w:rsidRPr="0009436B">
        <w:t xml:space="preserve"> </w:t>
      </w:r>
    </w:p>
    <w:p w14:paraId="47725A11" w14:textId="119FDD5A" w:rsidR="001B7791" w:rsidRDefault="0036276D" w:rsidP="001B7791">
      <w:pPr>
        <w:spacing w:line="432" w:lineRule="auto"/>
        <w:jc w:val="both"/>
      </w:pPr>
      <w:r>
        <w:tab/>
      </w:r>
      <w:r w:rsidR="00054F58">
        <w:t xml:space="preserve">Hunter-gatherers, especially in band societies, have difficult lives. </w:t>
      </w:r>
      <w:r w:rsidR="0009436B">
        <w:t>They go hungry some nights. Their l</w:t>
      </w:r>
      <w:r w:rsidR="00054F58">
        <w:t>ife expectancy i</w:t>
      </w:r>
      <w:r w:rsidR="00C53A53">
        <w:t>s significantly less than in</w:t>
      </w:r>
      <w:r w:rsidR="00B0036B">
        <w:t xml:space="preserve"> an early twenty-first century developed capitalist state</w:t>
      </w:r>
      <w:r w:rsidR="0009436B">
        <w:t xml:space="preserve">s. </w:t>
      </w:r>
      <w:r w:rsidR="00054F58">
        <w:t>To set them as a bar for comparison is to set a very low b</w:t>
      </w:r>
      <w:r w:rsidR="001E22F9">
        <w:t>ar</w:t>
      </w:r>
      <w:r w:rsidR="00054F58">
        <w:t>, but</w:t>
      </w:r>
      <w:r w:rsidR="001B7791">
        <w:t xml:space="preserve"> l</w:t>
      </w:r>
      <w:r w:rsidR="00250C1C">
        <w:t>ife in band societies is not the miserable existence</w:t>
      </w:r>
      <w:r w:rsidR="00923D9D">
        <w:t xml:space="preserve"> of fear and danger</w:t>
      </w:r>
      <w:r w:rsidR="00250C1C">
        <w:t xml:space="preserve"> supposed by Hobbes. </w:t>
      </w:r>
      <w:r w:rsidR="007817F5">
        <w:t xml:space="preserve">And </w:t>
      </w:r>
      <w:r w:rsidR="001B7791">
        <w:t>tragically, as this section reveals, state societies have failed to bring all of their citizens up to that bar</w:t>
      </w:r>
      <w:r w:rsidR="007817F5">
        <w:t xml:space="preserve">. </w:t>
      </w:r>
    </w:p>
    <w:p w14:paraId="4C2F6238" w14:textId="0F867B29" w:rsidR="00955406" w:rsidRDefault="001B7791" w:rsidP="00EF4AE2">
      <w:pPr>
        <w:spacing w:line="432" w:lineRule="auto"/>
        <w:jc w:val="both"/>
      </w:pPr>
      <w:r>
        <w:tab/>
      </w:r>
      <w:r w:rsidR="00D84580">
        <w:t xml:space="preserve">If one phrase from all of political philosophy has penetrated the field of anthropology, </w:t>
      </w:r>
      <w:r w:rsidR="00C36D61">
        <w:t>it is Hobbes’s claim that life in the state of nature is</w:t>
      </w:r>
      <w:r w:rsidR="00C36D61" w:rsidRPr="00C36D61">
        <w:t xml:space="preserve"> </w:t>
      </w:r>
      <w:r w:rsidR="00C36D61">
        <w:t>“s</w:t>
      </w:r>
      <w:r w:rsidR="00C36D61" w:rsidRPr="004A0952">
        <w:t>olitary, p</w:t>
      </w:r>
      <w:r w:rsidR="00C36D61">
        <w:t>oore, nasty, brutish, and short.</w:t>
      </w:r>
      <w:r w:rsidR="00C36D61" w:rsidRPr="004A0952">
        <w:t>”</w:t>
      </w:r>
      <w:r w:rsidR="00454D06">
        <w:t xml:space="preserve"> </w:t>
      </w:r>
      <w:r w:rsidR="00D84580">
        <w:t xml:space="preserve">We know of at </w:t>
      </w:r>
      <w:r w:rsidR="00CD56F5">
        <w:t xml:space="preserve">least twenty </w:t>
      </w:r>
      <w:r w:rsidR="00D84580">
        <w:t xml:space="preserve">anthropologists who have made reference to </w:t>
      </w:r>
      <w:r w:rsidR="00755FF6">
        <w:t>it</w:t>
      </w:r>
      <w:r w:rsidR="00D84580">
        <w:t xml:space="preserve"> only to debunk it in whole or </w:t>
      </w:r>
      <w:r w:rsidR="004A612C">
        <w:t>in</w:t>
      </w:r>
      <w:r w:rsidR="00D84580">
        <w:t xml:space="preserve"> part</w:t>
      </w:r>
      <w:r w:rsidR="002D2293">
        <w:t xml:space="preserve"> </w:t>
      </w:r>
      <w:r w:rsidR="00CE636D">
        <w:fldChar w:fldCharType="begin">
          <w:fldData xml:space="preserve">PEVuZE5vdGU+PENpdGU+PEF1dGhvcj5TYWx6bWFuPC9BdXRob3I+PFllYXI+MjAwNDwvWWVhcj48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</w:fldData>
        </w:fldChar>
      </w:r>
      <w:r w:rsidR="00EC4292">
        <w:instrText xml:space="preserve"> ADDIN EN.CITE </w:instrText>
      </w:r>
      <w:r w:rsidR="00EC4292">
        <w:fldChar w:fldCharType="begin">
          <w:fldData xml:space="preserve">PEVuZE5vdGU+PENpdGU+PEF1dGhvcj5TYWx6bWFuPC9BdXRob3I+PFllYXI+MjAwNDwvWWVhcj48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</w:fldData>
        </w:fldChar>
      </w:r>
      <w:r w:rsidR="00EC4292">
        <w:instrText xml:space="preserve"> ADDIN EN.CITE.DATA </w:instrText>
      </w:r>
      <w:r w:rsidR="00EC4292">
        <w:fldChar w:fldCharType="end"/>
      </w:r>
      <w:r w:rsidR="00CE636D">
        <w:fldChar w:fldCharType="separate"/>
      </w:r>
      <w:r w:rsidR="00EC4292">
        <w:rPr>
          <w:noProof/>
        </w:rPr>
        <w:t>(Aykroyd, Lucy, Pollard, &amp; Roberts, 1999, p. 55; de Waal, 2006, p. 52; Fried, 1967, p. 51, 70-71; Gurven &amp; Kaplan, 2007, p. 349; Hill &amp; Hurtado, 1996, p. 151, 194; Kelly, 1995, p. 202; Kuper, 1994, p. 209-120; Lee &amp; Daly, 1999, p. 1; Morris, 1977, p. 188; Panter-Brick, Layton, &amp; Rowley-Conwy, 2001, p. 4-5; Peterson, 1993; Salzman, 2004, p. 47)</w:t>
      </w:r>
      <w:r w:rsidR="00CE636D">
        <w:fldChar w:fldCharType="end"/>
      </w:r>
      <w:r w:rsidR="00D84580">
        <w:t>.</w:t>
      </w:r>
    </w:p>
    <w:p w14:paraId="38F24C19" w14:textId="5941BB5E" w:rsidR="00242536" w:rsidRDefault="00B60F59" w:rsidP="00EF4AE2">
      <w:pPr>
        <w:spacing w:line="432" w:lineRule="auto"/>
        <w:jc w:val="both"/>
      </w:pPr>
      <w:r>
        <w:tab/>
      </w:r>
      <w:r w:rsidR="00242536">
        <w:t>Theorists asserting the Hobbesian hypothes</w:t>
      </w:r>
      <w:r w:rsidR="007D4A02">
        <w:t>i</w:t>
      </w:r>
      <w:r w:rsidR="00242536">
        <w:t xml:space="preserve">s have not referred to rigorous measures of wellbeing, </w:t>
      </w:r>
      <w:r w:rsidR="00BC0065">
        <w:t>but have instead used ad hoc description</w:t>
      </w:r>
      <w:r w:rsidR="004C5F8E">
        <w:t xml:space="preserve"> of what they believe life </w:t>
      </w:r>
      <w:r w:rsidR="006872F0">
        <w:t>without sovereignty</w:t>
      </w:r>
      <w:r w:rsidR="004C5F8E">
        <w:t xml:space="preserve"> must be like.</w:t>
      </w:r>
      <w:r w:rsidR="00242536">
        <w:t xml:space="preserve"> </w:t>
      </w:r>
      <w:r w:rsidR="006872F0">
        <w:t>And so,</w:t>
      </w:r>
      <w:r w:rsidR="004C5F8E">
        <w:t xml:space="preserve"> w</w:t>
      </w:r>
      <w:r w:rsidR="00242536">
        <w:t>e make an ad hoc comparison</w:t>
      </w:r>
      <w:r w:rsidR="00BC0065">
        <w:t xml:space="preserve"> </w:t>
      </w:r>
      <w:r w:rsidR="0024037D">
        <w:t>starting with Hobbes’s four characteristics (nasty</w:t>
      </w:r>
      <w:r w:rsidR="004E0C6E">
        <w:t xml:space="preserve"> and brutish being synonymous), and continuing with considerations of freedom</w:t>
      </w:r>
      <w:r w:rsidR="00726511">
        <w:t>;</w:t>
      </w:r>
      <w:r w:rsidR="004E0C6E">
        <w:t xml:space="preserve"> </w:t>
      </w:r>
      <w:r w:rsidR="00726511">
        <w:t>culture, industry, and</w:t>
      </w:r>
      <w:r w:rsidR="00EC6A77">
        <w:t xml:space="preserve"> </w:t>
      </w:r>
      <w:r w:rsidR="004E0C6E">
        <w:t>alienation</w:t>
      </w:r>
      <w:r w:rsidR="00726511">
        <w:t>;</w:t>
      </w:r>
      <w:r w:rsidR="004E0C6E">
        <w:t xml:space="preserve"> and observed</w:t>
      </w:r>
      <w:r w:rsidR="004E0C6E" w:rsidRPr="004E0C6E">
        <w:t xml:space="preserve"> </w:t>
      </w:r>
      <w:r w:rsidR="00832BF9">
        <w:t xml:space="preserve">choice. </w:t>
      </w:r>
    </w:p>
    <w:p w14:paraId="425E3B84" w14:textId="52CE1CA9" w:rsidR="00242536" w:rsidRDefault="00F676B2" w:rsidP="008E603C">
      <w:pPr>
        <w:pStyle w:val="Heading2"/>
      </w:pPr>
      <w:r>
        <w:t xml:space="preserve">A. </w:t>
      </w:r>
      <w:r w:rsidR="00141C00">
        <w:t>Solitary</w:t>
      </w:r>
    </w:p>
    <w:p w14:paraId="23117906" w14:textId="7650BD53" w:rsidR="007B56EF" w:rsidRDefault="00B96D79" w:rsidP="00EF4AE2">
      <w:pPr>
        <w:spacing w:line="432" w:lineRule="auto"/>
        <w:jc w:val="both"/>
      </w:pPr>
      <w:r>
        <w:tab/>
      </w:r>
      <w:r w:rsidR="00793058">
        <w:t>Life in band society is most certainly not solitary</w:t>
      </w:r>
      <w:r w:rsidR="004C1163">
        <w:t>. It is extremely communal</w:t>
      </w:r>
      <w:r w:rsidR="00157906">
        <w:t xml:space="preserve"> and </w:t>
      </w:r>
      <w:r w:rsidR="00DD6800">
        <w:t>(surprisingly?) cordial</w:t>
      </w:r>
      <w:r w:rsidR="004C7EF8">
        <w:t>, much more so than typical Western societies</w:t>
      </w:r>
      <w:r>
        <w:t>. The constant demands for socializing</w:t>
      </w:r>
      <w:r w:rsidR="00454042">
        <w:t xml:space="preserve"> is one of the striking features that ethnographers </w:t>
      </w:r>
      <w:r w:rsidR="00DE14FF">
        <w:t>almost universally</w:t>
      </w:r>
      <w:r w:rsidR="00454042">
        <w:t xml:space="preserve"> recognize in band societies </w:t>
      </w:r>
      <w:r w:rsidR="00CE636D">
        <w:fldChar w:fldCharType="begin">
          <w:fldData xml:space="preserve">PEVuZE5vdGU+PENpdGU+PEF1dGhvcj5CaXJkLURhdmlkPC9BdXRob3I+PFllYXI+MTk5MDwvWWVh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</w:fldData>
        </w:fldChar>
      </w:r>
      <w:r w:rsidR="00CE636D">
        <w:instrText xml:space="preserve"> ADDIN EN.CITE </w:instrText>
      </w:r>
      <w:r w:rsidR="00CE636D">
        <w:fldChar w:fldCharType="begin">
          <w:fldData xml:space="preserve">PEVuZE5vdGU+PENpdGU+PEF1dGhvcj5CaXJkLURhdmlkPC9BdXRob3I+PFllYXI+MTk5MDwvWWVh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</w:fldData>
        </w:fldChar>
      </w:r>
      <w:r w:rsidR="00CE636D">
        <w:instrText xml:space="preserve"> ADDIN EN.CITE.DATA </w:instrText>
      </w:r>
      <w:r w:rsidR="00CE636D">
        <w:fldChar w:fldCharType="end"/>
      </w:r>
      <w:r w:rsidR="00CE636D">
        <w:fldChar w:fldCharType="separate"/>
      </w:r>
      <w:r w:rsidR="00CE636D">
        <w:rPr>
          <w:noProof/>
        </w:rPr>
        <w:t>(Bird-David, 1990; de Waal, 2006, 4-5; Hawkes, O'Connell, &amp; Blurton Jones, 2001; Hill &amp; Hurtado, 1996, xii; Leacock, 1998, 144)</w:t>
      </w:r>
      <w:r w:rsidR="00CE636D">
        <w:fldChar w:fldCharType="end"/>
      </w:r>
      <w:r w:rsidR="004C1163">
        <w:t xml:space="preserve">. </w:t>
      </w:r>
      <w:r w:rsidR="00F075C4">
        <w:t xml:space="preserve">This </w:t>
      </w:r>
      <w:r w:rsidR="00DE14FF">
        <w:t xml:space="preserve">sociality </w:t>
      </w:r>
      <w:r w:rsidR="00F075C4">
        <w:t>implies that</w:t>
      </w:r>
      <w:r w:rsidR="00343E66">
        <w:t xml:space="preserve"> </w:t>
      </w:r>
      <w:r w:rsidR="00F075C4">
        <w:t>people in band</w:t>
      </w:r>
      <w:r w:rsidR="001F2D04">
        <w:t xml:space="preserve"> societie</w:t>
      </w:r>
      <w:r w:rsidR="00F075C4">
        <w:t xml:space="preserve">s are not in continual fear of each other. </w:t>
      </w:r>
    </w:p>
    <w:p w14:paraId="2C236D16" w14:textId="482E55DD" w:rsidR="008E603C" w:rsidRDefault="00F676B2" w:rsidP="008E603C">
      <w:pPr>
        <w:pStyle w:val="Heading2"/>
      </w:pPr>
      <w:r>
        <w:t xml:space="preserve">B. </w:t>
      </w:r>
      <w:r w:rsidR="008E603C">
        <w:t>Poor</w:t>
      </w:r>
    </w:p>
    <w:p w14:paraId="385B0864" w14:textId="1F6C8BD6" w:rsidR="00ED0143" w:rsidRDefault="007B56EF" w:rsidP="00EF4AE2">
      <w:pPr>
        <w:spacing w:line="432" w:lineRule="auto"/>
        <w:jc w:val="both"/>
      </w:pPr>
      <w:r>
        <w:tab/>
      </w:r>
      <w:r w:rsidR="00421F6B">
        <w:t xml:space="preserve">By middle class standards, band life is </w:t>
      </w:r>
      <w:r w:rsidR="008E603C">
        <w:t xml:space="preserve">materially </w:t>
      </w:r>
      <w:r w:rsidR="00421F6B">
        <w:t>poor</w:t>
      </w:r>
      <w:r w:rsidR="006963E4">
        <w:t xml:space="preserve">. </w:t>
      </w:r>
      <w:r w:rsidR="00343E66">
        <w:t>They</w:t>
      </w:r>
      <w:r w:rsidR="006963E4">
        <w:t xml:space="preserve"> produce very few material goods. </w:t>
      </w:r>
      <w:r w:rsidR="004B59D7">
        <w:t>But the</w:t>
      </w:r>
      <w:r w:rsidR="00913383">
        <w:t>ir</w:t>
      </w:r>
      <w:r w:rsidR="004B59D7">
        <w:t xml:space="preserve"> life </w:t>
      </w:r>
      <w:r w:rsidR="00913383">
        <w:t xml:space="preserve">also </w:t>
      </w:r>
      <w:r w:rsidR="004B59D7">
        <w:t xml:space="preserve">has obvious advantages. </w:t>
      </w:r>
      <w:r w:rsidR="00596134">
        <w:t xml:space="preserve">Estimates of how hard they work vary considerably, but </w:t>
      </w:r>
      <w:r w:rsidR="00EC1361">
        <w:t xml:space="preserve">the controversy </w:t>
      </w:r>
      <w:r w:rsidR="001A3425">
        <w:t xml:space="preserve">is whether they work about as much as </w:t>
      </w:r>
      <w:r w:rsidR="00A64DA1">
        <w:t xml:space="preserve">or </w:t>
      </w:r>
      <w:r w:rsidR="00A64DA1">
        <w:rPr>
          <w:i/>
        </w:rPr>
        <w:t>less than</w:t>
      </w:r>
      <w:r w:rsidR="00A64DA1">
        <w:t xml:space="preserve"> </w:t>
      </w:r>
      <w:r w:rsidR="001A3425">
        <w:t xml:space="preserve">typical </w:t>
      </w:r>
      <w:r w:rsidR="00A64DA1">
        <w:t>workers</w:t>
      </w:r>
      <w:r w:rsidR="001A3425">
        <w:t xml:space="preserve"> </w:t>
      </w:r>
      <w:r w:rsidR="00A64DA1">
        <w:t>today</w:t>
      </w:r>
      <w:r w:rsidR="000C561F">
        <w:t xml:space="preserve">. </w:t>
      </w:r>
      <w:r w:rsidR="00114EAB">
        <w:t xml:space="preserve">No ethnographers have found evidence of overworked hunter-gatherer band members constantly struggling </w:t>
      </w:r>
      <w:r w:rsidR="00DA207D">
        <w:t xml:space="preserve">to provide subsistence for their families. </w:t>
      </w:r>
      <w:r w:rsidR="00913383">
        <w:t xml:space="preserve">Probably the widest summary of studies is </w:t>
      </w:r>
      <w:r w:rsidR="00732379">
        <w:t xml:space="preserve">Clark </w:t>
      </w:r>
      <w:r w:rsidR="00CE636D">
        <w:fldChar w:fldCharType="begin"/>
      </w:r>
      <w:r w:rsidR="00CE636D">
        <w:instrText xml:space="preserve"> ADDIN EN.CITE &lt;EndNote&gt;&lt;Cite ExcludeAuth="1"&gt;&lt;Author&gt;Clark&lt;/Author&gt;&lt;Year&gt;2007&lt;/Year&gt;&lt;RecNum&gt;662&lt;/RecNum&gt;&lt;Suffix&gt;`, p. 64&lt;/Suffix&gt;&lt;DisplayText&gt;(2007, p. 64)&lt;/DisplayText&gt;&lt;record&gt;&lt;rec-number&gt;662&lt;/rec-number&gt;&lt;foreign-keys&gt;&lt;key app="EN" db-id="evwd9vwepx9tsle9eeavwxao2tvzszf5dsav" timestamp="1332517540"&gt;662&lt;/key&gt;&lt;key app="ENWeb" db-id="T2yYUwrtqgcAAFvhccI"&gt;119&lt;/key&gt;&lt;/foreign-keys&gt;&lt;ref-type name="Book"&gt;6&lt;/ref-type&gt;&lt;contributors&gt;&lt;authors&gt;&lt;author&gt;Clark, Gregory&lt;/author&gt;&lt;/authors&gt;&lt;/contributors&gt;&lt;titles&gt;&lt;title&gt;A Farewell to Alms: A Brief Economic History of the World&lt;/title&gt;&lt;/titles&gt;&lt;keywords&gt;&lt;keyword&gt;Anthropology&lt;/keyword&gt;&lt;/keywords&gt;&lt;dates&gt;&lt;year&gt;2007&lt;/year&gt;&lt;/dates&gt;&lt;pub-location&gt;Princeton&lt;/pub-location&gt;&lt;publisher&gt;Princeton University Press&lt;/publisher&gt;&lt;urls&gt;&lt;/urls&gt;&lt;/record&gt;&lt;/Cite&gt;&lt;/EndNote&gt;</w:instrText>
      </w:r>
      <w:r w:rsidR="00CE636D">
        <w:fldChar w:fldCharType="separate"/>
      </w:r>
      <w:r w:rsidR="00CE636D">
        <w:rPr>
          <w:noProof/>
        </w:rPr>
        <w:t>(2007, p. 64)</w:t>
      </w:r>
      <w:r w:rsidR="00CE636D">
        <w:fldChar w:fldCharType="end"/>
      </w:r>
      <w:r w:rsidR="00913383">
        <w:t xml:space="preserve">. </w:t>
      </w:r>
      <w:r w:rsidR="0087368C">
        <w:t xml:space="preserve">One of the more pessimistic </w:t>
      </w:r>
      <w:r w:rsidR="00ED0143">
        <w:t xml:space="preserve">studies </w:t>
      </w:r>
      <w:r w:rsidR="00732379">
        <w:t xml:space="preserve">found band members working 49 </w:t>
      </w:r>
      <w:r w:rsidR="0087368C">
        <w:t xml:space="preserve">hours per week including food preparation, childcare, and </w:t>
      </w:r>
      <w:r w:rsidR="002E7F1F">
        <w:t>walking—</w:t>
      </w:r>
      <w:r w:rsidR="00D500E6">
        <w:t xml:space="preserve">five hours </w:t>
      </w:r>
      <w:r w:rsidR="00D500E6" w:rsidRPr="00ED0143">
        <w:rPr>
          <w:i/>
        </w:rPr>
        <w:t>less</w:t>
      </w:r>
      <w:r w:rsidR="00D500E6">
        <w:t xml:space="preserve"> than the most comparable figures we can find for </w:t>
      </w:r>
      <w:r w:rsidR="00FF3FA4">
        <w:t>the average U.S. worker</w:t>
      </w:r>
      <w:r w:rsidR="00005A0A">
        <w:t xml:space="preserve"> </w:t>
      </w:r>
      <w:r w:rsidR="00CE636D">
        <w:fldChar w:fldCharType="begin"/>
      </w:r>
      <w:r w:rsidR="00CE636D">
        <w:instrText xml:space="preserve"> ADDIN EN.CITE &lt;EndNote&gt;&lt;Cite&gt;&lt;Author&gt;Hill&lt;/Author&gt;&lt;Year&gt;1985&lt;/Year&gt;&lt;RecNum&gt;641&lt;/RecNum&gt;&lt;DisplayText&gt;(Aguiar &amp;amp; Hurst, 2007, p. 976; Hill, Kaplan, Hawkes, &amp;amp; Hurtado, 1985)&lt;/DisplayText&gt;&lt;record&gt;&lt;rec-number&gt;641&lt;/rec-number&gt;&lt;foreign-keys&gt;&lt;key app="EN" db-id="evwd9vwepx9tsle9eeavwxao2tvzszf5dsav" timestamp="1332517540"&gt;641&lt;/key&gt;&lt;key app="ENWeb" db-id="T2yYUwrtqgcAAFvhccI"&gt;297&lt;/key&gt;&lt;/foreign-keys&gt;&lt;ref-type name="Journal Article"&gt;17&lt;/ref-type&gt;&lt;contributors&gt;&lt;authors&gt;&lt;author&gt;Hill, Kim&lt;/author&gt;&lt;author&gt;Kaplan, Hillard&lt;/author&gt;&lt;author&gt;Hawkes, Kristen&lt;/author&gt;&lt;author&gt;Hurtado, A. Magdalena&lt;/author&gt;&lt;/authors&gt;&lt;/contributors&gt;&lt;titles&gt;&lt;title&gt;Men&amp;apos;s Time Allocation to Subsistence Work among the Ache of Eastern Paraquay&lt;/title&gt;&lt;secondary-title&gt;Human Ecology&lt;/secondary-title&gt;&lt;/titles&gt;&lt;periodical&gt;&lt;full-title&gt;Human Ecology&lt;/full-title&gt;&lt;/periodical&gt;&lt;pages&gt;29-47&lt;/pages&gt;&lt;volume&gt;13&lt;/volume&gt;&lt;number&gt;1&lt;/number&gt;&lt;keywords&gt;&lt;keyword&gt;Anthropology&lt;/keyword&gt;&lt;/keywords&gt;&lt;dates&gt;&lt;year&gt;1985&lt;/year&gt;&lt;/dates&gt;&lt;urls&gt;&lt;/urls&gt;&lt;/record&gt;&lt;/Cite&gt;&lt;Cite&gt;&lt;Author&gt;Aguiar&lt;/Author&gt;&lt;Year&gt;2007&lt;/Year&gt;&lt;RecNum&gt;885&lt;/RecNum&gt;&lt;Suffix&gt;`, p. 976&lt;/Suffix&gt;&lt;record&gt;&lt;rec-number&gt;885&lt;/rec-number&gt;&lt;foreign-keys&gt;&lt;key app="EN" db-id="evwd9vwepx9tsle9eeavwxao2tvzszf5dsav" timestamp="1354911657"&gt;885&lt;/key&gt;&lt;/foreign-keys&gt;&lt;ref-type name="Journal Article"&gt;17&lt;/ref-type&gt;&lt;contributors&gt;&lt;authors&gt;&lt;author&gt;Aguiar, Mark&lt;/author&gt;&lt;author&gt;Hurst, Erik&lt;/author&gt;&lt;/authors&gt;&lt;/contributors&gt;&lt;titles&gt;&lt;title&gt;Measuring Leisure: The Allocation of Time over Five Decades&lt;/title&gt;&lt;secondary-title&gt;Quarterly Journal of Economics&lt;/secondary-title&gt;&lt;/titles&gt;&lt;periodical&gt;&lt;full-title&gt;Quarterly Journal of Economics&lt;/full-title&gt;&lt;/periodical&gt;&lt;pages&gt;969-1006&lt;/pages&gt;&lt;volume&gt;122&lt;/volume&gt;&lt;number&gt;3&lt;/number&gt;&lt;dates&gt;&lt;year&gt;2007&lt;/year&gt;&lt;/dates&gt;&lt;urls&gt;&lt;/urls&gt;&lt;/record&gt;&lt;/Cite&gt;&lt;/EndNote&gt;</w:instrText>
      </w:r>
      <w:r w:rsidR="00CE636D">
        <w:fldChar w:fldCharType="separate"/>
      </w:r>
      <w:r w:rsidR="00CE636D">
        <w:rPr>
          <w:noProof/>
        </w:rPr>
        <w:t>(Aguiar &amp; Hurst, 2007, p. 976; Hill, Kaplan, Hawkes, &amp; Hurtado, 1985)</w:t>
      </w:r>
      <w:r w:rsidR="00CE636D">
        <w:fldChar w:fldCharType="end"/>
      </w:r>
      <w:r w:rsidR="0087368C">
        <w:t>.</w:t>
      </w:r>
      <w:r w:rsidR="002E7F1F" w:rsidRPr="002E7F1F">
        <w:t xml:space="preserve"> </w:t>
      </w:r>
      <w:r w:rsidR="002E7F1F">
        <w:t>No bands work as hard or as long as industrial sweatshop laborers; none resort to child labor as so many families are forced to today</w:t>
      </w:r>
      <w:r w:rsidR="00005A0A">
        <w:t xml:space="preserve"> </w:t>
      </w:r>
      <w:r w:rsidR="00CE636D">
        <w:fldChar w:fldCharType="begin"/>
      </w:r>
      <w:r w:rsidR="00CE636D">
        <w:instrText xml:space="preserve"> ADDIN EN.CITE &lt;EndNote&gt;&lt;Cite&gt;&lt;Author&gt;Sharif&lt;/Author&gt;&lt;Year&gt;2003&lt;/Year&gt;&lt;RecNum&gt;277&lt;/RecNum&gt;&lt;DisplayText&gt;(Sharif, 2003)&lt;/DisplayText&gt;&lt;record&gt;&lt;rec-number&gt;277&lt;/rec-number&gt;&lt;foreign-keys&gt;&lt;key app="EN" db-id="evwd9vwepx9tsle9eeavwxao2tvzszf5dsav" timestamp="1332517540"&gt;277&lt;/key&gt;&lt;/foreign-keys&gt;&lt;ref-type name="Book"&gt;6&lt;/ref-type&gt;&lt;contributors&gt;&lt;authors&gt;&lt;author&gt;Sharif, M.&lt;/author&gt;&lt;/authors&gt;&lt;/contributors&gt;&lt;titles&gt;&lt;title&gt;Work Behavior of the World&amp;apos;s Poor: Theory, Evidence and Policy&lt;/title&gt;&lt;/titles&gt;&lt;dates&gt;&lt;year&gt;2003&lt;/year&gt;&lt;/dates&gt;&lt;pub-location&gt;Aldershot&lt;/pub-location&gt;&lt;publisher&gt;Ashgate&lt;/publisher&gt;&lt;urls&gt;&lt;/urls&gt;&lt;/record&gt;&lt;/Cite&gt;&lt;/EndNote&gt;</w:instrText>
      </w:r>
      <w:r w:rsidR="00CE636D">
        <w:fldChar w:fldCharType="separate"/>
      </w:r>
      <w:r w:rsidR="00CE636D">
        <w:rPr>
          <w:noProof/>
        </w:rPr>
        <w:t>(Sharif, 2003)</w:t>
      </w:r>
      <w:r w:rsidR="00CE636D">
        <w:fldChar w:fldCharType="end"/>
      </w:r>
      <w:r w:rsidR="002E7F1F">
        <w:t>.</w:t>
      </w:r>
      <w:r w:rsidR="00446F3F" w:rsidRPr="00446F3F">
        <w:t xml:space="preserve"> </w:t>
      </w:r>
    </w:p>
    <w:p w14:paraId="2393BCFE" w14:textId="5172EB6D" w:rsidR="00A72D75" w:rsidRDefault="00ED0143" w:rsidP="00EF4AE2">
      <w:pPr>
        <w:spacing w:line="432" w:lineRule="auto"/>
        <w:jc w:val="both"/>
      </w:pPr>
      <w:r>
        <w:tab/>
      </w:r>
      <w:r w:rsidR="00446F3F">
        <w:t xml:space="preserve">While </w:t>
      </w:r>
      <w:r w:rsidR="001C5798">
        <w:t>most</w:t>
      </w:r>
      <w:r w:rsidR="00446F3F">
        <w:t xml:space="preserve"> hunter-gatherers </w:t>
      </w:r>
      <w:r w:rsidR="001C5798">
        <w:t>eat</w:t>
      </w:r>
      <w:r w:rsidR="00446F3F">
        <w:t xml:space="preserve"> a varied diet high in protein and low in starch, many people </w:t>
      </w:r>
      <w:r w:rsidR="001C5798">
        <w:t xml:space="preserve">in contemporary state </w:t>
      </w:r>
      <w:r w:rsidR="008E603C">
        <w:t>societies</w:t>
      </w:r>
      <w:r w:rsidR="00446F3F">
        <w:t xml:space="preserve"> struggle with various forms of malnutrition, and </w:t>
      </w:r>
      <w:r w:rsidR="00446F3F" w:rsidRPr="000C1217">
        <w:t>two-thirds of the people alive today are involuntary vegetarians</w:t>
      </w:r>
      <w:r w:rsidR="005B496D" w:rsidRPr="003B53B9">
        <w:t xml:space="preserve"> </w:t>
      </w:r>
      <w:r w:rsidR="00CE636D">
        <w:fldChar w:fldCharType="begin"/>
      </w:r>
      <w:r w:rsidR="00CE636D">
        <w:instrText xml:space="preserve"> ADDIN EN.CITE &lt;EndNote&gt;&lt;Cite&gt;&lt;Author&gt;Harris&lt;/Author&gt;&lt;Year&gt;1977&lt;/Year&gt;&lt;RecNum&gt;635&lt;/RecNum&gt;&lt;Suffix&gt;`, p. x&lt;/Suffix&gt;&lt;DisplayText&gt;(Harris, 1977, p. x)&lt;/DisplayText&gt;&lt;record&gt;&lt;rec-number&gt;635&lt;/rec-number&gt;&lt;foreign-keys&gt;&lt;key app="EN" db-id="evwd9vwepx9tsle9eeavwxao2tvzszf5dsav" timestamp="1332517540"&gt;635&lt;/key&gt;&lt;key app="ENWeb" db-id="T2yYUwrtqgcAAFvhccI"&gt;276&lt;/key&gt;&lt;/foreign-keys&gt;&lt;ref-type name="Book"&gt;6&lt;/ref-type&gt;&lt;contributors&gt;&lt;authors&gt;&lt;author&gt;Harris, Marvin&lt;/author&gt;&lt;/authors&gt;&lt;/contributors&gt;&lt;titles&gt;&lt;title&gt;Cannibals and Kings: The Origins of Culture&lt;/title&gt;&lt;/titles&gt;&lt;keywords&gt;&lt;keyword&gt;Anthropology&lt;/keyword&gt;&lt;/keywords&gt;&lt;dates&gt;&lt;year&gt;1977&lt;/year&gt;&lt;/dates&gt;&lt;pub-location&gt;New York&lt;/pub-location&gt;&lt;publisher&gt;Random House&lt;/publisher&gt;&lt;urls&gt;&lt;/urls&gt;&lt;/record&gt;&lt;/Cite&gt;&lt;/EndNote&gt;</w:instrText>
      </w:r>
      <w:r w:rsidR="00CE636D">
        <w:fldChar w:fldCharType="separate"/>
      </w:r>
      <w:r w:rsidR="00CE636D">
        <w:rPr>
          <w:noProof/>
        </w:rPr>
        <w:t>(Harris, 1977, p. x)</w:t>
      </w:r>
      <w:r w:rsidR="00CE636D">
        <w:fldChar w:fldCharType="end"/>
      </w:r>
      <w:r w:rsidR="00446F3F" w:rsidRPr="000C1217">
        <w:t>.</w:t>
      </w:r>
      <w:r w:rsidR="00014F0B">
        <w:t xml:space="preserve"> </w:t>
      </w:r>
      <w:r w:rsidR="00604BC0">
        <w:t>Band societies</w:t>
      </w:r>
      <w:r w:rsidR="00014F0B">
        <w:t xml:space="preserve"> even provide a </w:t>
      </w:r>
      <w:r w:rsidR="00AE798F">
        <w:t xml:space="preserve">higher and </w:t>
      </w:r>
      <w:r w:rsidR="00014F0B">
        <w:t xml:space="preserve">more reliable </w:t>
      </w:r>
      <w:r w:rsidR="00732379">
        <w:t xml:space="preserve">economic </w:t>
      </w:r>
      <w:r w:rsidR="00014F0B">
        <w:t>minimum tha</w:t>
      </w:r>
      <w:r w:rsidR="00DA207D">
        <w:t>n</w:t>
      </w:r>
      <w:r w:rsidR="00014F0B">
        <w:t xml:space="preserve"> capitalist state</w:t>
      </w:r>
      <w:r w:rsidR="00126514">
        <w:t>s</w:t>
      </w:r>
      <w:r w:rsidR="00014F0B">
        <w:t xml:space="preserve">. </w:t>
      </w:r>
      <w:r w:rsidR="007B56EF" w:rsidRPr="004A0952">
        <w:t>Today 963 million peopl</w:t>
      </w:r>
      <w:r w:rsidR="007B56EF">
        <w:t>e across the world are hungry</w:t>
      </w:r>
      <w:r w:rsidR="007B56EF" w:rsidRPr="004A0952">
        <w:t>, and almost 16,000 children die from hunger-related cause</w:t>
      </w:r>
      <w:r w:rsidR="007B56EF">
        <w:t>s every day</w:t>
      </w:r>
      <w:r w:rsidR="0010269B">
        <w:t xml:space="preserve"> </w:t>
      </w:r>
      <w:r w:rsidR="00CE636D">
        <w:fldChar w:fldCharType="begin"/>
      </w:r>
      <w:r w:rsidR="00CE636D">
        <w:instrText xml:space="preserve"> ADDIN EN.CITE &lt;EndNote&gt;&lt;Cite&gt;&lt;Author&gt;Food-and-Agriculture-Organization-of-the-United-Nations&lt;/Author&gt;&lt;Year&gt;2008&lt;/Year&gt;&lt;RecNum&gt;638&lt;/RecNum&gt;&lt;DisplayText&gt;(Black, Morris, &amp;amp; Bryce, 2003; Food-and-Agriculture-Organization-of-the-United-Nations, 2008)&lt;/DisplayText&gt;&lt;record&gt;&lt;rec-number&gt;638&lt;/rec-number&gt;&lt;foreign-keys&gt;&lt;key app="EN" db-id="evwd9vwepx9tsle9eeavwxao2tvzszf5dsav" timestamp="1332517540"&gt;638&lt;/key&gt;&lt;key app="ENWeb" db-id="T2yYUwrtqgcAAFvhccI"&gt;203&lt;/key&gt;&lt;/foreign-keys&gt;&lt;ref-type name="Manuscript"&gt;36&lt;/ref-type&gt;&lt;contributors&gt;&lt;authors&gt;&lt;author&gt;Food-and-Agriculture-Organization-of-the-United-Nations&lt;/author&gt;&lt;/authors&gt;&lt;/contributors&gt;&lt;titles&gt;&lt;title&gt;Food Security Statistics&lt;/title&gt;&lt;secondary-title&gt;State of Food Insecurity in the World&lt;/secondary-title&gt;&lt;/titles&gt;&lt;keywords&gt;&lt;keyword&gt;Anthropology&lt;/keyword&gt;&lt;/keywords&gt;&lt;dates&gt;&lt;year&gt;2008&lt;/year&gt;&lt;/dates&gt;&lt;urls&gt;&lt;related-urls&gt;&lt;url&gt;www.fao.org/es/ess/faostat/foodsecurity/index_en.htm&lt;/url&gt;&lt;/related-urls&gt;&lt;/urls&gt;&lt;/record&gt;&lt;/Cite&gt;&lt;Cite&gt;&lt;Author&gt;Black&lt;/Author&gt;&lt;Year&gt;2003&lt;/Year&gt;&lt;RecNum&gt;639&lt;/RecNum&gt;&lt;record&gt;&lt;rec-number&gt;639&lt;/rec-number&gt;&lt;foreign-keys&gt;&lt;key app="EN" db-id="evwd9vwepx9tsle9eeavwxao2tvzszf5dsav" timestamp="1332517540"&gt;639&lt;/key&gt;&lt;key app="ENWeb" db-id="T2yYUwrtqgcAAFvhccI"&gt;76&lt;/key&gt;&lt;/foreign-keys&gt;&lt;ref-type name="Journal Article"&gt;17&lt;/ref-type&gt;&lt;contributors&gt;&lt;authors&gt;&lt;author&gt;Black, Robert&lt;/author&gt;&lt;author&gt;Morris, Saul&lt;/author&gt;&lt;author&gt;Bryce, Jennifer&lt;/author&gt;&lt;/authors&gt;&lt;/contributors&gt;&lt;titles&gt;&lt;title&gt;Where and Why Are 10 Million Children Dying Every Year?&lt;/title&gt;&lt;secondary-title&gt;The Lancet&lt;/secondary-title&gt;&lt;/titles&gt;&lt;periodical&gt;&lt;full-title&gt;The Lancet&lt;/full-title&gt;&lt;/periodical&gt;&lt;pages&gt;2226-2234&lt;/pages&gt;&lt;volume&gt;361&lt;/volume&gt;&lt;dates&gt;&lt;year&gt;2003&lt;/year&gt;&lt;/dates&gt;&lt;urls&gt;&lt;/urls&gt;&lt;/record&gt;&lt;/Cite&gt;&lt;/EndNote&gt;</w:instrText>
      </w:r>
      <w:r w:rsidR="00CE636D">
        <w:fldChar w:fldCharType="separate"/>
      </w:r>
      <w:r w:rsidR="00CE636D">
        <w:rPr>
          <w:noProof/>
        </w:rPr>
        <w:t>(Black, Morris, &amp; Bryce, 2003; Food-and-Agriculture-Organization-of-the-United-Nations, 2008)</w:t>
      </w:r>
      <w:r w:rsidR="00CE636D">
        <w:fldChar w:fldCharType="end"/>
      </w:r>
      <w:r w:rsidR="007B56EF" w:rsidRPr="004A0952">
        <w:t>.</w:t>
      </w:r>
      <w:r w:rsidR="007B56EF">
        <w:t xml:space="preserve"> </w:t>
      </w:r>
      <w:r w:rsidR="007B56EF" w:rsidRPr="004A0952">
        <w:t>According to Woodburn</w:t>
      </w:r>
      <w:r w:rsidR="00C3562D" w:rsidRPr="003B53B9">
        <w:t xml:space="preserve"> </w:t>
      </w:r>
      <w:r w:rsidR="00CE636D">
        <w:fldChar w:fldCharType="begin"/>
      </w:r>
      <w:r w:rsidR="00CE636D">
        <w:instrText xml:space="preserve"> ADDIN EN.CITE &lt;EndNote&gt;&lt;Cite ExcludeAuth="1"&gt;&lt;Author&gt;Woodburn&lt;/Author&gt;&lt;Year&gt;1968&lt;/Year&gt;&lt;RecNum&gt;562&lt;/RecNum&gt;&lt;Suffix&gt;`, p. 51&lt;/Suffix&gt;&lt;DisplayText&gt;(1968, p. 51)&lt;/DisplayText&gt;&lt;record&gt;&lt;rec-number&gt;562&lt;/rec-number&gt;&lt;foreign-keys&gt;&lt;key app="EN" db-id="evwd9vwepx9tsle9eeavwxao2tvzszf5dsav" timestamp="1332517540"&gt;562&lt;/key&gt;&lt;/foreign-keys&gt;&lt;ref-type name="Book Section"&gt;5&lt;/ref-type&gt;&lt;contributors&gt;&lt;authors&gt;&lt;author&gt;Woodburn, James&lt;/author&gt;&lt;/authors&gt;&lt;secondary-authors&gt;&lt;author&gt;Lee, Richard Borshay&lt;/author&gt;&lt;author&gt;DeVore, Irven&lt;/author&gt;&lt;/secondary-authors&gt;&lt;/contributors&gt;&lt;titles&gt;&lt;title&gt;An Introduction to Hadza Ecology&lt;/title&gt;&lt;secondary-title&gt;Man the Hunter&lt;/secondary-title&gt;&lt;/titles&gt;&lt;keywords&gt;&lt;keyword&gt;Anthropology&lt;/keyword&gt;&lt;/keywords&gt;&lt;dates&gt;&lt;year&gt;1968&lt;/year&gt;&lt;/dates&gt;&lt;pub-location&gt;New York&lt;/pub-location&gt;&lt;publisher&gt;Aldine&lt;/publisher&gt;&lt;urls&gt;&lt;/urls&gt;&lt;/record&gt;&lt;/Cite&gt;&lt;/EndNote&gt;</w:instrText>
      </w:r>
      <w:r w:rsidR="00CE636D">
        <w:fldChar w:fldCharType="separate"/>
      </w:r>
      <w:r w:rsidR="00CE636D">
        <w:rPr>
          <w:noProof/>
        </w:rPr>
        <w:t>(1968, p. 51)</w:t>
      </w:r>
      <w:r w:rsidR="00CE636D">
        <w:fldChar w:fldCharType="end"/>
      </w:r>
      <w:r w:rsidR="007B56EF" w:rsidRPr="004A0952">
        <w:t>, “For a Hadza to die of hunger, or even to fail to satisfy his hunger for more than a day or two, is almost inconceivable</w:t>
      </w:r>
      <w:r w:rsidR="00C3562D">
        <w:t>.</w:t>
      </w:r>
      <w:r w:rsidR="007B56EF" w:rsidRPr="004A0952">
        <w:t>”</w:t>
      </w:r>
    </w:p>
    <w:p w14:paraId="705C9133" w14:textId="7ABF80CF" w:rsidR="00D84580" w:rsidRDefault="00A72D75" w:rsidP="00EF4AE2">
      <w:pPr>
        <w:spacing w:line="432" w:lineRule="auto"/>
        <w:jc w:val="both"/>
      </w:pPr>
      <w:r>
        <w:tab/>
        <w:t>Unemployment and homeless</w:t>
      </w:r>
      <w:r w:rsidR="004A612C">
        <w:t>ness</w:t>
      </w:r>
      <w:r>
        <w:t xml:space="preserve"> are inconceivable in </w:t>
      </w:r>
      <w:r w:rsidR="006B64F5">
        <w:t>band societies</w:t>
      </w:r>
      <w:r>
        <w:t xml:space="preserve">. </w:t>
      </w:r>
      <w:r w:rsidR="00A372C1">
        <w:t>People are</w:t>
      </w:r>
      <w:r>
        <w:t xml:space="preserve"> free to work for themselves</w:t>
      </w:r>
      <w:r w:rsidR="00302322">
        <w:t>;</w:t>
      </w:r>
      <w:r w:rsidR="006B64F5">
        <w:t xml:space="preserve"> free to build an appropr</w:t>
      </w:r>
      <w:r w:rsidR="00E077FA">
        <w:t>iate shelter</w:t>
      </w:r>
      <w:r w:rsidR="00302322">
        <w:t>; free to use the resources of the Earth to meet their needs</w:t>
      </w:r>
      <w:r w:rsidR="00E077FA">
        <w:t>.</w:t>
      </w:r>
      <w:r w:rsidR="00302322">
        <w:t xml:space="preserve"> </w:t>
      </w:r>
    </w:p>
    <w:p w14:paraId="0CE84663" w14:textId="212B8C13" w:rsidR="00B45DAA" w:rsidRDefault="00F676B2" w:rsidP="00C31A99">
      <w:pPr>
        <w:pStyle w:val="Heading2"/>
      </w:pPr>
      <w:r>
        <w:t xml:space="preserve">C. </w:t>
      </w:r>
      <w:r w:rsidR="008467B9">
        <w:t>Nasty and brutish</w:t>
      </w:r>
    </w:p>
    <w:p w14:paraId="1B981C0F" w14:textId="5501F29D" w:rsidR="00A70DFF" w:rsidRDefault="00B45DAA" w:rsidP="00EF4AE2">
      <w:pPr>
        <w:spacing w:line="432" w:lineRule="auto"/>
        <w:jc w:val="both"/>
      </w:pPr>
      <w:r>
        <w:tab/>
      </w:r>
      <w:r w:rsidR="00CD6599">
        <w:t>Th</w:t>
      </w:r>
      <w:r w:rsidR="009C0586">
        <w:t xml:space="preserve">e causal factor in </w:t>
      </w:r>
      <w:r w:rsidR="00DF2339">
        <w:t xml:space="preserve">Hobbesian theory of the state of nature is </w:t>
      </w:r>
      <w:r w:rsidR="00014628">
        <w:t>supposed to be violence. All the other drawbacks of the state of nature</w:t>
      </w:r>
      <w:r w:rsidR="00DF2EB8">
        <w:t xml:space="preserve"> flow from the supposed impossibility of keeping the peace without a sovereign power to settle disputes. </w:t>
      </w:r>
      <w:r w:rsidR="003A6E5B">
        <w:t xml:space="preserve">This belief is simply false. </w:t>
      </w:r>
      <w:r w:rsidR="00BD18C6">
        <w:t>Some societies d</w:t>
      </w:r>
      <w:r w:rsidR="003A6E5B">
        <w:t>o l</w:t>
      </w:r>
      <w:r w:rsidR="00BD18C6">
        <w:t>i</w:t>
      </w:r>
      <w:r w:rsidR="003A6E5B">
        <w:t xml:space="preserve">ve in peace </w:t>
      </w:r>
      <w:r w:rsidR="000D4A8A">
        <w:t xml:space="preserve">without such an authority. </w:t>
      </w:r>
      <w:r w:rsidR="00D75205">
        <w:t xml:space="preserve">As </w:t>
      </w:r>
      <w:r w:rsidR="00395537">
        <w:t>Robert</w:t>
      </w:r>
      <w:r w:rsidR="00D75205">
        <w:t xml:space="preserve"> Kelly remarks, “</w:t>
      </w:r>
      <w:r w:rsidR="00395537">
        <w:t xml:space="preserve">life in foraging societies is not all sweetness and light but neither is it a Hobbesian hell” </w:t>
      </w:r>
      <w:r w:rsidR="00CE636D">
        <w:fldChar w:fldCharType="begin"/>
      </w:r>
      <w:r w:rsidR="00BD18C6">
        <w:instrText xml:space="preserve"> ADDIN EN.CITE &lt;EndNote&gt;&lt;Cite&gt;&lt;Author&gt;Kelly&lt;/Author&gt;&lt;Year&gt;1995&lt;/Year&gt;&lt;RecNum&gt;863&lt;/RecNum&gt;&lt;Suffix&gt;`, p. 202&lt;/Suffix&gt;&lt;DisplayText&gt;(Kelly, 1995, p. 202)&lt;/DisplayText&gt;&lt;record&gt;&lt;rec-number&gt;863&lt;/rec-number&gt;&lt;foreign-keys&gt;&lt;key app="EN" db-id="evwd9vwepx9tsle9eeavwxao2tvzszf5dsav" timestamp="1345139425"&gt;863&lt;/key&gt;&lt;/foreign-keys&gt;&lt;ref-type name="Book"&gt;6&lt;/ref-type&gt;&lt;contributors&gt;&lt;authors&gt;&lt;author&gt;Kelly, Robert L&lt;/author&gt;&lt;/authors&gt;&lt;/contributors&gt;&lt;titles&gt;&lt;title&gt;The Foraging Spectrum: Diversity in Hunter-Gatherer Lifeways&lt;/title&gt;&lt;/titles&gt;&lt;keywords&gt;&lt;keyword&gt;Anthropology&lt;/keyword&gt;&lt;/keywords&gt;&lt;dates&gt;&lt;year&gt;1995&lt;/year&gt;&lt;/dates&gt;&lt;pub-location&gt;Washington DC&lt;/pub-location&gt;&lt;publisher&gt;Smithsonian Institution Press&lt;/publisher&gt;&lt;urls&gt;&lt;/urls&gt;&lt;/record&gt;&lt;/Cite&gt;&lt;/EndNote&gt;</w:instrText>
      </w:r>
      <w:r w:rsidR="00CE636D">
        <w:fldChar w:fldCharType="separate"/>
      </w:r>
      <w:r w:rsidR="00BD18C6">
        <w:rPr>
          <w:noProof/>
        </w:rPr>
        <w:t>(Kelly, 1995, p. 202)</w:t>
      </w:r>
      <w:r w:rsidR="00CE636D">
        <w:fldChar w:fldCharType="end"/>
      </w:r>
      <w:r w:rsidR="00395537">
        <w:t xml:space="preserve">. </w:t>
      </w:r>
    </w:p>
    <w:p w14:paraId="3FACFDAB" w14:textId="27ED293B" w:rsidR="004A63E3" w:rsidRDefault="00A70DFF" w:rsidP="00DA1C65">
      <w:pPr>
        <w:spacing w:line="432" w:lineRule="auto"/>
        <w:jc w:val="both"/>
      </w:pPr>
      <w:r>
        <w:tab/>
        <w:t xml:space="preserve">Some popular writers have </w:t>
      </w:r>
      <w:r w:rsidR="008F68DE">
        <w:t xml:space="preserve">recently </w:t>
      </w:r>
      <w:r>
        <w:t xml:space="preserve">argued that high </w:t>
      </w:r>
      <w:r w:rsidR="008F68DE">
        <w:t xml:space="preserve">rates of violence exist in small-scale societies </w:t>
      </w:r>
      <w:r w:rsidR="00CE636D">
        <w:fldChar w:fldCharType="begin"/>
      </w:r>
      <w:r w:rsidR="00CE636D">
        <w:instrText xml:space="preserve"> ADDIN EN.CITE &lt;EndNote&gt;&lt;Cite&gt;&lt;Author&gt;Diamond&lt;/Author&gt;&lt;Year&gt;2012&lt;/Year&gt;&lt;RecNum&gt;1183&lt;/RecNum&gt;&lt;DisplayText&gt;(Diamond, 2012; Pinker, 2012)&lt;/DisplayText&gt;&lt;record&gt;&lt;rec-number&gt;1183&lt;/rec-number&gt;&lt;foreign-keys&gt;&lt;key app="EN" db-id="evwd9vwepx9tsle9eeavwxao2tvzszf5dsav" timestamp="1432760951"&gt;1183&lt;/key&gt;&lt;/foreign-keys&gt;&lt;ref-type name="Book"&gt;6&lt;/ref-type&gt;&lt;contributors&gt;&lt;authors&gt;&lt;author&gt;Diamond, Jared&lt;/author&gt;&lt;/authors&gt;&lt;/contributors&gt;&lt;titles&gt;&lt;title&gt;The world until yesterday: what can we learn from traditional societies?&lt;/title&gt;&lt;/titles&gt;&lt;dates&gt;&lt;year&gt;2012&lt;/year&gt;&lt;/dates&gt;&lt;pub-location&gt;New York&lt;/pub-location&gt;&lt;publisher&gt;Penguin&lt;/publisher&gt;&lt;isbn&gt;1101606002&lt;/isbn&gt;&lt;urls&gt;&lt;/urls&gt;&lt;/record&gt;&lt;/Cite&gt;&lt;Cite&gt;&lt;Author&gt;Pinker&lt;/Author&gt;&lt;Year&gt;2012&lt;/Year&gt;&lt;RecNum&gt;1008&lt;/RecNum&gt;&lt;record&gt;&lt;rec-number&gt;1008&lt;/rec-number&gt;&lt;foreign-keys&gt;&lt;key app="EN" db-id="evwd9vwepx9tsle9eeavwxao2tvzszf5dsav" timestamp="1382884348"&gt;1008&lt;/key&gt;&lt;/foreign-keys&gt;&lt;ref-type name="Book"&gt;6&lt;/ref-type&gt;&lt;contributors&gt;&lt;authors&gt;&lt;author&gt;Pinker, Steven&lt;/author&gt;&lt;/authors&gt;&lt;/contributors&gt;&lt;titles&gt;&lt;title&gt;The Better Angels of Our Nature: Why Violence Has Declined&lt;/title&gt;&lt;/titles&gt;&lt;keywords&gt;&lt;keyword&gt;Anthropology&lt;/keyword&gt;&lt;/keywords&gt;&lt;dates&gt;&lt;year&gt;2012&lt;/year&gt;&lt;/dates&gt;&lt;pub-location&gt;New York&lt;/pub-location&gt;&lt;publisher&gt;Brilliance Audio&lt;/publisher&gt;&lt;urls&gt;&lt;/urls&gt;&lt;/record&gt;&lt;/Cite&gt;&lt;/EndNote&gt;</w:instrText>
      </w:r>
      <w:r w:rsidR="00CE636D">
        <w:fldChar w:fldCharType="separate"/>
      </w:r>
      <w:r w:rsidR="00CE636D">
        <w:rPr>
          <w:noProof/>
        </w:rPr>
        <w:t>(Diamond, 2012; Pinker, 2012)</w:t>
      </w:r>
      <w:r w:rsidR="00CE636D">
        <w:fldChar w:fldCharType="end"/>
      </w:r>
      <w:r w:rsidR="008F68DE">
        <w:t>, but the anthropological record</w:t>
      </w:r>
      <w:r w:rsidR="008C0E19">
        <w:t xml:space="preserve"> is much more mixed</w:t>
      </w:r>
      <w:r w:rsidR="00591FC3">
        <w:t xml:space="preserve"> than they indicate. </w:t>
      </w:r>
      <w:r w:rsidR="006C49BC">
        <w:t>Although s</w:t>
      </w:r>
      <w:r w:rsidR="000B6C25">
        <w:t xml:space="preserve">tateless societies with extremely high levels of </w:t>
      </w:r>
      <w:r w:rsidR="001E635A">
        <w:t>homicide</w:t>
      </w:r>
      <w:r w:rsidR="000B6C25">
        <w:t xml:space="preserve"> </w:t>
      </w:r>
      <w:r w:rsidR="00C71A75">
        <w:t>exist</w:t>
      </w:r>
      <w:r w:rsidR="006C49BC">
        <w:t>,</w:t>
      </w:r>
      <w:r w:rsidR="0072623A">
        <w:t xml:space="preserve"> </w:t>
      </w:r>
      <w:r w:rsidR="00D7136C">
        <w:t>so</w:t>
      </w:r>
      <w:r w:rsidR="00C71A75">
        <w:t xml:space="preserve"> do stateless societies with</w:t>
      </w:r>
      <w:r w:rsidR="00D7136C">
        <w:t xml:space="preserve"> extremely low levels</w:t>
      </w:r>
      <w:r w:rsidR="00BA4E12">
        <w:t>. Estimates of homicide rates for specific stateless societies range from less than 1/100,000 to more than 100</w:t>
      </w:r>
      <w:r w:rsidR="002A147E">
        <w:t>0/100,000</w:t>
      </w:r>
      <w:r w:rsidR="00DA1C65">
        <w:t>. A</w:t>
      </w:r>
      <w:r w:rsidR="00162AF1">
        <w:t xml:space="preserve">ccording to most estimates, </w:t>
      </w:r>
      <w:r w:rsidR="0072623A">
        <w:t>o</w:t>
      </w:r>
      <w:r w:rsidR="00E55A65">
        <w:t xml:space="preserve">bserved </w:t>
      </w:r>
      <w:r w:rsidR="00B83692">
        <w:t>stateless</w:t>
      </w:r>
      <w:r w:rsidR="00E55A65">
        <w:t xml:space="preserve"> societies have significantly more violence </w:t>
      </w:r>
      <w:r w:rsidR="005603E3">
        <w:t>on average</w:t>
      </w:r>
      <w:r w:rsidR="00B83692">
        <w:t xml:space="preserve"> </w:t>
      </w:r>
      <w:r w:rsidR="00E55A65">
        <w:t>than most contemporary state societies</w:t>
      </w:r>
      <w:r w:rsidR="00A66103">
        <w:t xml:space="preserve">, </w:t>
      </w:r>
      <w:r w:rsidR="00DA1C65">
        <w:t xml:space="preserve">but </w:t>
      </w:r>
      <w:r w:rsidR="00A66103">
        <w:t>none could be described as constant civil war</w:t>
      </w:r>
      <w:r w:rsidR="001928DA">
        <w:t xml:space="preserve">. </w:t>
      </w:r>
      <w:r w:rsidR="00C93705">
        <w:t>Some</w:t>
      </w:r>
      <w:r w:rsidR="004A2C20">
        <w:t xml:space="preserve"> </w:t>
      </w:r>
      <w:r w:rsidR="00E55A65">
        <w:t xml:space="preserve">observed stateless societies </w:t>
      </w:r>
      <w:r w:rsidR="004A2C20">
        <w:t xml:space="preserve">(such as the Batek, the Paliyan, and others) have virtually no violence </w:t>
      </w:r>
      <w:r w:rsidR="00CE636D">
        <w:fldChar w:fldCharType="begin"/>
      </w:r>
      <w:r w:rsidR="00CE636D">
        <w:instrText xml:space="preserve"> ADDIN EN.CITE &lt;EndNote&gt;&lt;Cite&gt;&lt;Author&gt;Bonta&lt;/Author&gt;&lt;Year&gt;1997&lt;/Year&gt;&lt;RecNum&gt;1181&lt;/RecNum&gt;&lt;DisplayText&gt;(Bonta, 1997; Kelly, 1995, p. 202-204)&lt;/DisplayText&gt;&lt;record&gt;&lt;rec-number&gt;1181&lt;/rec-number&gt;&lt;foreign-keys&gt;&lt;key app="EN" db-id="evwd9vwepx9tsle9eeavwxao2tvzszf5dsav" timestamp="1432665403"&gt;1181&lt;/key&gt;&lt;/foreign-keys&gt;&lt;ref-type name="Journal Article"&gt;17&lt;/ref-type&gt;&lt;contributors&gt;&lt;authors&gt;&lt;author&gt;Bonta, Bruce D.&lt;/author&gt;&lt;/authors&gt;&lt;/contributors&gt;&lt;titles&gt;&lt;title&gt;Cooperation and Competition in Peaceful Societies&lt;/title&gt;&lt;secondary-title&gt;Psychological Bulletin&lt;/secondary-title&gt;&lt;/titles&gt;&lt;periodical&gt;&lt;full-title&gt;Psychological Bulletin&lt;/full-title&gt;&lt;/periodical&gt;&lt;pages&gt;299-320&lt;/pages&gt;&lt;volume&gt;121&lt;/volume&gt;&lt;number&gt;2&lt;/number&gt;&lt;keywords&gt;&lt;keyword&gt;Anthropology&lt;/keyword&gt;&lt;keyword&gt;Violence&lt;/keyword&gt;&lt;/keywords&gt;&lt;dates&gt;&lt;year&gt;1997&lt;/year&gt;&lt;/dates&gt;&lt;urls&gt;&lt;/urls&gt;&lt;/record&gt;&lt;/Cite&gt;&lt;Cite&gt;&lt;Author&gt;Kelly&lt;/Author&gt;&lt;Year&gt;1995&lt;/Year&gt;&lt;RecNum&gt;863&lt;/RecNum&gt;&lt;Suffix&gt;`, p. 202-204&lt;/Suffix&gt;&lt;record&gt;&lt;rec-number&gt;863&lt;/rec-number&gt;&lt;foreign-keys&gt;&lt;key app="EN" db-id="evwd9vwepx9tsle9eeavwxao2tvzszf5dsav" timestamp="1345139425"&gt;863&lt;/key&gt;&lt;/foreign-keys&gt;&lt;ref-type name="Book"&gt;6&lt;/ref-type&gt;&lt;contributors&gt;&lt;authors&gt;&lt;author&gt;Kelly, Robert L&lt;/author&gt;&lt;/authors&gt;&lt;/contributors&gt;&lt;titles&gt;&lt;title&gt;The Foraging Spectrum: Diversity in Hunter-Gatherer Lifeways&lt;/title&gt;&lt;/titles&gt;&lt;keywords&gt;&lt;keyword&gt;Anthropology&lt;/keyword&gt;&lt;/keywords&gt;&lt;dates&gt;&lt;year&gt;1995&lt;/year&gt;&lt;/dates&gt;&lt;pub-location&gt;Washington DC&lt;/pub-location&gt;&lt;publisher&gt;Smithsonian Institution Press&lt;/publisher&gt;&lt;urls&gt;&lt;/urls&gt;&lt;/record&gt;&lt;/Cite&gt;&lt;/EndNote&gt;</w:instrText>
      </w:r>
      <w:r w:rsidR="00CE636D">
        <w:fldChar w:fldCharType="separate"/>
      </w:r>
      <w:r w:rsidR="00CE636D">
        <w:rPr>
          <w:noProof/>
        </w:rPr>
        <w:t>(Bonta, 1997; Kelly, 1995, p. 202-204)</w:t>
      </w:r>
      <w:r w:rsidR="00CE636D">
        <w:fldChar w:fldCharType="end"/>
      </w:r>
      <w:r w:rsidR="004A2C20">
        <w:t>.</w:t>
      </w:r>
      <w:r w:rsidR="007C5514">
        <w:t xml:space="preserve"> </w:t>
      </w:r>
      <w:r w:rsidR="004A63E3">
        <w:t>These societies disprov</w:t>
      </w:r>
      <w:r w:rsidR="007E2C8E">
        <w:t xml:space="preserve">e the hypothesis that statelessness is </w:t>
      </w:r>
      <w:r w:rsidR="00E36032">
        <w:t xml:space="preserve">inherently violent. </w:t>
      </w:r>
    </w:p>
    <w:p w14:paraId="1DA8DC01" w14:textId="77777777" w:rsidR="00A55272" w:rsidRDefault="004A63E3" w:rsidP="00EF4AE2">
      <w:pPr>
        <w:spacing w:line="432" w:lineRule="auto"/>
        <w:jc w:val="both"/>
      </w:pPr>
      <w:r>
        <w:tab/>
      </w:r>
      <w:r w:rsidR="00C31A99">
        <w:t xml:space="preserve">Although many bands have constant tension with neighbors, actual conflicts are brief, and band members clearly lack any obsession with security. According to one description, band societies do not </w:t>
      </w:r>
      <w:r w:rsidR="00C31A99" w:rsidRPr="00AE273C">
        <w:t>“build fortifications. None have been reported to stockpile food and supplies for military purposes. None engage in special training activit</w:t>
      </w:r>
      <w:r w:rsidR="00C31A99">
        <w:t>ies for warriors. None possess</w:t>
      </w:r>
      <w:r w:rsidR="00C31A99" w:rsidRPr="00AE273C">
        <w:t xml:space="preserve"> a special military technology but use ordinar</w:t>
      </w:r>
      <w:r w:rsidR="00C31A99">
        <w:t xml:space="preserve">y tools and weapons of the hunt” </w:t>
      </w:r>
      <w:r w:rsidR="00CE636D">
        <w:fldChar w:fldCharType="begin"/>
      </w:r>
      <w:r w:rsidR="00CE636D">
        <w:instrText xml:space="preserve"> ADDIN EN.CITE &lt;EndNote&gt;&lt;Cite&gt;&lt;Author&gt;Fried&lt;/Author&gt;&lt;Year&gt;1967&lt;/Year&gt;&lt;RecNum&gt;528&lt;/RecNum&gt;&lt;Suffix&gt;`, p. 101-102&lt;/Suffix&gt;&lt;DisplayText&gt;(Fried, 1967, p. 101-102)&lt;/DisplayText&gt;&lt;record&gt;&lt;rec-number&gt;528&lt;/rec-number&gt;&lt;foreign-keys&gt;&lt;key app="EN" db-id="evwd9vwepx9tsle9eeavwxao2tvzszf5dsav" timestamp="1332517540"&gt;528&lt;/key&gt;&lt;key app="ENWeb" db-id="T2yYUwrtqgcAAFvhccI"&gt;214&lt;/key&gt;&lt;/foreign-keys&gt;&lt;ref-type name="Book"&gt;6&lt;/ref-type&gt;&lt;contributors&gt;&lt;authors&gt;&lt;author&gt;Fried, Morton H.&lt;/author&gt;&lt;/authors&gt;&lt;/contributors&gt;&lt;titles&gt;&lt;title&gt;The Evolution of Political Society: An Essay in Political Anthropology&lt;/title&gt;&lt;/titles&gt;&lt;keywords&gt;&lt;keyword&gt;Anthropology&lt;/keyword&gt;&lt;/keywords&gt;&lt;dates&gt;&lt;year&gt;1967&lt;/year&gt;&lt;/dates&gt;&lt;pub-location&gt;New York&lt;/pub-location&gt;&lt;publisher&gt;Random House&lt;/publisher&gt;&lt;call-num&gt;Tulane: GN 490 .F7 1967&lt;/call-num&gt;&lt;urls&gt;&lt;/urls&gt;&lt;/record&gt;&lt;/Cite&gt;&lt;/EndNote&gt;</w:instrText>
      </w:r>
      <w:r w:rsidR="00CE636D">
        <w:fldChar w:fldCharType="separate"/>
      </w:r>
      <w:r w:rsidR="00CE636D">
        <w:rPr>
          <w:noProof/>
        </w:rPr>
        <w:t>(Fried, 1967, p. 101-102)</w:t>
      </w:r>
      <w:r w:rsidR="00CE636D">
        <w:fldChar w:fldCharType="end"/>
      </w:r>
      <w:r w:rsidR="00C31A99">
        <w:t xml:space="preserve">. Americans with their guns, alarms, and private security services display greater fear of violence. </w:t>
      </w:r>
    </w:p>
    <w:p w14:paraId="3F5F8380" w14:textId="4F918859" w:rsidR="008040A1" w:rsidRDefault="00A55272" w:rsidP="00EF4AE2">
      <w:pPr>
        <w:spacing w:line="432" w:lineRule="auto"/>
        <w:jc w:val="both"/>
      </w:pPr>
      <w:r>
        <w:tab/>
      </w:r>
      <w:r w:rsidR="00166DDF">
        <w:t xml:space="preserve">In 1970, the </w:t>
      </w:r>
      <w:r w:rsidR="008040A1">
        <w:t xml:space="preserve">U.S. </w:t>
      </w:r>
      <w:r w:rsidR="004D5181">
        <w:t>murder</w:t>
      </w:r>
      <w:r w:rsidR="008040A1">
        <w:t xml:space="preserve"> rate </w:t>
      </w:r>
      <w:r w:rsidR="004D5181">
        <w:t>was</w:t>
      </w:r>
      <w:r w:rsidR="008040A1">
        <w:t xml:space="preserve"> </w:t>
      </w:r>
      <w:r w:rsidR="004D5181">
        <w:t>7.9</w:t>
      </w:r>
      <w:r w:rsidR="008040A1">
        <w:t>/100,000</w:t>
      </w:r>
      <w:r w:rsidR="00716BC8">
        <w:t>. This</w:t>
      </w:r>
      <w:r w:rsidR="002E0488">
        <w:t xml:space="preserve"> does </w:t>
      </w:r>
      <w:r w:rsidR="004D5181">
        <w:t xml:space="preserve">not including </w:t>
      </w:r>
      <w:r w:rsidR="002E0488">
        <w:t xml:space="preserve">legally negligent </w:t>
      </w:r>
      <w:r w:rsidR="00716BC8">
        <w:t>or justifiable homicide or deaths in war, but</w:t>
      </w:r>
      <w:r w:rsidR="003F2B2B">
        <w:t xml:space="preserve"> even adding those would make the U.S. rate low compared to </w:t>
      </w:r>
      <w:r w:rsidR="0076222F">
        <w:t xml:space="preserve">the rates of </w:t>
      </w:r>
      <w:r w:rsidR="003F2B2B">
        <w:t>all but the mos</w:t>
      </w:r>
      <w:r w:rsidR="0076222F">
        <w:t>t peaceful stateless societies and far below the rate of</w:t>
      </w:r>
      <w:r w:rsidR="006C3F5B">
        <w:t xml:space="preserve"> 165.9/100,000</w:t>
      </w:r>
      <w:r w:rsidR="0076222F">
        <w:t xml:space="preserve"> </w:t>
      </w:r>
      <w:r w:rsidR="006C3F5B">
        <w:t xml:space="preserve">for </w:t>
      </w:r>
      <w:r w:rsidR="0076222F">
        <w:t>the so-called “Fierce People,” the Yanomamo</w:t>
      </w:r>
      <w:r w:rsidR="006C3F5B">
        <w:t xml:space="preserve">, </w:t>
      </w:r>
      <w:r w:rsidR="0076222F">
        <w:t>at about the same time</w:t>
      </w:r>
      <w:r w:rsidR="005C34BA">
        <w:t xml:space="preserve">. </w:t>
      </w:r>
      <w:r w:rsidR="00D038DE">
        <w:t>T</w:t>
      </w:r>
      <w:r w:rsidR="005C34BA">
        <w:t>he homicide rate for black males in Cleveland at th</w:t>
      </w:r>
      <w:r w:rsidR="00714870">
        <w:t>at</w:t>
      </w:r>
      <w:r w:rsidR="005C34BA">
        <w:t xml:space="preserve"> time was 142.1/100,0</w:t>
      </w:r>
      <w:r w:rsidR="00864943">
        <w:t>00</w:t>
      </w:r>
      <w:r w:rsidR="00D038DE">
        <w:t xml:space="preserve"> </w:t>
      </w:r>
      <w:r w:rsidR="00D038DE">
        <w:fldChar w:fldCharType="begin"/>
      </w:r>
      <w:r w:rsidR="00D038DE">
        <w:instrText xml:space="preserve"> ADDIN EN.CITE &lt;EndNote&gt;&lt;Cite&gt;&lt;Author&gt;Knauft&lt;/Author&gt;&lt;Year&gt;1987&lt;/Year&gt;&lt;RecNum&gt;1182&lt;/RecNum&gt;&lt;Suffix&gt;`, p. 464&lt;/Suffix&gt;&lt;DisplayText&gt;(Knauft, 1987, p. 464)&lt;/DisplayText&gt;&lt;record&gt;&lt;rec-number&gt;1182&lt;/rec-number&gt;&lt;foreign-keys&gt;&lt;key app="EN" db-id="evwd9vwepx9tsle9eeavwxao2tvzszf5dsav" timestamp="1432669158"&gt;1182&lt;/key&gt;&lt;/foreign-keys&gt;&lt;ref-type name="Journal Article"&gt;17&lt;/ref-type&gt;&lt;contributors&gt;&lt;authors&gt;&lt;author&gt;Knauft, Bruce B.&lt;/author&gt;&lt;/authors&gt;&lt;/contributors&gt;&lt;titles&gt;&lt;title&gt;Reconsidering Violence in Simple Human Societies: Homicide Among the Gebusi of New Guinea&lt;/title&gt;&lt;secondary-title&gt;Current Anthropology&lt;/secondary-title&gt;&lt;/titles&gt;&lt;periodical&gt;&lt;full-title&gt;Current Anthropology&lt;/full-title&gt;&lt;/periodical&gt;&lt;pages&gt;457-500&lt;/pages&gt;&lt;volume&gt;28&lt;/volume&gt;&lt;number&gt;4&lt;/number&gt;&lt;keywords&gt;&lt;keyword&gt;Anthropology&lt;/keyword&gt;&lt;/keywords&gt;&lt;dates&gt;&lt;year&gt;1987&lt;/year&gt;&lt;/dates&gt;&lt;urls&gt;&lt;/urls&gt;&lt;/record&gt;&lt;/Cite&gt;&lt;/EndNote&gt;</w:instrText>
      </w:r>
      <w:r w:rsidR="00D038DE">
        <w:fldChar w:fldCharType="separate"/>
      </w:r>
      <w:r w:rsidR="00D038DE">
        <w:rPr>
          <w:noProof/>
        </w:rPr>
        <w:t>(Knauft, 1987, p. 464)</w:t>
      </w:r>
      <w:r w:rsidR="00D038DE">
        <w:fldChar w:fldCharType="end"/>
      </w:r>
      <w:r w:rsidR="00864943">
        <w:t xml:space="preserve">, slightly lower </w:t>
      </w:r>
      <w:r w:rsidR="005F4666">
        <w:t xml:space="preserve">than the Yanomamo, but the Yanomamo could not be </w:t>
      </w:r>
      <w:r w:rsidR="005A3B60">
        <w:t xml:space="preserve">sent </w:t>
      </w:r>
      <w:r w:rsidR="00522C9F">
        <w:t>to jail or</w:t>
      </w:r>
      <w:r w:rsidR="005F4666">
        <w:t xml:space="preserve"> Vietnam</w:t>
      </w:r>
      <w:r w:rsidR="005D4EAE">
        <w:t xml:space="preserve">. So, it is possible that </w:t>
      </w:r>
      <w:r w:rsidR="00AA1A4C">
        <w:t xml:space="preserve">a black male would find Cleveland </w:t>
      </w:r>
      <w:r w:rsidR="002E74D3">
        <w:t>society to be more dangerous</w:t>
      </w:r>
      <w:r w:rsidR="00AA1A4C">
        <w:t xml:space="preserve"> than </w:t>
      </w:r>
      <w:r w:rsidR="002E74D3">
        <w:t>the society</w:t>
      </w:r>
      <w:r w:rsidR="00AA1A4C">
        <w:t xml:space="preserve"> of the “Fierce People” not to mention the Batek </w:t>
      </w:r>
      <w:r w:rsidR="002E74D3">
        <w:t xml:space="preserve">or the Paliyan. </w:t>
      </w:r>
    </w:p>
    <w:p w14:paraId="2E92117C" w14:textId="177D4BE8" w:rsidR="008467B9" w:rsidRDefault="00F676B2" w:rsidP="008467B9">
      <w:pPr>
        <w:pStyle w:val="Heading2"/>
      </w:pPr>
      <w:r>
        <w:t xml:space="preserve">D. </w:t>
      </w:r>
      <w:r w:rsidR="008467B9">
        <w:t>Short</w:t>
      </w:r>
    </w:p>
    <w:p w14:paraId="1155837C" w14:textId="3CA43C27" w:rsidR="005E751C" w:rsidRDefault="00D9013C" w:rsidP="003019C6">
      <w:pPr>
        <w:spacing w:line="432" w:lineRule="auto"/>
        <w:jc w:val="both"/>
      </w:pPr>
      <w:r>
        <w:tab/>
      </w:r>
      <w:r w:rsidR="00785346">
        <w:t xml:space="preserve">Although </w:t>
      </w:r>
      <w:r w:rsidR="009A2EC4">
        <w:t xml:space="preserve">Hobbes misidentified the reason, </w:t>
      </w:r>
      <w:r w:rsidR="00EE4935">
        <w:t>h</w:t>
      </w:r>
      <w:r w:rsidR="00113F8A">
        <w:t xml:space="preserve">unter-gatherers </w:t>
      </w:r>
      <w:r w:rsidR="00EE4935">
        <w:t xml:space="preserve">have a significantly shorter life expectancy </w:t>
      </w:r>
      <w:r w:rsidR="00522C9F">
        <w:t xml:space="preserve">and </w:t>
      </w:r>
      <w:r w:rsidR="00113F8A">
        <w:t xml:space="preserve">are less healthy on average than people </w:t>
      </w:r>
      <w:r w:rsidR="003A79B1">
        <w:t>in contemporary state societies.</w:t>
      </w:r>
      <w:r w:rsidR="0035770E">
        <w:t xml:space="preserve"> These are t</w:t>
      </w:r>
      <w:r w:rsidR="002C6F02">
        <w:t>he most obvious advantages</w:t>
      </w:r>
      <w:r w:rsidR="0035770E">
        <w:t xml:space="preserve"> of contemporary states</w:t>
      </w:r>
      <w:r w:rsidR="002C6F02">
        <w:t xml:space="preserve">. </w:t>
      </w:r>
      <w:r w:rsidR="003A79B1">
        <w:t xml:space="preserve"> M</w:t>
      </w:r>
      <w:r w:rsidR="00251606">
        <w:t xml:space="preserve">any of the diseases and other risks faced by people in </w:t>
      </w:r>
      <w:r w:rsidR="00FD2E0A">
        <w:t>state</w:t>
      </w:r>
      <w:r w:rsidR="008E5F66">
        <w:t>less</w:t>
      </w:r>
      <w:r w:rsidR="00FD2E0A">
        <w:t xml:space="preserve"> societie</w:t>
      </w:r>
      <w:r w:rsidR="00251606">
        <w:t>s</w:t>
      </w:r>
      <w:r w:rsidR="00903E89" w:rsidRPr="00903E89">
        <w:t xml:space="preserve"> </w:t>
      </w:r>
      <w:r w:rsidR="003A79B1">
        <w:t xml:space="preserve">have been eliminated </w:t>
      </w:r>
      <w:r w:rsidR="00601106">
        <w:t xml:space="preserve">or greatly reduced. </w:t>
      </w:r>
      <w:r w:rsidR="00DB7383">
        <w:t>Merely because</w:t>
      </w:r>
      <w:r w:rsidR="00F179C3">
        <w:t xml:space="preserve"> the average person </w:t>
      </w:r>
      <w:r w:rsidR="00DB7383">
        <w:t xml:space="preserve">experiences better health and </w:t>
      </w:r>
      <w:r w:rsidR="003D1B8D">
        <w:t xml:space="preserve">a </w:t>
      </w:r>
      <w:r w:rsidR="00F179C3">
        <w:t xml:space="preserve">longer </w:t>
      </w:r>
      <w:r w:rsidR="003D1B8D">
        <w:t>life</w:t>
      </w:r>
      <w:r w:rsidR="005B7D49">
        <w:t>, one cannot assume that state societies do nothing to cause some groups within society to experience</w:t>
      </w:r>
      <w:r w:rsidR="00526951">
        <w:t xml:space="preserve"> worse health or shorter lives.</w:t>
      </w:r>
    </w:p>
    <w:p w14:paraId="45299C88" w14:textId="5834B43B" w:rsidR="00EB6569" w:rsidRDefault="00634E12" w:rsidP="00EF4AE2">
      <w:pPr>
        <w:spacing w:line="432" w:lineRule="auto"/>
        <w:jc w:val="both"/>
      </w:pPr>
      <w:r>
        <w:tab/>
      </w:r>
      <w:r w:rsidR="004E63D8">
        <w:t>Most of the difference in life expectancy is accounted for by infant and childhood mortality</w:t>
      </w:r>
      <w:r w:rsidR="0099256D">
        <w:t>. A</w:t>
      </w:r>
      <w:r>
        <w:t xml:space="preserve"> hunter-gatherer who reached age 15 could expect to live into her 70s, to meet her grandchildren and possibly her great-grandchildren</w:t>
      </w:r>
      <w:r w:rsidR="00526951">
        <w:t>. S</w:t>
      </w:r>
      <w:r>
        <w:t>he could also expect tragedy in her life, with the early death of some of her children, relatives, and friends</w:t>
      </w:r>
      <w:r w:rsidR="00047EC2">
        <w:t>, bu</w:t>
      </w:r>
      <w:r w:rsidR="00F72DF6">
        <w:t xml:space="preserve">t </w:t>
      </w:r>
      <w:r w:rsidR="00053860">
        <w:t>she would</w:t>
      </w:r>
      <w:r w:rsidR="00F72DF6">
        <w:t xml:space="preserve"> not </w:t>
      </w:r>
      <w:r w:rsidR="00053860">
        <w:t xml:space="preserve">experience </w:t>
      </w:r>
      <w:r w:rsidR="00047EC2">
        <w:t>the constant fear of imminent death that Hobbes described.</w:t>
      </w:r>
    </w:p>
    <w:p w14:paraId="7F2C981B" w14:textId="465A08E2" w:rsidR="0016333B" w:rsidRDefault="00384480" w:rsidP="00EF4AE2">
      <w:pPr>
        <w:spacing w:line="432" w:lineRule="auto"/>
        <w:jc w:val="both"/>
      </w:pPr>
      <w:r>
        <w:tab/>
        <w:t xml:space="preserve">Although contemporary state societies have eliminated </w:t>
      </w:r>
      <w:r w:rsidR="00953806">
        <w:t>many</w:t>
      </w:r>
      <w:r>
        <w:t xml:space="preserve"> diseases and risks</w:t>
      </w:r>
      <w:r w:rsidR="00047EC2">
        <w:t xml:space="preserve">, they have also introduced new diseases and risks that have made significant numbers of people worse off in </w:t>
      </w:r>
      <w:r>
        <w:t>terms of life and health</w:t>
      </w:r>
      <w:r w:rsidR="00047EC2">
        <w:t>.</w:t>
      </w:r>
      <w:r>
        <w:t xml:space="preserve"> Looking over the statistics, one gets the impress</w:t>
      </w:r>
      <w:r w:rsidR="00681975">
        <w:t>ion</w:t>
      </w:r>
      <w:r>
        <w:t xml:space="preserve"> that m</w:t>
      </w:r>
      <w:r w:rsidR="008C6D1F">
        <w:t xml:space="preserve">ost of what </w:t>
      </w:r>
      <w:r w:rsidR="008C1E09">
        <w:t>people in band societies</w:t>
      </w:r>
      <w:r w:rsidR="008C6D1F">
        <w:t xml:space="preserve"> die of </w:t>
      </w:r>
      <w:r w:rsidR="00681975">
        <w:t>contemporary industrialized states</w:t>
      </w:r>
      <w:r w:rsidR="008C6D1F">
        <w:t xml:space="preserve"> have cured or prevented, </w:t>
      </w:r>
      <w:r w:rsidR="00334209">
        <w:t>and</w:t>
      </w:r>
      <w:r w:rsidR="008C6D1F">
        <w:t xml:space="preserve"> most of what </w:t>
      </w:r>
      <w:r w:rsidR="00681975">
        <w:t>people</w:t>
      </w:r>
      <w:r w:rsidR="00334209">
        <w:t xml:space="preserve"> in contemporary state </w:t>
      </w:r>
      <w:r w:rsidR="00681975">
        <w:t>societies</w:t>
      </w:r>
      <w:r w:rsidR="008C6D1F">
        <w:t xml:space="preserve"> die of </w:t>
      </w:r>
      <w:r w:rsidR="00960D04">
        <w:t>hardly</w:t>
      </w:r>
      <w:r w:rsidR="008C6D1F">
        <w:t xml:space="preserve"> afflict</w:t>
      </w:r>
      <w:r w:rsidR="00960D04">
        <w:t>s</w:t>
      </w:r>
      <w:r w:rsidR="008C6D1F">
        <w:t xml:space="preserve"> </w:t>
      </w:r>
      <w:r w:rsidR="008C1E09">
        <w:t>people in band society</w:t>
      </w:r>
      <w:r w:rsidR="008C6D1F" w:rsidRPr="004A0952">
        <w:t xml:space="preserve">. </w:t>
      </w:r>
      <w:r w:rsidR="008C6D1F">
        <w:t>Hunter-gatherers “</w:t>
      </w:r>
      <w:r w:rsidR="008C6D1F" w:rsidRPr="004A0952">
        <w:t xml:space="preserve">are largely immune to the chronic degenerative diseases </w:t>
      </w:r>
      <w:r w:rsidR="008C6D1F">
        <w:t>which produce the greater part</w:t>
      </w:r>
      <w:r w:rsidR="008C6D1F" w:rsidRPr="004A0952">
        <w:t xml:space="preserve"> of all </w:t>
      </w:r>
      <w:r w:rsidR="008C6D1F">
        <w:t>mortality in affluent nations.”</w:t>
      </w:r>
      <w:r w:rsidR="008C6D1F" w:rsidRPr="004A0952">
        <w:t xml:space="preserve"> Obesity</w:t>
      </w:r>
      <w:r w:rsidR="00357B9D">
        <w:t>, d</w:t>
      </w:r>
      <w:r w:rsidR="008C6D1F" w:rsidRPr="004A0952">
        <w:t xml:space="preserve">iabetes, heart disease, </w:t>
      </w:r>
      <w:r w:rsidR="007A5B62">
        <w:t xml:space="preserve">high blood pressure, cancer </w:t>
      </w:r>
      <w:r w:rsidR="008C6D1F" w:rsidRPr="004A0952">
        <w:t>and stroke</w:t>
      </w:r>
      <w:r w:rsidR="008C6D1F">
        <w:t xml:space="preserve"> are </w:t>
      </w:r>
      <w:r w:rsidR="007A5B62">
        <w:t>extremely rare in hunter-gatherer populations</w:t>
      </w:r>
      <w:r w:rsidR="005F1A87" w:rsidRPr="003B53B9">
        <w:t xml:space="preserve"> </w:t>
      </w:r>
      <w:r w:rsidR="00CE636D">
        <w:fldChar w:fldCharType="begin"/>
      </w:r>
      <w:r w:rsidR="00CE636D">
        <w:instrText xml:space="preserve"> ADDIN EN.CITE &lt;EndNote&gt;&lt;Cite&gt;&lt;Author&gt;Eaton&lt;/Author&gt;&lt;Year&gt;1999&lt;/Year&gt;&lt;RecNum&gt;636&lt;/RecNum&gt;&lt;Suffix&gt;`, 451-452&lt;/Suffix&gt;&lt;DisplayText&gt;(Eaton &amp;amp; Eaton, 1999, 451-452)&lt;/DisplayText&gt;&lt;record&gt;&lt;rec-number&gt;636&lt;/rec-number&gt;&lt;foreign-keys&gt;&lt;key app="EN" db-id="evwd9vwepx9tsle9eeavwxao2tvzszf5dsav" timestamp="1332517540"&gt;636&lt;/key&gt;&lt;key app="ENWeb" db-id="T2yYUwrtqgcAAFvhccI"&gt;184&lt;/key&gt;&lt;/foreign-keys&gt;&lt;ref-type name="Book Section"&gt;5&lt;/ref-type&gt;&lt;contributors&gt;&lt;authors&gt;&lt;author&gt;Eaton, S. Boyd&lt;/author&gt;&lt;author&gt;Eaton, Stanley&lt;/author&gt;&lt;/authors&gt;&lt;secondary-authors&gt;&lt;author&gt;Lee, Richard Borshay&lt;/author&gt;&lt;/secondary-authors&gt;&lt;/contributors&gt;&lt;titles&gt;&lt;title&gt;Hunter-Gatherers and Human Health&lt;/title&gt;&lt;secondary-title&gt;The Cambridge Encyclopedia of Hunters and Gatherers&lt;/secondary-title&gt;&lt;/titles&gt;&lt;pages&gt;449-456&lt;/pages&gt;&lt;keywords&gt;&lt;keyword&gt;Anthropology&lt;/keyword&gt;&lt;/keywords&gt;&lt;dates&gt;&lt;year&gt;1999&lt;/year&gt;&lt;/dates&gt;&lt;pub-location&gt;Cambridge&lt;/pub-location&gt;&lt;publisher&gt;Cambridge University Press&lt;/publisher&gt;&lt;urls&gt;&lt;/urls&gt;&lt;/record&gt;&lt;/Cite&gt;&lt;/EndNote&gt;</w:instrText>
      </w:r>
      <w:r w:rsidR="00CE636D">
        <w:fldChar w:fldCharType="separate"/>
      </w:r>
      <w:r w:rsidR="00CE636D">
        <w:rPr>
          <w:noProof/>
        </w:rPr>
        <w:t>(Eaton &amp; Eaton, 1999, 451-452)</w:t>
      </w:r>
      <w:r w:rsidR="00CE636D">
        <w:fldChar w:fldCharType="end"/>
      </w:r>
      <w:r w:rsidR="007A5B62">
        <w:t>.</w:t>
      </w:r>
      <w:r w:rsidR="001C5D58">
        <w:t xml:space="preserve"> Thus, although the average life expectancy</w:t>
      </w:r>
      <w:r w:rsidR="0056103D">
        <w:t xml:space="preserve"> is longer</w:t>
      </w:r>
      <w:r w:rsidR="001C5D58">
        <w:t xml:space="preserve">, state society </w:t>
      </w:r>
      <w:r w:rsidR="001C5D58" w:rsidRPr="002754D7">
        <w:rPr>
          <w:i/>
        </w:rPr>
        <w:t>causes</w:t>
      </w:r>
      <w:r w:rsidR="001C5D58">
        <w:t xml:space="preserve"> a significant number of people to live shorter lives.</w:t>
      </w:r>
    </w:p>
    <w:p w14:paraId="415D7FCF" w14:textId="6CA66031" w:rsidR="004E1F73" w:rsidRDefault="006C5491" w:rsidP="00EF4AE2">
      <w:pPr>
        <w:spacing w:line="432" w:lineRule="auto"/>
        <w:jc w:val="both"/>
      </w:pPr>
      <w:r>
        <w:tab/>
      </w:r>
      <w:r w:rsidR="00D03840">
        <w:t xml:space="preserve">At the time Hobbes was writing, </w:t>
      </w:r>
      <w:r w:rsidR="007C2423">
        <w:t xml:space="preserve">even </w:t>
      </w:r>
      <w:r w:rsidR="00D03840">
        <w:t xml:space="preserve">the </w:t>
      </w:r>
      <w:r w:rsidR="00D03840" w:rsidRPr="00A32390">
        <w:rPr>
          <w:i/>
        </w:rPr>
        <w:t>average</w:t>
      </w:r>
      <w:r w:rsidR="00D03840">
        <w:t xml:space="preserve"> person had </w:t>
      </w:r>
      <w:r w:rsidR="007C2423">
        <w:t>no</w:t>
      </w:r>
      <w:r w:rsidR="00D03840">
        <w:t xml:space="preserve"> longer life expectancy </w:t>
      </w:r>
      <w:r w:rsidR="007C2423">
        <w:t xml:space="preserve">and </w:t>
      </w:r>
      <w:r w:rsidR="002754D7">
        <w:t xml:space="preserve">probably </w:t>
      </w:r>
      <w:r w:rsidR="007C2423">
        <w:t>no higher overall welfare</w:t>
      </w:r>
      <w:r w:rsidR="00D03840">
        <w:t xml:space="preserve"> than people in band societies </w:t>
      </w:r>
      <w:r w:rsidR="00CE636D">
        <w:fldChar w:fldCharType="begin"/>
      </w:r>
      <w:r w:rsidR="00CE636D">
        <w:instrText xml:space="preserve"> ADDIN EN.CITE &lt;EndNote&gt;&lt;Cite&gt;&lt;Author&gt;Clark&lt;/Author&gt;&lt;Year&gt;2007&lt;/Year&gt;&lt;RecNum&gt;662&lt;/RecNum&gt;&lt;Suffix&gt;`, p. 1&lt;/Suffix&gt;&lt;DisplayText&gt;(Clark, 2007, p. 1)&lt;/DisplayText&gt;&lt;record&gt;&lt;rec-number&gt;662&lt;/rec-number&gt;&lt;foreign-keys&gt;&lt;key app="EN" db-id="evwd9vwepx9tsle9eeavwxao2tvzszf5dsav" timestamp="1332517540"&gt;662&lt;/key&gt;&lt;key app="ENWeb" db-id="T2yYUwrtqgcAAFvhccI"&gt;119&lt;/key&gt;&lt;/foreign-keys&gt;&lt;ref-type name="Book"&gt;6&lt;/ref-type&gt;&lt;contributors&gt;&lt;authors&gt;&lt;author&gt;Clark, Gregory&lt;/author&gt;&lt;/authors&gt;&lt;/contributors&gt;&lt;titles&gt;&lt;title&gt;A Farewell to Alms: A Brief Economic History of the World&lt;/title&gt;&lt;/titles&gt;&lt;keywords&gt;&lt;keyword&gt;Anthropology&lt;/keyword&gt;&lt;/keywords&gt;&lt;dates&gt;&lt;year&gt;2007&lt;/year&gt;&lt;/dates&gt;&lt;pub-location&gt;Princeton&lt;/pub-location&gt;&lt;publisher&gt;Princeton University Press&lt;/publisher&gt;&lt;urls&gt;&lt;/urls&gt;&lt;/record&gt;&lt;/Cite&gt;&lt;/EndNote&gt;</w:instrText>
      </w:r>
      <w:r w:rsidR="00CE636D">
        <w:fldChar w:fldCharType="separate"/>
      </w:r>
      <w:r w:rsidR="00CE636D">
        <w:rPr>
          <w:noProof/>
        </w:rPr>
        <w:t>(Clark, 2007, p. 1)</w:t>
      </w:r>
      <w:r w:rsidR="00CE636D">
        <w:fldChar w:fldCharType="end"/>
      </w:r>
      <w:r w:rsidR="00D03840">
        <w:t xml:space="preserve">. </w:t>
      </w:r>
      <w:r>
        <w:t xml:space="preserve">The trend toward rising life expectancy </w:t>
      </w:r>
      <w:r w:rsidR="007C2423">
        <w:t>and living standards began only in the 1800s</w:t>
      </w:r>
      <w:r w:rsidR="002754D7">
        <w:t>, r</w:t>
      </w:r>
      <w:r>
        <w:t>each</w:t>
      </w:r>
      <w:r w:rsidR="002754D7">
        <w:t>ing</w:t>
      </w:r>
      <w:r>
        <w:t xml:space="preserve"> the poorer nations only in the last few decades</w:t>
      </w:r>
      <w:r w:rsidR="002754D7">
        <w:t>. I</w:t>
      </w:r>
      <w:r>
        <w:t xml:space="preserve">t has yet to reach the poorest populations within the poorer countries. </w:t>
      </w:r>
      <w:r w:rsidR="00F014AA">
        <w:t>In the United States, a</w:t>
      </w:r>
      <w:r>
        <w:t xml:space="preserve">s late </w:t>
      </w:r>
      <w:r w:rsidR="00C77518">
        <w:t>a</w:t>
      </w:r>
      <w:r>
        <w:t>s 1900, life expectancy for non-white males was 32.5 years</w:t>
      </w:r>
      <w:r w:rsidR="005F1A87" w:rsidRPr="003B53B9">
        <w:t xml:space="preserve"> </w:t>
      </w:r>
      <w:r w:rsidR="00CE636D">
        <w:fldChar w:fldCharType="begin"/>
      </w:r>
      <w:r w:rsidR="00CE636D">
        <w:instrText xml:space="preserve"> ADDIN EN.CITE &lt;EndNote&gt;&lt;Cite&gt;&lt;Author&gt;Harris&lt;/Author&gt;&lt;Year&gt;1977&lt;/Year&gt;&lt;RecNum&gt;635&lt;/RecNum&gt;&lt;Suffix&gt;`, p. 14&lt;/Suffix&gt;&lt;DisplayText&gt;(Harris, 1977, p. 14)&lt;/DisplayText&gt;&lt;record&gt;&lt;rec-number&gt;635&lt;/rec-number&gt;&lt;foreign-keys&gt;&lt;key app="EN" db-id="evwd9vwepx9tsle9eeavwxao2tvzszf5dsav" timestamp="1332517540"&gt;635&lt;/key&gt;&lt;key app="ENWeb" db-id="T2yYUwrtqgcAAFvhccI"&gt;276&lt;/key&gt;&lt;/foreign-keys&gt;&lt;ref-type name="Book"&gt;6&lt;/ref-type&gt;&lt;contributors&gt;&lt;authors&gt;&lt;author&gt;Harris, Marvin&lt;/author&gt;&lt;/authors&gt;&lt;/contributors&gt;&lt;titles&gt;&lt;title&gt;Cannibals and Kings: The Origins of Culture&lt;/title&gt;&lt;/titles&gt;&lt;keywords&gt;&lt;keyword&gt;Anthropology&lt;/keyword&gt;&lt;/keywords&gt;&lt;dates&gt;&lt;year&gt;1977&lt;/year&gt;&lt;/dates&gt;&lt;pub-location&gt;New York&lt;/pub-location&gt;&lt;publisher&gt;Random House&lt;/publisher&gt;&lt;urls&gt;&lt;/urls&gt;&lt;/record&gt;&lt;/Cite&gt;&lt;/EndNote&gt;</w:instrText>
      </w:r>
      <w:r w:rsidR="00CE636D">
        <w:fldChar w:fldCharType="separate"/>
      </w:r>
      <w:r w:rsidR="00CE636D">
        <w:rPr>
          <w:noProof/>
        </w:rPr>
        <w:t>(Harris, 1977, p. 14)</w:t>
      </w:r>
      <w:r w:rsidR="00CE636D">
        <w:fldChar w:fldCharType="end"/>
      </w:r>
      <w:r w:rsidR="00FD0C48">
        <w:t xml:space="preserve">, 4.5 years shorter than the twentieth-century of </w:t>
      </w:r>
      <w:r w:rsidR="00B025B3">
        <w:t>life expectancy</w:t>
      </w:r>
      <w:r w:rsidR="00662222">
        <w:t xml:space="preserve"> of the Ache band in South America </w:t>
      </w:r>
      <w:r w:rsidR="00B35583">
        <w:fldChar w:fldCharType="begin"/>
      </w:r>
      <w:r w:rsidR="00B35583">
        <w:instrText xml:space="preserve"> ADDIN EN.CITE &lt;EndNote&gt;&lt;Cite&gt;&lt;Author&gt;Gurven&lt;/Author&gt;&lt;Year&gt;2007&lt;/Year&gt;&lt;RecNum&gt;887&lt;/RecNum&gt;&lt;Suffix&gt;`, p. 327&lt;/Suffix&gt;&lt;DisplayText&gt;(Gurven &amp;amp; Kaplan, 2007, p. 327)&lt;/DisplayText&gt;&lt;record&gt;&lt;rec-number&gt;887&lt;/rec-number&gt;&lt;foreign-keys&gt;&lt;key app="EN" db-id="evwd9vwepx9tsle9eeavwxao2tvzszf5dsav" timestamp="1355004732"&gt;887&lt;/key&gt;&lt;/foreign-keys&gt;&lt;ref-type name="Journal Article"&gt;17&lt;/ref-type&gt;&lt;contributors&gt;&lt;authors&gt;&lt;author&gt;Gurven, Michael&lt;/author&gt;&lt;author&gt;Kaplan, Hillard&lt;/author&gt;&lt;/authors&gt;&lt;/contributors&gt;&lt;titles&gt;&lt;title&gt;Longevity Among Hunter-Gatherers: A Cross-Cultural Examination&lt;/title&gt;&lt;secondary-title&gt;Population and Development Review&lt;/secondary-title&gt;&lt;/titles&gt;&lt;periodical&gt;&lt;full-title&gt;Population and Development Review&lt;/full-title&gt;&lt;/periodical&gt;&lt;pages&gt;321–365&lt;/pages&gt;&lt;volume&gt;33&lt;/volume&gt;&lt;number&gt;2&lt;/number&gt;&lt;dates&gt;&lt;year&gt;2007&lt;/year&gt;&lt;/dates&gt;&lt;urls&gt;&lt;/urls&gt;&lt;/record&gt;&lt;/Cite&gt;&lt;/EndNote&gt;</w:instrText>
      </w:r>
      <w:r w:rsidR="00B35583">
        <w:fldChar w:fldCharType="separate"/>
      </w:r>
      <w:r w:rsidR="00B35583">
        <w:rPr>
          <w:noProof/>
        </w:rPr>
        <w:t>(Gurven &amp; Kaplan, 2007, p. 327)</w:t>
      </w:r>
      <w:r w:rsidR="00B35583">
        <w:fldChar w:fldCharType="end"/>
      </w:r>
      <w:r w:rsidR="00662222">
        <w:t>.</w:t>
      </w:r>
      <w:r>
        <w:t xml:space="preserve"> </w:t>
      </w:r>
      <w:r w:rsidR="00B35583">
        <w:t xml:space="preserve">Think of that. </w:t>
      </w:r>
      <w:r w:rsidR="007B5038">
        <w:t>The United States enjoyed</w:t>
      </w:r>
      <w:r w:rsidR="006F5812">
        <w:t xml:space="preserve"> </w:t>
      </w:r>
      <w:r w:rsidR="00C75DC9">
        <w:t>10</w:t>
      </w:r>
      <w:r w:rsidR="006F5812">
        <w:t xml:space="preserve">,000 years of </w:t>
      </w:r>
      <w:r>
        <w:t xml:space="preserve">technological </w:t>
      </w:r>
      <w:r w:rsidR="00577B6F">
        <w:t xml:space="preserve">innovations </w:t>
      </w:r>
      <w:r w:rsidR="007B5038">
        <w:t>since the invention of agriculture</w:t>
      </w:r>
      <w:r w:rsidR="00F42626">
        <w:t>. Yet,</w:t>
      </w:r>
      <w:r w:rsidR="00863C6B">
        <w:t xml:space="preserve"> </w:t>
      </w:r>
      <w:r w:rsidR="003C0784" w:rsidRPr="00F2240A">
        <w:t>any</w:t>
      </w:r>
      <w:r w:rsidR="003C0784">
        <w:t xml:space="preserve"> </w:t>
      </w:r>
      <w:r>
        <w:t xml:space="preserve">non-white </w:t>
      </w:r>
      <w:r w:rsidR="003C0784">
        <w:t xml:space="preserve">boy </w:t>
      </w:r>
      <w:r w:rsidR="00F2240A">
        <w:t xml:space="preserve">from the United States </w:t>
      </w:r>
      <w:r w:rsidR="00684283">
        <w:t>w</w:t>
      </w:r>
      <w:r>
        <w:t xml:space="preserve">ould </w:t>
      </w:r>
      <w:r w:rsidR="00E13910">
        <w:t xml:space="preserve">have </w:t>
      </w:r>
      <w:r w:rsidR="00B526CB">
        <w:t>had a higher</w:t>
      </w:r>
      <w:r w:rsidR="009F6E6F">
        <w:t xml:space="preserve"> life expectancy</w:t>
      </w:r>
      <w:r w:rsidR="00E864B9">
        <w:t>,</w:t>
      </w:r>
      <w:r>
        <w:t xml:space="preserve"> if </w:t>
      </w:r>
      <w:r w:rsidR="00F42626">
        <w:t>before he</w:t>
      </w:r>
      <w:r w:rsidR="00B526CB">
        <w:t xml:space="preserve"> was born,</w:t>
      </w:r>
      <w:r w:rsidR="00F42626">
        <w:t xml:space="preserve"> </w:t>
      </w:r>
      <w:r w:rsidR="00B526CB">
        <w:t>his mother</w:t>
      </w:r>
      <w:r>
        <w:t xml:space="preserve"> could </w:t>
      </w:r>
      <w:r w:rsidR="00863C6B">
        <w:t xml:space="preserve">have </w:t>
      </w:r>
      <w:r w:rsidR="00894C5E">
        <w:t xml:space="preserve">walked to South America, found the Ache in the highlands of Paraguay, and </w:t>
      </w:r>
      <w:r>
        <w:t xml:space="preserve">somehow </w:t>
      </w:r>
      <w:r w:rsidR="00894C5E">
        <w:t>persuaded them to let her join</w:t>
      </w:r>
      <w:r>
        <w:t>.</w:t>
      </w:r>
    </w:p>
    <w:p w14:paraId="0FDC0FDB" w14:textId="3CD5C0A6" w:rsidR="004914CC" w:rsidRDefault="00F676B2" w:rsidP="004914CC">
      <w:pPr>
        <w:pStyle w:val="Heading2"/>
      </w:pPr>
      <w:r>
        <w:t xml:space="preserve">E. </w:t>
      </w:r>
      <w:r w:rsidR="004914CC">
        <w:t>Freedom</w:t>
      </w:r>
    </w:p>
    <w:p w14:paraId="518EAA61" w14:textId="2AFC4F36" w:rsidR="00A87271" w:rsidRDefault="004914CC" w:rsidP="00A87271">
      <w:pPr>
        <w:spacing w:line="432" w:lineRule="auto"/>
        <w:jc w:val="both"/>
      </w:pPr>
      <w:r>
        <w:tab/>
      </w:r>
      <w:r w:rsidR="009715E8">
        <w:t xml:space="preserve">Another striking feature </w:t>
      </w:r>
      <w:r w:rsidR="00522C9F">
        <w:t xml:space="preserve">of </w:t>
      </w:r>
      <w:r w:rsidR="009715E8">
        <w:t xml:space="preserve">band </w:t>
      </w:r>
      <w:r>
        <w:t xml:space="preserve">society </w:t>
      </w:r>
      <w:r w:rsidR="00C309F4">
        <w:t xml:space="preserve">is </w:t>
      </w:r>
      <w:r w:rsidR="00B02A1D">
        <w:t>the extent to which</w:t>
      </w:r>
      <w:r w:rsidR="00537C9E">
        <w:t xml:space="preserve"> their members are</w:t>
      </w:r>
      <w:r>
        <w:t xml:space="preserve"> </w:t>
      </w:r>
      <w:r w:rsidR="00D904EC">
        <w:t xml:space="preserve">free </w:t>
      </w:r>
      <w:r w:rsidR="004D587E">
        <w:t>in the negative sense</w:t>
      </w:r>
      <w:r w:rsidR="004A476D">
        <w:t>—i.e.</w:t>
      </w:r>
      <w:r w:rsidR="004D587E">
        <w:t xml:space="preserve"> </w:t>
      </w:r>
      <w:r w:rsidR="00C43634">
        <w:t xml:space="preserve">freedom </w:t>
      </w:r>
      <w:r w:rsidR="004A476D">
        <w:t>defined as the absence of</w:t>
      </w:r>
      <w:r w:rsidR="00C43634">
        <w:t xml:space="preserve"> </w:t>
      </w:r>
      <w:r>
        <w:t xml:space="preserve">interference by other people. </w:t>
      </w:r>
      <w:r w:rsidR="00537C9E">
        <w:t xml:space="preserve">Bands don’t have enforced rules or hierarchical structures. </w:t>
      </w:r>
      <w:r w:rsidR="00174B4E">
        <w:t xml:space="preserve">Some anthropologists have observed that people </w:t>
      </w:r>
      <w:r w:rsidR="00D904EC">
        <w:t>in</w:t>
      </w:r>
      <w:r w:rsidR="00174B4E">
        <w:t xml:space="preserve"> band societies can go through their whole lives without </w:t>
      </w:r>
      <w:r w:rsidR="00F5700C">
        <w:t>hearing an order</w:t>
      </w:r>
      <w:r w:rsidR="00755398">
        <w:t xml:space="preserve"> from anyone but their parents</w:t>
      </w:r>
      <w:r w:rsidR="00F5700C">
        <w:t xml:space="preserve">. If any person or group doesn’t like the way the band </w:t>
      </w:r>
      <w:r w:rsidR="006F1B84">
        <w:t>does</w:t>
      </w:r>
      <w:r w:rsidR="00F5700C">
        <w:t xml:space="preserve"> things, they can camp a </w:t>
      </w:r>
      <w:r w:rsidR="004D587E">
        <w:t>mile</w:t>
      </w:r>
      <w:r w:rsidR="00F5700C">
        <w:t xml:space="preserve"> away</w:t>
      </w:r>
      <w:r w:rsidR="00A87271">
        <w:t xml:space="preserve"> and </w:t>
      </w:r>
      <w:r w:rsidR="006F1B84">
        <w:t xml:space="preserve">live </w:t>
      </w:r>
      <w:r w:rsidR="004D587E">
        <w:t>as they wish</w:t>
      </w:r>
      <w:r w:rsidR="00A87271">
        <w:t xml:space="preserve">. </w:t>
      </w:r>
    </w:p>
    <w:p w14:paraId="4584E4AF" w14:textId="0C657EF6" w:rsidR="00C5739F" w:rsidRDefault="00A87271" w:rsidP="00A87271">
      <w:pPr>
        <w:spacing w:line="432" w:lineRule="auto"/>
        <w:jc w:val="both"/>
      </w:pPr>
      <w:r>
        <w:tab/>
      </w:r>
      <w:r w:rsidR="00CD0202">
        <w:t xml:space="preserve">Compare this situation to that of a disadvantaged person in modern society. </w:t>
      </w:r>
      <w:r w:rsidR="0093263E">
        <w:t xml:space="preserve">They are not allowed to hunt, gather, fish, farm </w:t>
      </w:r>
      <w:r w:rsidR="00AF7D84">
        <w:t xml:space="preserve">or do any work </w:t>
      </w:r>
      <w:r w:rsidR="0093263E">
        <w:t xml:space="preserve">for themselves. </w:t>
      </w:r>
      <w:r w:rsidR="00A8375E">
        <w:t>They must</w:t>
      </w:r>
      <w:r w:rsidR="0093263E">
        <w:t xml:space="preserve"> t</w:t>
      </w:r>
      <w:r w:rsidR="004610AB">
        <w:t xml:space="preserve">ake jobs </w:t>
      </w:r>
      <w:r w:rsidR="00A8375E">
        <w:t>and take</w:t>
      </w:r>
      <w:r w:rsidR="004610AB">
        <w:t xml:space="preserve"> orders all day. They are not allowed to camp where they want. So, they are forced to give a third of their income to a landlord, who will give them orders about how the living space </w:t>
      </w:r>
      <w:r w:rsidR="00A8375E">
        <w:t>can</w:t>
      </w:r>
      <w:r w:rsidR="004610AB">
        <w:t xml:space="preserve"> be used. </w:t>
      </w:r>
      <w:r w:rsidR="00CD3072">
        <w:t>The</w:t>
      </w:r>
      <w:r w:rsidR="006D0D39">
        <w:t>y are allowed to</w:t>
      </w:r>
      <w:r w:rsidR="00CD3072">
        <w:t xml:space="preserve"> forag</w:t>
      </w:r>
      <w:r w:rsidR="006D0D39">
        <w:t>e only</w:t>
      </w:r>
      <w:r w:rsidR="00CD3072">
        <w:t xml:space="preserve"> in other people’s garbage. And even if</w:t>
      </w:r>
      <w:r w:rsidR="006C6799">
        <w:t xml:space="preserve"> h</w:t>
      </w:r>
      <w:r w:rsidR="00C97236">
        <w:t>omeless</w:t>
      </w:r>
      <w:r w:rsidR="000705FA">
        <w:t xml:space="preserve">, </w:t>
      </w:r>
      <w:r w:rsidR="00C97236">
        <w:t xml:space="preserve">they </w:t>
      </w:r>
      <w:r w:rsidR="000705FA">
        <w:t>ar</w:t>
      </w:r>
      <w:r w:rsidR="00C97236">
        <w:t>e subject to orders from police and other authori</w:t>
      </w:r>
      <w:r w:rsidR="00700CCB">
        <w:t>ti</w:t>
      </w:r>
      <w:r w:rsidR="00C97236">
        <w:t xml:space="preserve">es. </w:t>
      </w:r>
    </w:p>
    <w:p w14:paraId="5FEB6CD5" w14:textId="75B68120" w:rsidR="00122A78" w:rsidRDefault="00C5739F" w:rsidP="00EF4AE2">
      <w:pPr>
        <w:spacing w:line="432" w:lineRule="auto"/>
        <w:jc w:val="both"/>
      </w:pPr>
      <w:r>
        <w:tab/>
        <w:t>Freedom counts toward welfare. Most people</w:t>
      </w:r>
      <w:r w:rsidR="00C42CEE">
        <w:t xml:space="preserve"> don’</w:t>
      </w:r>
      <w:r>
        <w:t xml:space="preserve">t like taking orders. </w:t>
      </w:r>
      <w:r w:rsidR="004914CC">
        <w:t xml:space="preserve">Even if people in capitalist states can achieve a higher consumption by following orders, the loss of freedom has to count as a loss of welfare against any such benefit. Perhaps </w:t>
      </w:r>
      <w:r w:rsidR="00B90B06">
        <w:t>some reasonable people</w:t>
      </w:r>
      <w:r w:rsidR="004914CC">
        <w:t xml:space="preserve"> would be </w:t>
      </w:r>
      <w:r w:rsidR="00B90B06">
        <w:t>un</w:t>
      </w:r>
      <w:r w:rsidR="004914CC">
        <w:t>willing to give up this freedom for increased consumption.</w:t>
      </w:r>
    </w:p>
    <w:p w14:paraId="65BB20E9" w14:textId="6F4C7113" w:rsidR="00122A78" w:rsidRDefault="00F676B2" w:rsidP="00122A78">
      <w:pPr>
        <w:pStyle w:val="Heading2"/>
      </w:pPr>
      <w:r>
        <w:t xml:space="preserve">F. </w:t>
      </w:r>
      <w:r w:rsidR="00122A78">
        <w:t>Culture</w:t>
      </w:r>
      <w:r w:rsidR="00AF61EF">
        <w:t>, industry,</w:t>
      </w:r>
      <w:r w:rsidR="00122A78">
        <w:t xml:space="preserve"> and alienation</w:t>
      </w:r>
    </w:p>
    <w:p w14:paraId="42F589CC" w14:textId="048603AD" w:rsidR="005A2FFF" w:rsidRDefault="00122A78" w:rsidP="00EF4AE2">
      <w:pPr>
        <w:spacing w:line="432" w:lineRule="auto"/>
        <w:jc w:val="both"/>
      </w:pPr>
      <w:r>
        <w:tab/>
      </w:r>
      <w:r w:rsidR="00101779">
        <w:t xml:space="preserve">Hobbes supposed people in the state of nature lack all </w:t>
      </w:r>
      <w:r w:rsidR="00101779" w:rsidRPr="000E1E5E">
        <w:t xml:space="preserve">industry, </w:t>
      </w:r>
      <w:r w:rsidR="00101779">
        <w:t>agriculture</w:t>
      </w:r>
      <w:r w:rsidR="00101779" w:rsidRPr="000E1E5E">
        <w:t xml:space="preserve">, </w:t>
      </w:r>
      <w:r w:rsidR="00101779">
        <w:t xml:space="preserve">oceanic </w:t>
      </w:r>
      <w:r w:rsidR="00101779" w:rsidRPr="000E1E5E">
        <w:t xml:space="preserve">navigation, </w:t>
      </w:r>
      <w:r w:rsidR="00101779">
        <w:t>imported goods, architecture</w:t>
      </w:r>
      <w:r w:rsidR="00101779" w:rsidRPr="000E1E5E">
        <w:t>, Earth-moving inst</w:t>
      </w:r>
      <w:r w:rsidR="00101779">
        <w:t>ruments, knowledge of geography,</w:t>
      </w:r>
      <w:r w:rsidR="00101779" w:rsidRPr="000E1E5E">
        <w:t xml:space="preserve"> </w:t>
      </w:r>
      <w:r w:rsidR="00101779">
        <w:t xml:space="preserve">calendars and timepieces, arts, and letters. </w:t>
      </w:r>
      <w:r w:rsidR="00F25E73">
        <w:t xml:space="preserve">According to </w:t>
      </w:r>
      <w:r w:rsidR="00587181">
        <w:t xml:space="preserve">Hoekstra, </w:t>
      </w:r>
      <w:r w:rsidR="00F047DC">
        <w:t>thi</w:t>
      </w:r>
      <w:r w:rsidR="00F25E73">
        <w:t xml:space="preserve">s </w:t>
      </w:r>
      <w:r w:rsidR="00587181">
        <w:t>“</w:t>
      </w:r>
      <w:r w:rsidR="00587181" w:rsidRPr="00805F98">
        <w:t xml:space="preserve">famous litany of what that condition lacks </w:t>
      </w:r>
      <w:r w:rsidR="00587181">
        <w:t>…</w:t>
      </w:r>
      <w:r w:rsidR="00587181" w:rsidRPr="00805F98">
        <w:t xml:space="preserve"> is an adaptation of a hyperbolic trope, characterizing uncivilized peoples by a negative list, which became conventional in th</w:t>
      </w:r>
      <w:r w:rsidR="00604E21">
        <w:t>e century after Columbus landed</w:t>
      </w:r>
      <w:r w:rsidR="00587181">
        <w:t>”</w:t>
      </w:r>
      <w:r w:rsidR="00604E21">
        <w:t xml:space="preserve"> </w:t>
      </w:r>
      <w:r w:rsidR="00CE636D">
        <w:fldChar w:fldCharType="begin"/>
      </w:r>
      <w:r w:rsidR="00CE636D">
        <w:instrText xml:space="preserve"> ADDIN EN.CITE &lt;EndNote&gt;&lt;Cite&gt;&lt;Author&gt;Hoekstra&lt;/Author&gt;&lt;Year&gt;2007&lt;/Year&gt;&lt;RecNum&gt;1164&lt;/RecNum&gt;&lt;Suffix&gt;`, p. 113&lt;/Suffix&gt;&lt;DisplayText&gt;(Hoekstra, 2007, p. 113)&lt;/DisplayText&gt;&lt;record&gt;&lt;rec-number&gt;1164&lt;/rec-number&gt;&lt;foreign-keys&gt;&lt;key app="EN" db-id="evwd9vwepx9tsle9eeavwxao2tvzszf5dsav" timestamp="1428142164"&gt;1164&lt;/key&gt;&lt;/foreign-keys&gt;&lt;ref-type name="Book Section"&gt;5&lt;/ref-type&gt;&lt;contributors&gt;&lt;authors&gt;&lt;author&gt;Hoekstra, Kinch&lt;/author&gt;&lt;/authors&gt;&lt;secondary-authors&gt;&lt;author&gt;Springborg, Patricia&lt;/author&gt;&lt;/secondary-authors&gt;&lt;/contributors&gt;&lt;titles&gt;&lt;title&gt;Hobbes on the Natural Condition of Mankind&lt;/title&gt;&lt;secondary-title&gt;The Cambridge Companion to Hobbes’s Leviathan&lt;/secondary-title&gt;&lt;/titles&gt;&lt;pages&gt;109-127&lt;/pages&gt;&lt;dates&gt;&lt;year&gt;2007&lt;/year&gt;&lt;/dates&gt;&lt;urls&gt;&lt;/urls&gt;&lt;/record&gt;&lt;/Cite&gt;&lt;/EndNote&gt;</w:instrText>
      </w:r>
      <w:r w:rsidR="00CE636D">
        <w:fldChar w:fldCharType="separate"/>
      </w:r>
      <w:r w:rsidR="00CE636D">
        <w:rPr>
          <w:noProof/>
        </w:rPr>
        <w:t>(Hoekstra, 2007, p. 113)</w:t>
      </w:r>
      <w:r w:rsidR="00CE636D">
        <w:fldChar w:fldCharType="end"/>
      </w:r>
      <w:r w:rsidR="00604E21">
        <w:t>.</w:t>
      </w:r>
      <w:r w:rsidR="00F25E73">
        <w:t xml:space="preserve"> </w:t>
      </w:r>
      <w:r w:rsidR="00E3434C">
        <w:t>If Hoek</w:t>
      </w:r>
      <w:r w:rsidR="00994BC3">
        <w:t xml:space="preserve">stra is right, Hobbes </w:t>
      </w:r>
      <w:r w:rsidR="00DB4404">
        <w:t xml:space="preserve">would have </w:t>
      </w:r>
      <w:r w:rsidR="00994BC3">
        <w:t xml:space="preserve">expected his seventeenth-century </w:t>
      </w:r>
      <w:r w:rsidR="005D1E40">
        <w:t>European</w:t>
      </w:r>
      <w:r w:rsidR="00994BC3">
        <w:t xml:space="preserve"> readers </w:t>
      </w:r>
      <w:r w:rsidR="00A21169">
        <w:t xml:space="preserve">to recognize this as a list of </w:t>
      </w:r>
      <w:r w:rsidR="00DB4404">
        <w:t>thin</w:t>
      </w:r>
      <w:r w:rsidR="00837B21">
        <w:t>gs that Native Americans lacked</w:t>
      </w:r>
      <w:r w:rsidR="00DB4404">
        <w:t xml:space="preserve"> and </w:t>
      </w:r>
      <w:r w:rsidR="00837B21">
        <w:t>to take it as</w:t>
      </w:r>
      <w:r w:rsidR="00DB4404">
        <w:t xml:space="preserve"> strong evidence that </w:t>
      </w:r>
      <w:r w:rsidR="00B95673">
        <w:t>indigenous peoples</w:t>
      </w:r>
      <w:r w:rsidR="00E058E0">
        <w:t>’</w:t>
      </w:r>
      <w:r w:rsidR="005D1E40">
        <w:t xml:space="preserve"> </w:t>
      </w:r>
      <w:r w:rsidR="00DB4404">
        <w:t xml:space="preserve">lives </w:t>
      </w:r>
      <w:r w:rsidR="00E058E0">
        <w:t>were clear</w:t>
      </w:r>
      <w:r w:rsidR="00700CCB">
        <w:t>ly</w:t>
      </w:r>
      <w:r w:rsidR="00E058E0">
        <w:t xml:space="preserve"> </w:t>
      </w:r>
      <w:r w:rsidR="005D1E40">
        <w:t>worse than the lowliest Briton</w:t>
      </w:r>
      <w:r w:rsidR="00E058E0">
        <w:t>’s</w:t>
      </w:r>
      <w:r w:rsidR="005D1E40">
        <w:t xml:space="preserve">. </w:t>
      </w:r>
    </w:p>
    <w:p w14:paraId="1DD5E166" w14:textId="2447BAFF" w:rsidR="00913444" w:rsidRDefault="00C741B0" w:rsidP="00EF4AE2">
      <w:pPr>
        <w:spacing w:line="432" w:lineRule="auto"/>
        <w:jc w:val="both"/>
      </w:pPr>
      <w:r>
        <w:tab/>
        <w:t xml:space="preserve">Interestingly, </w:t>
      </w:r>
      <w:r w:rsidR="004445F1">
        <w:t>a</w:t>
      </w:r>
      <w:r w:rsidR="000C21F1">
        <w:t>lthough not</w:t>
      </w:r>
      <w:r>
        <w:t xml:space="preserve"> all stateless societies </w:t>
      </w:r>
      <w:r w:rsidR="00DC502D">
        <w:t>lack all of these things</w:t>
      </w:r>
      <w:r w:rsidR="000C21F1">
        <w:t xml:space="preserve">, </w:t>
      </w:r>
      <w:r w:rsidR="004445F1">
        <w:t xml:space="preserve">Hobbes was right that </w:t>
      </w:r>
      <w:r w:rsidR="000C21F1">
        <w:t>m</w:t>
      </w:r>
      <w:r w:rsidR="006A70EE">
        <w:t xml:space="preserve">ost </w:t>
      </w:r>
      <w:r w:rsidR="0041266F">
        <w:t xml:space="preserve">band societies lack all the things </w:t>
      </w:r>
      <w:r w:rsidR="00E058E0">
        <w:t xml:space="preserve">on this list </w:t>
      </w:r>
      <w:r w:rsidR="0041266F">
        <w:t xml:space="preserve">except for arts. </w:t>
      </w:r>
      <w:r w:rsidR="008B1FEB">
        <w:t xml:space="preserve">Today </w:t>
      </w:r>
      <w:r w:rsidR="000C21F1">
        <w:t xml:space="preserve">few people </w:t>
      </w:r>
      <w:r w:rsidR="009E38BB">
        <w:t>ar</w:t>
      </w:r>
      <w:r w:rsidR="000C21F1">
        <w:t xml:space="preserve">e ethnocentric </w:t>
      </w:r>
      <w:r w:rsidR="009E38BB">
        <w:t>enough</w:t>
      </w:r>
      <w:r w:rsidR="000C21F1">
        <w:t xml:space="preserve"> to assume that </w:t>
      </w:r>
      <w:r w:rsidR="004761B7">
        <w:t xml:space="preserve">indigenous people </w:t>
      </w:r>
      <w:r w:rsidR="00B879BA">
        <w:t xml:space="preserve">are necessarily worse off because they </w:t>
      </w:r>
      <w:r w:rsidR="0055114B">
        <w:t>do not have all</w:t>
      </w:r>
      <w:r w:rsidR="00B879BA">
        <w:t xml:space="preserve"> these things. </w:t>
      </w:r>
      <w:r w:rsidR="00BF708F">
        <w:t xml:space="preserve">Having architecture does not equal </w:t>
      </w:r>
      <w:r w:rsidR="00443465">
        <w:t>living a better li</w:t>
      </w:r>
      <w:r w:rsidR="00576CFC">
        <w:t xml:space="preserve">fe. But contemporary theorists might argue </w:t>
      </w:r>
      <w:r w:rsidR="003B5D11">
        <w:t xml:space="preserve">that state societies </w:t>
      </w:r>
      <w:r w:rsidR="00971ECC">
        <w:t xml:space="preserve">are capable of </w:t>
      </w:r>
      <w:r w:rsidR="003B5D11">
        <w:t>provid</w:t>
      </w:r>
      <w:r w:rsidR="00971ECC">
        <w:t>ing</w:t>
      </w:r>
      <w:r w:rsidR="003B5D11">
        <w:t xml:space="preserve"> much </w:t>
      </w:r>
      <w:r w:rsidR="005E3DDE">
        <w:t>more varied</w:t>
      </w:r>
      <w:r w:rsidR="003B5D11">
        <w:t xml:space="preserve"> cultural opportunities. </w:t>
      </w:r>
      <w:r w:rsidR="000E1B19">
        <w:t>However</w:t>
      </w:r>
      <w:r w:rsidR="00E12389">
        <w:t>, more varied cultural opportunity does not necessarily imply a more satisfying cultural life</w:t>
      </w:r>
      <w:r w:rsidR="00E02607">
        <w:t>, especially for the most economically disadvantaged</w:t>
      </w:r>
      <w:r w:rsidR="00ED7483">
        <w:t>. Along with some satisfied people, contemporary state society produces a substantial group of discontent</w:t>
      </w:r>
      <w:r w:rsidR="00F46925">
        <w:t>s</w:t>
      </w:r>
      <w:r w:rsidR="00ED7483">
        <w:t xml:space="preserve">. </w:t>
      </w:r>
      <w:r w:rsidR="00CD0BE8">
        <w:t xml:space="preserve">Marx identified this problem more than a century and a half ago as one of alienation. Many people spend their lives serving the goals of others to get money merely to consume, but they lack time and </w:t>
      </w:r>
      <w:r w:rsidR="00BF411C">
        <w:t>autonomy</w:t>
      </w:r>
      <w:r w:rsidR="00F46925">
        <w:t xml:space="preserve"> to</w:t>
      </w:r>
      <w:r w:rsidR="00BF411C">
        <w:t xml:space="preserve"> build a satisfying life.</w:t>
      </w:r>
    </w:p>
    <w:p w14:paraId="60B4378A" w14:textId="69E3878C" w:rsidR="005A2FFF" w:rsidRDefault="00913444" w:rsidP="00EF4AE2">
      <w:pPr>
        <w:spacing w:line="432" w:lineRule="auto"/>
        <w:jc w:val="both"/>
      </w:pPr>
      <w:r>
        <w:tab/>
        <w:t>Ethnographers report no discontented minority</w:t>
      </w:r>
      <w:r w:rsidR="001D3DB9">
        <w:t xml:space="preserve"> in band societies</w:t>
      </w:r>
      <w:r w:rsidR="00CE09B2">
        <w:t xml:space="preserve">. </w:t>
      </w:r>
      <w:r w:rsidR="009037D2">
        <w:t>All observed indigenous societies have</w:t>
      </w:r>
      <w:r w:rsidR="00C31B74">
        <w:t xml:space="preserve"> a rich, satisfying cultural life with song, dance, storytelling, and plenty of social interaction. </w:t>
      </w:r>
      <w:r w:rsidR="00B1213C">
        <w:t xml:space="preserve">The happy demeanor of band members is widely recognized among ethnographers. </w:t>
      </w:r>
      <w:r w:rsidR="000C7DD8">
        <w:t xml:space="preserve">The commonplace misery of discontented people in state society has not been observed in band </w:t>
      </w:r>
      <w:r w:rsidR="00483F18">
        <w:t>societies</w:t>
      </w:r>
      <w:r w:rsidR="000C7DD8">
        <w:t>.</w:t>
      </w:r>
    </w:p>
    <w:p w14:paraId="22C87745" w14:textId="629ADEC3" w:rsidR="009A4FDF" w:rsidRDefault="00F676B2" w:rsidP="00551AAE">
      <w:pPr>
        <w:pStyle w:val="Heading2"/>
      </w:pPr>
      <w:r>
        <w:t xml:space="preserve">G. </w:t>
      </w:r>
      <w:r w:rsidR="009A4FDF">
        <w:t xml:space="preserve">Observed </w:t>
      </w:r>
      <w:r w:rsidR="00E065D6">
        <w:t>c</w:t>
      </w:r>
      <w:r w:rsidR="009A4FDF">
        <w:t>hoice</w:t>
      </w:r>
    </w:p>
    <w:p w14:paraId="6CD98015" w14:textId="3E79E562" w:rsidR="00D17B6D" w:rsidRDefault="00FA684B" w:rsidP="00BC0AED">
      <w:pPr>
        <w:spacing w:line="432" w:lineRule="auto"/>
        <w:jc w:val="both"/>
      </w:pPr>
      <w:r>
        <w:tab/>
        <w:t xml:space="preserve">One </w:t>
      </w:r>
      <w:r w:rsidR="00243E32">
        <w:t>way to determine whether everyone in state societies is better off than everyone in stateless societies</w:t>
      </w:r>
      <w:r w:rsidR="008F1504">
        <w:t xml:space="preserve"> is to observe what people </w:t>
      </w:r>
      <w:r w:rsidR="00487AF9">
        <w:t>do</w:t>
      </w:r>
      <w:r w:rsidR="008F1504">
        <w:t xml:space="preserve"> </w:t>
      </w:r>
      <w:r w:rsidR="00487AF9">
        <w:t>when they have the opportunity to choose between the two. When people from stateless societies come in contact with people from state societies, they almost</w:t>
      </w:r>
      <w:r w:rsidR="0071116F">
        <w:t xml:space="preserve"> invariably want some of the things people have in state society</w:t>
      </w:r>
      <w:r w:rsidR="00B03C96">
        <w:t xml:space="preserve"> (</w:t>
      </w:r>
      <w:r w:rsidR="00337CEA">
        <w:t xml:space="preserve">e.g. </w:t>
      </w:r>
      <w:r w:rsidR="00B03C96">
        <w:t>tools, tobacco, manufactured goods)</w:t>
      </w:r>
      <w:r w:rsidR="0071116F">
        <w:t>. But people in state societies</w:t>
      </w:r>
      <w:r w:rsidR="00E434A8">
        <w:t xml:space="preserve"> almost invariably want things from stateless</w:t>
      </w:r>
      <w:r w:rsidR="00167E15">
        <w:t xml:space="preserve"> societies</w:t>
      </w:r>
      <w:r w:rsidR="00337CEA">
        <w:t xml:space="preserve"> (e.g. furs, tobacco, </w:t>
      </w:r>
      <w:r w:rsidR="009B17B7">
        <w:t>land</w:t>
      </w:r>
      <w:r w:rsidR="00337CEA">
        <w:t>)</w:t>
      </w:r>
      <w:r w:rsidR="00167E15">
        <w:t>.</w:t>
      </w:r>
      <w:r w:rsidR="007F2B20">
        <w:t xml:space="preserve"> </w:t>
      </w:r>
      <w:r w:rsidR="00337CEA">
        <w:t xml:space="preserve">Neither request can be interpreted as willingness to </w:t>
      </w:r>
      <w:r w:rsidR="00AC21F1">
        <w:t>submit</w:t>
      </w:r>
      <w:r w:rsidR="00337CEA">
        <w:t xml:space="preserve"> </w:t>
      </w:r>
      <w:r w:rsidR="0018531F">
        <w:t>to</w:t>
      </w:r>
      <w:r w:rsidR="00D17B6D">
        <w:t xml:space="preserve"> the other’s authority.</w:t>
      </w:r>
    </w:p>
    <w:p w14:paraId="7F946695" w14:textId="3A525748" w:rsidR="009A4FDF" w:rsidRDefault="00D17B6D" w:rsidP="004302F5">
      <w:pPr>
        <w:spacing w:line="432" w:lineRule="auto"/>
        <w:jc w:val="both"/>
      </w:pPr>
      <w:r>
        <w:tab/>
      </w:r>
      <w:r w:rsidR="002D1730">
        <w:t xml:space="preserve">One </w:t>
      </w:r>
      <w:r w:rsidR="00FA684B">
        <w:t xml:space="preserve">might be tempted to ask </w:t>
      </w:r>
      <w:r w:rsidR="00D213ED">
        <w:t xml:space="preserve">why people </w:t>
      </w:r>
      <w:r w:rsidR="00211695">
        <w:t>from modern states</w:t>
      </w:r>
      <w:r w:rsidR="00973A69">
        <w:t xml:space="preserve"> don’t join small-scale societies? </w:t>
      </w:r>
      <w:r w:rsidR="00086316">
        <w:t xml:space="preserve">The simple answer is that states </w:t>
      </w:r>
      <w:r w:rsidR="00834D99">
        <w:t>no longer</w:t>
      </w:r>
      <w:r w:rsidR="0069255C">
        <w:t xml:space="preserve"> allow them to choose</w:t>
      </w:r>
      <w:r w:rsidR="00086316">
        <w:t xml:space="preserve">. </w:t>
      </w:r>
      <w:r w:rsidR="00B96860">
        <w:t>S</w:t>
      </w:r>
      <w:r w:rsidR="009A4FDF">
        <w:t>tateless societies</w:t>
      </w:r>
      <w:r w:rsidR="00B355D0">
        <w:t>—</w:t>
      </w:r>
      <w:r w:rsidR="009A4FDF">
        <w:t xml:space="preserve">made up </w:t>
      </w:r>
      <w:r w:rsidR="00B355D0">
        <w:t>at least partly by</w:t>
      </w:r>
      <w:r w:rsidR="009A4FDF">
        <w:t xml:space="preserve"> people who </w:t>
      </w:r>
      <w:r w:rsidR="00FF567C">
        <w:t>fled</w:t>
      </w:r>
      <w:r w:rsidR="009A4FDF">
        <w:t xml:space="preserve"> </w:t>
      </w:r>
      <w:r w:rsidR="00B355D0">
        <w:t>state societies—have existed on the peripheries of states for thousands of years</w:t>
      </w:r>
      <w:r w:rsidR="009A4FDF">
        <w:t>. Few if any of these areas disappeared because their residents simply decided to live under state authority. Most of them were forcibly incorporated</w:t>
      </w:r>
      <w:r w:rsidR="004305B9">
        <w:t>. In southeast Asia some of these areas still successfully resist full incorporation into nation states</w:t>
      </w:r>
      <w:r w:rsidR="009A4FDF">
        <w:t xml:space="preserve"> </w:t>
      </w:r>
      <w:r w:rsidR="00CE636D">
        <w:fldChar w:fldCharType="begin"/>
      </w:r>
      <w:r w:rsidR="00CE636D">
        <w:instrText xml:space="preserve"> ADDIN EN.CITE &lt;EndNote&gt;&lt;Cite&gt;&lt;Author&gt;Scott&lt;/Author&gt;&lt;Year&gt;2009&lt;/Year&gt;&lt;RecNum&gt;890&lt;/RecNum&gt;&lt;DisplayText&gt;(Scott, 2009)&lt;/DisplayText&gt;&lt;record&gt;&lt;rec-number&gt;890&lt;/rec-number&gt;&lt;foreign-keys&gt;&lt;key app="EN" db-id="evwd9vwepx9tsle9eeavwxao2tvzszf5dsav" timestamp="1358365078"&gt;890&lt;/key&gt;&lt;/foreign-keys&gt;&lt;ref-type name="Book"&gt;6&lt;/ref-type&gt;&lt;contributors&gt;&lt;authors&gt;&lt;author&gt;Scott, James C.&lt;/author&gt;&lt;/authors&gt;&lt;/contributors&gt;&lt;titles&gt;&lt;title&gt;The Art of Not Being Governed: An Anarchist History of Upland Southest Asia&lt;/title&gt;&lt;/titles&gt;&lt;dates&gt;&lt;year&gt;2009&lt;/year&gt;&lt;/dates&gt;&lt;pub-location&gt;New Haven&lt;/pub-location&gt;&lt;publisher&gt;Yale University Press&lt;/publisher&gt;&lt;urls&gt;&lt;/urls&gt;&lt;/record&gt;&lt;/Cite&gt;&lt;/EndNote&gt;</w:instrText>
      </w:r>
      <w:r w:rsidR="00CE636D">
        <w:fldChar w:fldCharType="separate"/>
      </w:r>
      <w:r w:rsidR="00CE636D">
        <w:rPr>
          <w:noProof/>
        </w:rPr>
        <w:t>(Scott, 2009)</w:t>
      </w:r>
      <w:r w:rsidR="00CE636D">
        <w:fldChar w:fldCharType="end"/>
      </w:r>
      <w:r w:rsidR="009A4FDF">
        <w:t xml:space="preserve">. </w:t>
      </w:r>
      <w:r w:rsidR="005D7171">
        <w:t xml:space="preserve">Abandoning the state involves moving hundreds of miles from family and friends and other personal sacrifices. That significant numbers of people have been willing to </w:t>
      </w:r>
      <w:r w:rsidR="00A67EA2">
        <w:t>choose stateless</w:t>
      </w:r>
      <w:r w:rsidR="00DC45E2">
        <w:t>ness</w:t>
      </w:r>
      <w:r w:rsidR="00A67EA2">
        <w:t xml:space="preserve"> whenever that choice has been available</w:t>
      </w:r>
      <w:r w:rsidR="005D7171">
        <w:t xml:space="preserve"> </w:t>
      </w:r>
      <w:r w:rsidR="00BC0AED">
        <w:t xml:space="preserve">strongly </w:t>
      </w:r>
      <w:r w:rsidR="005D7171">
        <w:t>implies</w:t>
      </w:r>
      <w:r w:rsidR="00BC0AED">
        <w:t xml:space="preserve"> </w:t>
      </w:r>
      <w:r w:rsidR="009A4FDF">
        <w:t xml:space="preserve">that at least some very disadvantaged people have rational reasons to prefer life outside state authority. </w:t>
      </w:r>
      <w:r w:rsidR="00607098">
        <w:t xml:space="preserve">If the Hobbesian hypothesis were correct, even if the origin of the state was force, people would seek to join once its benefits are clear. Instead, archeologists find that permanent states tend to appear only in places where it is difficult for people to get away from them </w:t>
      </w:r>
      <w:r w:rsidR="00607098">
        <w:fldChar w:fldCharType="begin"/>
      </w:r>
      <w:r w:rsidR="00607098">
        <w:instrText xml:space="preserve"> ADDIN EN.CITE &lt;EndNote&gt;&lt;Cite&gt;&lt;Author&gt;Carneiro&lt;/Author&gt;&lt;Year&gt;1970&lt;/Year&gt;&lt;RecNum&gt;552&lt;/RecNum&gt;&lt;DisplayText&gt;(Carneiro, 1970)&lt;/DisplayText&gt;&lt;record&gt;&lt;rec-number&gt;552&lt;/rec-number&gt;&lt;foreign-keys&gt;&lt;key app="EN" db-id="evwd9vwepx9tsle9eeavwxao2tvzszf5dsav" timestamp="1332517540"&gt;552&lt;/key&gt;&lt;key app="ENWeb" db-id="T2yYUwrtqgcAAFvhccI"&gt;103&lt;/key&gt;&lt;/foreign-keys&gt;&lt;ref-type name="Journal Article"&gt;17&lt;/ref-type&gt;&lt;contributors&gt;&lt;authors&gt;&lt;author&gt;Carneiro, Robert L.&lt;/author&gt;&lt;/authors&gt;&lt;/contributors&gt;&lt;titles&gt;&lt;title&gt;A Theory of the Origin of the State&lt;/title&gt;&lt;secondary-title&gt;Science&lt;/secondary-title&gt;&lt;/titles&gt;&lt;periodical&gt;&lt;full-title&gt;Science&lt;/full-title&gt;&lt;/periodical&gt;&lt;pages&gt;733 - 738&lt;/pages&gt;&lt;volume&gt;169&lt;/volume&gt;&lt;number&gt;3947&lt;/number&gt;&lt;keywords&gt;&lt;keyword&gt;Anthropology&lt;/keyword&gt;&lt;/keywords&gt;&lt;dates&gt;&lt;year&gt;1970&lt;/year&gt;&lt;/dates&gt;&lt;urls&gt;&lt;/urls&gt;&lt;/record&gt;&lt;/Cite&gt;&lt;/EndNote&gt;</w:instrText>
      </w:r>
      <w:r w:rsidR="00607098">
        <w:fldChar w:fldCharType="separate"/>
      </w:r>
      <w:r w:rsidR="00607098">
        <w:rPr>
          <w:noProof/>
        </w:rPr>
        <w:t>(Carneiro, 1970)</w:t>
      </w:r>
      <w:r w:rsidR="00607098">
        <w:fldChar w:fldCharType="end"/>
      </w:r>
      <w:r w:rsidR="00607098">
        <w:t>.</w:t>
      </w:r>
    </w:p>
    <w:p w14:paraId="2E7138AF" w14:textId="2AF15B42" w:rsidR="009A4FDF" w:rsidRDefault="009A4FDF" w:rsidP="00EF4AE2">
      <w:pPr>
        <w:spacing w:line="432" w:lineRule="auto"/>
        <w:jc w:val="both"/>
      </w:pPr>
      <w:r>
        <w:tab/>
      </w:r>
      <w:r w:rsidR="00AE7802">
        <w:t xml:space="preserve">Today there are very few pockets of stateless societies still allowed to exist: none in Europe, North America or Australia, very few on the other three continents and some islands. Virtually all indigenous </w:t>
      </w:r>
      <w:r w:rsidR="00CE43FC">
        <w:t>peoples</w:t>
      </w:r>
      <w:r w:rsidR="00AE7802">
        <w:t xml:space="preserve">—whether stateless or not—are under constant encroachment from contemporary states or corporations. </w:t>
      </w:r>
      <w:r w:rsidR="005E0DDE">
        <w:t xml:space="preserve">It would be disingenuous to claim that suddenly no one wants to </w:t>
      </w:r>
      <w:r w:rsidR="00D6139A">
        <w:t xml:space="preserve">leave the state </w:t>
      </w:r>
      <w:r w:rsidR="005E0DDE">
        <w:t xml:space="preserve">just at the point in history when </w:t>
      </w:r>
      <w:r w:rsidR="007B14D5">
        <w:t>states have made it nearly</w:t>
      </w:r>
      <w:r w:rsidR="005E0DDE">
        <w:t xml:space="preserve"> impossible for anyone to </w:t>
      </w:r>
      <w:r w:rsidR="00A67EA2">
        <w:t>leav</w:t>
      </w:r>
      <w:r w:rsidR="005E0DDE">
        <w:t>e</w:t>
      </w:r>
      <w:r w:rsidR="00D6139A">
        <w:t>. C</w:t>
      </w:r>
      <w:r>
        <w:t>onsider a thought experiment. If there were still a periphery somewhere</w:t>
      </w:r>
      <w:r w:rsidR="00517319">
        <w:t xml:space="preserve">, would anyone from </w:t>
      </w:r>
      <w:r w:rsidR="00717643">
        <w:t>contemporary</w:t>
      </w:r>
      <w:r w:rsidR="00517319">
        <w:t xml:space="preserve"> ghettos flee to</w:t>
      </w:r>
      <w:r w:rsidR="00BC0AED">
        <w:t xml:space="preserve"> it</w:t>
      </w:r>
      <w:r>
        <w:t xml:space="preserve">? </w:t>
      </w:r>
      <w:r w:rsidR="00517319">
        <w:t>Unfortunately, we expect that overcrowding would be a bigger problem than lack of interest</w:t>
      </w:r>
      <w:r w:rsidR="00973B11">
        <w:t xml:space="preserve">. </w:t>
      </w:r>
      <w:r>
        <w:t xml:space="preserve">Consider a reverse-thought experiment. Go to an indigenous person living outside state authority in the rainforest of Brazil. She’s seen the premature death of friends and loved ones, but she lives among her family and friends; she is under no one’s command; </w:t>
      </w:r>
      <w:r w:rsidR="00F05101">
        <w:t xml:space="preserve">and </w:t>
      </w:r>
      <w:r>
        <w:t xml:space="preserve">she has a rich culture stretching back for centuries. Explain that she has the opportunity to become one of the least advantaged people in contemporary state society. </w:t>
      </w:r>
      <w:r w:rsidR="009C6531">
        <w:t xml:space="preserve">She could live in a shanty outside Brasilia. She could be a homeless person on Skid Row in Los Angeles. </w:t>
      </w:r>
      <w:r>
        <w:t xml:space="preserve">She could work the late shift at McDonald’s in Newark. </w:t>
      </w:r>
      <w:r w:rsidR="00E243BA">
        <w:t>Fo</w:t>
      </w:r>
      <w:r w:rsidR="001F47C9">
        <w:t>r</w:t>
      </w:r>
      <w:r w:rsidR="00E243BA">
        <w:t xml:space="preserve"> the first time in her life, she would live close to people who have much more and who stigmatize her for having less. </w:t>
      </w:r>
      <w:r w:rsidR="00111569">
        <w:t>I</w:t>
      </w:r>
      <w:r w:rsidR="00296E92">
        <w:t xml:space="preserve">f </w:t>
      </w:r>
      <w:r w:rsidR="00D714C6">
        <w:t xml:space="preserve">you believe </w:t>
      </w:r>
      <w:r w:rsidR="003C7A5F">
        <w:t>contractarian</w:t>
      </w:r>
      <w:r w:rsidR="00296E92">
        <w:t>i</w:t>
      </w:r>
      <w:r w:rsidR="00D714C6">
        <w:t>sm</w:t>
      </w:r>
      <w:r w:rsidR="00296E92">
        <w:t xml:space="preserve"> </w:t>
      </w:r>
      <w:r w:rsidR="00D714C6">
        <w:t>successfully justifies existing states, you must believe that</w:t>
      </w:r>
      <w:r w:rsidR="003C7A5F">
        <w:t xml:space="preserve"> </w:t>
      </w:r>
      <w:r w:rsidR="00C45809">
        <w:t>she would be</w:t>
      </w:r>
      <w:r w:rsidR="003C7A5F">
        <w:t xml:space="preserve"> ir</w:t>
      </w:r>
      <w:r>
        <w:t xml:space="preserve">rational </w:t>
      </w:r>
      <w:r w:rsidR="00C45809">
        <w:t>to</w:t>
      </w:r>
      <w:r>
        <w:t xml:space="preserve"> </w:t>
      </w:r>
      <w:r w:rsidR="00111569">
        <w:t>decline any of these options.</w:t>
      </w:r>
    </w:p>
    <w:p w14:paraId="5DA0339B" w14:textId="4CB7C652" w:rsidR="00826354" w:rsidRDefault="00F676B2" w:rsidP="00826354">
      <w:pPr>
        <w:pStyle w:val="Heading2"/>
      </w:pPr>
      <w:r>
        <w:t xml:space="preserve">H. </w:t>
      </w:r>
      <w:r w:rsidR="00E065D6">
        <w:t>An o</w:t>
      </w:r>
      <w:r w:rsidR="00551AAE">
        <w:t>verall</w:t>
      </w:r>
      <w:r w:rsidR="00E065D6">
        <w:t xml:space="preserve"> assessment</w:t>
      </w:r>
    </w:p>
    <w:p w14:paraId="2C129EBF" w14:textId="04116CAA" w:rsidR="00826354" w:rsidRDefault="00826354" w:rsidP="005576E6">
      <w:pPr>
        <w:spacing w:line="432" w:lineRule="auto"/>
        <w:jc w:val="both"/>
      </w:pPr>
      <w:r>
        <w:tab/>
        <w:t xml:space="preserve">This assessment has shown that life in band societies is not </w:t>
      </w:r>
      <w:r w:rsidR="00626398">
        <w:t xml:space="preserve">idyllic or </w:t>
      </w:r>
      <w:r>
        <w:t>affluent; it is difficult; and it is much less prosperous on average than life in modern capitalist states. But it is not miserable</w:t>
      </w:r>
      <w:r w:rsidR="000E6B46">
        <w:t xml:space="preserve">; and we have no good reason to believe that everyone in </w:t>
      </w:r>
      <w:r w:rsidR="00342804">
        <w:t>state society is necessarily better off</w:t>
      </w:r>
      <w:r>
        <w:t xml:space="preserve">. </w:t>
      </w:r>
      <w:r w:rsidR="00CD0497">
        <w:t>C</w:t>
      </w:r>
      <w:r>
        <w:t xml:space="preserve">ontemporary states have </w:t>
      </w:r>
      <w:r w:rsidR="005D53B6">
        <w:t xml:space="preserve">not simply </w:t>
      </w:r>
      <w:r>
        <w:t xml:space="preserve">failed to help </w:t>
      </w:r>
      <w:r w:rsidR="005D53B6">
        <w:t xml:space="preserve">everyone; they have created conditions that make a </w:t>
      </w:r>
      <w:r w:rsidR="00B508EB">
        <w:t>some</w:t>
      </w:r>
      <w:r w:rsidR="005D53B6">
        <w:t xml:space="preserve"> people</w:t>
      </w:r>
      <w:r>
        <w:t xml:space="preserve"> worse off than they cou</w:t>
      </w:r>
      <w:r w:rsidR="00342804">
        <w:t>ld expect to be in band society—the homeless, the destitute, the disaffect</w:t>
      </w:r>
      <w:r w:rsidR="005D53B6">
        <w:t>ed</w:t>
      </w:r>
      <w:r w:rsidR="00342804">
        <w:t xml:space="preserve">, and the victims of modern diseases. </w:t>
      </w:r>
    </w:p>
    <w:p w14:paraId="1A1AD49E" w14:textId="270BA3AE" w:rsidR="00013C73" w:rsidRDefault="00013C73" w:rsidP="005576E6">
      <w:pPr>
        <w:spacing w:line="432" w:lineRule="auto"/>
        <w:jc w:val="both"/>
      </w:pPr>
      <w:r>
        <w:tab/>
      </w:r>
      <w:r w:rsidR="00026C49">
        <w:t>We</w:t>
      </w:r>
      <w:r>
        <w:t xml:space="preserve"> put the question to Kim Hill, an ethnographer known for </w:t>
      </w:r>
      <w:r w:rsidR="00514A2A">
        <w:t xml:space="preserve">debunking the belief that </w:t>
      </w:r>
      <w:r w:rsidR="005B5EBC">
        <w:t>hunter-gatherer</w:t>
      </w:r>
      <w:r w:rsidR="00514A2A">
        <w:t xml:space="preserve"> societies are “affluent,” and one of the most pessimistic anthropologists on the question of how difficult the h</w:t>
      </w:r>
      <w:r w:rsidR="00CE6523">
        <w:t>unt</w:t>
      </w:r>
      <w:r w:rsidR="00957CD2">
        <w:t>er-gather</w:t>
      </w:r>
      <w:r w:rsidR="00EB7376">
        <w:t>er</w:t>
      </w:r>
      <w:r w:rsidR="00957CD2">
        <w:t xml:space="preserve"> lifestyle is. Yet, </w:t>
      </w:r>
      <w:r w:rsidR="00335A26" w:rsidRPr="00335A26">
        <w:t>he replied</w:t>
      </w:r>
      <w:r w:rsidR="00957CD2">
        <w:t>:</w:t>
      </w:r>
    </w:p>
    <w:p w14:paraId="031D206C" w14:textId="17BBB601" w:rsidR="0068712D" w:rsidRDefault="0068712D" w:rsidP="005576E6">
      <w:pPr>
        <w:spacing w:line="432" w:lineRule="auto"/>
        <w:jc w:val="both"/>
      </w:pPr>
    </w:p>
    <w:p w14:paraId="0F71911A" w14:textId="1E8B5B22" w:rsidR="0068712D" w:rsidRDefault="00957CD2" w:rsidP="00D973B8">
      <w:pPr>
        <w:spacing w:line="432" w:lineRule="auto"/>
        <w:ind w:left="720"/>
        <w:jc w:val="both"/>
      </w:pPr>
      <w:r>
        <w:t xml:space="preserve">No, </w:t>
      </w:r>
      <w:r w:rsidR="0068712D" w:rsidRPr="00D973B8">
        <w:t>I don</w:t>
      </w:r>
      <w:r w:rsidR="00D973B8">
        <w:t>’</w:t>
      </w:r>
      <w:r w:rsidR="0068712D" w:rsidRPr="00D973B8">
        <w:t xml:space="preserve">t think you can say that everyone today is better off than everyone was in the hunter-gatherer period. </w:t>
      </w:r>
      <w:r w:rsidR="00C964C1" w:rsidRPr="00D973B8">
        <w:t xml:space="preserve">… </w:t>
      </w:r>
      <w:r w:rsidR="0068712D" w:rsidRPr="00D973B8">
        <w:t>People in modern societies have better health on average and longer lifespans, but there is more to life than longevity.  Hunter-gatherers often have more satisfying social environments in my opinion (I have lived more than 30 years with different groups of hunter-gatherers).  Modern societies are plagued by emotional, physical and mental problems that probably weren</w:t>
      </w:r>
      <w:r w:rsidR="00C964C1" w:rsidRPr="00D973B8">
        <w:t>’</w:t>
      </w:r>
      <w:r w:rsidR="0068712D" w:rsidRPr="00D973B8">
        <w:t xml:space="preserve">t very common in the past. </w:t>
      </w:r>
      <w:r w:rsidR="00C964C1" w:rsidRPr="00D973B8">
        <w:t>…</w:t>
      </w:r>
      <w:r w:rsidR="0068712D" w:rsidRPr="00D973B8">
        <w:t xml:space="preserve"> for example the shift from hunter-gatherer diets to modern diets has caused plenty of misery and unhappiness in the form of obesity, diabetes, heart disease, etc.  We know less about the psychological and emotional mismatch between our evolved cogniti</w:t>
      </w:r>
      <w:r w:rsidR="00F26E4E">
        <w:t xml:space="preserve">on and the modern environment. </w:t>
      </w:r>
      <w:r w:rsidR="0068712D" w:rsidRPr="00D973B8">
        <w:t xml:space="preserve">But hunter-gatherers seem to have less depression, anxiety, bipolar disorder, suicide, feeling of </w:t>
      </w:r>
      <w:r w:rsidR="00F26E4E">
        <w:t>alienation, etc.  There are no “campus massacres”</w:t>
      </w:r>
      <w:r w:rsidR="0068712D" w:rsidRPr="00D973B8">
        <w:t xml:space="preserve"> in the hunter-gatherer ethnographic literature for example.  All these observations and many more suggest that the advances of modern soci</w:t>
      </w:r>
      <w:r w:rsidR="00F26E4E">
        <w:t>eties have also come with costs (Kim Hill, personal correspondence).</w:t>
      </w:r>
    </w:p>
    <w:p w14:paraId="3D18EBA2" w14:textId="77777777" w:rsidR="005D1DD2" w:rsidRDefault="005D1DD2" w:rsidP="005576E6">
      <w:pPr>
        <w:spacing w:line="432" w:lineRule="auto"/>
        <w:jc w:val="both"/>
      </w:pPr>
    </w:p>
    <w:p w14:paraId="1CA9D42D" w14:textId="4DF7A59C" w:rsidR="00F05A9E" w:rsidRDefault="004A7642" w:rsidP="005576E6">
      <w:pPr>
        <w:spacing w:line="432" w:lineRule="auto"/>
        <w:jc w:val="both"/>
      </w:pPr>
      <w:r>
        <w:tab/>
      </w:r>
      <w:r w:rsidR="00F05A9E">
        <w:t>The Hobbesian hypothesis was never more than a colonial prejudice</w:t>
      </w:r>
      <w:r w:rsidR="00B71BEC">
        <w:t>, condescending both to indigenous people and to disadvantaged people in state societ</w:t>
      </w:r>
      <w:r w:rsidR="005D1DD2">
        <w:t>y</w:t>
      </w:r>
      <w:r w:rsidR="00F05A9E">
        <w:t xml:space="preserve">. </w:t>
      </w:r>
      <w:r w:rsidR="00F340B3">
        <w:t>This article</w:t>
      </w:r>
      <w:r w:rsidR="00933C2E">
        <w:t xml:space="preserve"> might not have proven it false</w:t>
      </w:r>
      <w:r w:rsidR="00F340B3">
        <w:t>, but it has raised significant doubt. I</w:t>
      </w:r>
      <w:r w:rsidR="00BE72A7">
        <w:t xml:space="preserve">f </w:t>
      </w:r>
      <w:r w:rsidR="005E34B9">
        <w:t>states are</w:t>
      </w:r>
      <w:r w:rsidR="00BE72A7">
        <w:t xml:space="preserve"> to be justified o</w:t>
      </w:r>
      <w:r w:rsidR="00F340B3">
        <w:t xml:space="preserve">n contractarian </w:t>
      </w:r>
      <w:r w:rsidR="00BE72A7">
        <w:t>g</w:t>
      </w:r>
      <w:r w:rsidR="00791442">
        <w:t>r</w:t>
      </w:r>
      <w:r w:rsidR="00BE72A7">
        <w:t>ounds</w:t>
      </w:r>
      <w:r w:rsidR="00F340B3">
        <w:t xml:space="preserve">, </w:t>
      </w:r>
      <w:r w:rsidR="005E34B9">
        <w:t>they</w:t>
      </w:r>
      <w:r w:rsidR="00791442">
        <w:t xml:space="preserve"> have to pay more attention to the physical, mental, and material wellbeing of </w:t>
      </w:r>
      <w:r w:rsidR="000D688B">
        <w:t>disadvantaged citizens.</w:t>
      </w:r>
    </w:p>
    <w:p w14:paraId="749F40DE" w14:textId="0B28D3CE" w:rsidR="002832F0" w:rsidRDefault="007579B3" w:rsidP="002832F0">
      <w:pPr>
        <w:pStyle w:val="Heading1"/>
      </w:pPr>
      <w:r>
        <w:t>4</w:t>
      </w:r>
      <w:r w:rsidR="002832F0">
        <w:t xml:space="preserve">. </w:t>
      </w:r>
      <w:r w:rsidR="004E09F2">
        <w:t>Implications</w:t>
      </w:r>
    </w:p>
    <w:p w14:paraId="63D7D502" w14:textId="370CDE8A" w:rsidR="00D5018B" w:rsidRDefault="00A17B5D" w:rsidP="00152F67">
      <w:pPr>
        <w:spacing w:line="480" w:lineRule="auto"/>
        <w:jc w:val="both"/>
      </w:pPr>
      <w:r>
        <w:tab/>
      </w:r>
      <w:r w:rsidR="00C70DAD">
        <w:t>We have show</w:t>
      </w:r>
      <w:r w:rsidR="00502909">
        <w:t>n</w:t>
      </w:r>
      <w:r w:rsidR="00C70DAD">
        <w:t xml:space="preserve"> that the contractarian justification of sovereign government relies on the dubious</w:t>
      </w:r>
      <w:r w:rsidR="00152F67">
        <w:t xml:space="preserve"> empirical</w:t>
      </w:r>
      <w:r w:rsidR="00824473">
        <w:t xml:space="preserve"> claim that </w:t>
      </w:r>
      <w:r w:rsidR="00124A9B">
        <w:t xml:space="preserve">everyone is better off in state society than they could reasonably expect to be in any stateless society. </w:t>
      </w:r>
      <w:r w:rsidR="00152F67">
        <w:t xml:space="preserve">Therefore, the argument, as usually stated cannot justify the state. </w:t>
      </w:r>
      <w:r w:rsidR="00A418D5">
        <w:t>How should contractarians respond</w:t>
      </w:r>
      <w:r w:rsidR="005B26FB">
        <w:t>?</w:t>
      </w:r>
      <w:r w:rsidR="00E4606F">
        <w:t xml:space="preserve"> As we’ve said</w:t>
      </w:r>
      <w:r w:rsidR="00124F61">
        <w:t>,</w:t>
      </w:r>
      <w:r w:rsidR="007309E7">
        <w:t xml:space="preserve"> we don’t expect </w:t>
      </w:r>
      <w:r w:rsidR="005028E7">
        <w:t xml:space="preserve">anyone to </w:t>
      </w:r>
      <w:r w:rsidR="0098022C">
        <w:t xml:space="preserve">demand </w:t>
      </w:r>
      <w:r w:rsidR="003E21B9">
        <w:t xml:space="preserve">the dissolution of </w:t>
      </w:r>
      <w:r w:rsidR="00B80784">
        <w:t xml:space="preserve">all states </w:t>
      </w:r>
      <w:r w:rsidR="003E21B9">
        <w:t>in favor of</w:t>
      </w:r>
      <w:r w:rsidR="00B80784">
        <w:t xml:space="preserve"> </w:t>
      </w:r>
      <w:r w:rsidR="000E770C">
        <w:t>the worldwide restoration of</w:t>
      </w:r>
      <w:r w:rsidR="00B80784">
        <w:t xml:space="preserve"> band</w:t>
      </w:r>
      <w:r w:rsidR="000E770C">
        <w:t xml:space="preserve"> society</w:t>
      </w:r>
      <w:r w:rsidR="00857459">
        <w:t xml:space="preserve">. </w:t>
      </w:r>
      <w:r w:rsidR="00D56F31">
        <w:t>A reader</w:t>
      </w:r>
      <w:r w:rsidR="00E35104">
        <w:t xml:space="preserve"> might react by replacing</w:t>
      </w:r>
      <w:r w:rsidR="001D307D">
        <w:t xml:space="preserve"> the contractarian justification</w:t>
      </w:r>
      <w:r w:rsidR="006C0DDB">
        <w:t xml:space="preserve"> </w:t>
      </w:r>
      <w:r w:rsidR="00E35104">
        <w:t>by</w:t>
      </w:r>
      <w:r w:rsidR="006C0DDB">
        <w:t xml:space="preserve"> some justification</w:t>
      </w:r>
      <w:r w:rsidR="002652F8">
        <w:t xml:space="preserve"> of sovereignty</w:t>
      </w:r>
      <w:r w:rsidR="006C0DDB">
        <w:t xml:space="preserve"> that doesn’t re</w:t>
      </w:r>
      <w:r w:rsidR="00307EE3">
        <w:t>quire</w:t>
      </w:r>
      <w:r w:rsidR="006C0DDB">
        <w:t xml:space="preserve"> the Hobbesian hypothesis</w:t>
      </w:r>
      <w:r w:rsidR="00623BBE">
        <w:t xml:space="preserve"> or by</w:t>
      </w:r>
      <w:r w:rsidR="001E2135">
        <w:t xml:space="preserve"> a</w:t>
      </w:r>
      <w:r w:rsidR="0098022C">
        <w:t xml:space="preserve"> scheme </w:t>
      </w:r>
      <w:r w:rsidR="00623BBE">
        <w:t>to make</w:t>
      </w:r>
      <w:r w:rsidR="001E2135">
        <w:t xml:space="preserve"> large-scale</w:t>
      </w:r>
      <w:r w:rsidR="0098022C">
        <w:t xml:space="preserve"> anarchy</w:t>
      </w:r>
      <w:r w:rsidR="00623BBE">
        <w:t xml:space="preserve"> work</w:t>
      </w:r>
      <w:r w:rsidR="006874E7">
        <w:t xml:space="preserve">. </w:t>
      </w:r>
      <w:r w:rsidR="00FA27E4">
        <w:t xml:space="preserve">Without commenting on </w:t>
      </w:r>
      <w:r w:rsidR="001E2135">
        <w:t>either response</w:t>
      </w:r>
      <w:r w:rsidR="0035319F">
        <w:t>’s</w:t>
      </w:r>
      <w:r w:rsidR="0035319F" w:rsidRPr="0035319F">
        <w:t xml:space="preserve"> </w:t>
      </w:r>
      <w:r w:rsidR="005601A0">
        <w:t>plausibility</w:t>
      </w:r>
      <w:r w:rsidR="005D06BA">
        <w:t>,</w:t>
      </w:r>
      <w:r w:rsidR="00515521">
        <w:t xml:space="preserve"> </w:t>
      </w:r>
      <w:r w:rsidR="00012EAF">
        <w:t>both are compatible with these article’s findings</w:t>
      </w:r>
      <w:r w:rsidR="00902336">
        <w:t>.</w:t>
      </w:r>
    </w:p>
    <w:p w14:paraId="2AFD4782" w14:textId="4468C509" w:rsidR="007724E4" w:rsidRDefault="00D5018B" w:rsidP="00EF4AE2">
      <w:pPr>
        <w:spacing w:line="480" w:lineRule="auto"/>
        <w:jc w:val="both"/>
      </w:pPr>
      <w:r>
        <w:tab/>
      </w:r>
      <w:r w:rsidR="00447B5A">
        <w:t xml:space="preserve">It is more interesting to consider </w:t>
      </w:r>
      <w:r w:rsidR="00D3681B">
        <w:t>four</w:t>
      </w:r>
      <w:r w:rsidR="00447B5A">
        <w:t xml:space="preserve"> responses available wit</w:t>
      </w:r>
      <w:r w:rsidR="00012EAF">
        <w:t>hin the contractarian framework</w:t>
      </w:r>
      <w:r w:rsidR="005660D5">
        <w:t>. Contractarians could</w:t>
      </w:r>
      <w:r w:rsidR="007724E4">
        <w:t xml:space="preserve"> </w:t>
      </w:r>
      <w:r w:rsidR="00594D2F">
        <w:t>(1)</w:t>
      </w:r>
      <w:r w:rsidR="007724E4">
        <w:t xml:space="preserve"> </w:t>
      </w:r>
      <w:r w:rsidR="005660D5">
        <w:t>c</w:t>
      </w:r>
      <w:r w:rsidR="007724E4">
        <w:t>hallenge our findings empirically</w:t>
      </w:r>
      <w:r w:rsidR="005660D5">
        <w:t>,</w:t>
      </w:r>
      <w:r w:rsidR="007724E4">
        <w:t xml:space="preserve"> </w:t>
      </w:r>
      <w:r w:rsidR="00972CEF">
        <w:t>(2)</w:t>
      </w:r>
      <w:r w:rsidR="007724E4">
        <w:t xml:space="preserve"> </w:t>
      </w:r>
      <w:r w:rsidR="005660D5">
        <w:t>a</w:t>
      </w:r>
      <w:r w:rsidR="007724E4">
        <w:t xml:space="preserve">ccept </w:t>
      </w:r>
      <w:r w:rsidR="001B1EF4">
        <w:t>our findings an</w:t>
      </w:r>
      <w:r w:rsidR="00A00942">
        <w:t>d endorse policies to fulfill</w:t>
      </w:r>
      <w:r w:rsidR="001B1EF4">
        <w:t xml:space="preserve"> the proviso</w:t>
      </w:r>
      <w:r w:rsidR="00594D2F">
        <w:t>,</w:t>
      </w:r>
      <w:r w:rsidR="007724E4">
        <w:t xml:space="preserve"> </w:t>
      </w:r>
      <w:r w:rsidR="00972CEF">
        <w:t>(3)</w:t>
      </w:r>
      <w:r w:rsidR="007724E4">
        <w:t xml:space="preserve"> </w:t>
      </w:r>
      <w:r w:rsidR="00594D2F">
        <w:t xml:space="preserve">accept our </w:t>
      </w:r>
      <w:r w:rsidR="00A00942">
        <w:t xml:space="preserve">empirical </w:t>
      </w:r>
      <w:r w:rsidR="00594D2F">
        <w:t>findings</w:t>
      </w:r>
      <w:r w:rsidR="00010D23">
        <w:t xml:space="preserve"> </w:t>
      </w:r>
      <w:r w:rsidR="00D96E7F">
        <w:t>a</w:t>
      </w:r>
      <w:r w:rsidR="00610F88">
        <w:t>nd the relevance of the proviso</w:t>
      </w:r>
      <w:r w:rsidR="00D96E7F">
        <w:t xml:space="preserve"> but argue for a weaker responsibility to fulfill it</w:t>
      </w:r>
      <w:r w:rsidR="00972CEF">
        <w:t>,</w:t>
      </w:r>
      <w:r w:rsidR="007724E4">
        <w:t xml:space="preserve"> </w:t>
      </w:r>
      <w:r w:rsidR="00972CEF">
        <w:t>(</w:t>
      </w:r>
      <w:r w:rsidR="007724E4">
        <w:t>4</w:t>
      </w:r>
      <w:r w:rsidR="00972CEF">
        <w:t xml:space="preserve">) </w:t>
      </w:r>
      <w:r w:rsidR="00C247B8">
        <w:t>concede</w:t>
      </w:r>
      <w:r w:rsidR="00972CEF">
        <w:t xml:space="preserve"> </w:t>
      </w:r>
      <w:r w:rsidR="001809A3">
        <w:t>our empirical findings but argue for a different proviso</w:t>
      </w:r>
      <w:r w:rsidR="007724E4">
        <w:t>.</w:t>
      </w:r>
    </w:p>
    <w:p w14:paraId="14DB845E" w14:textId="43D84091" w:rsidR="00447B5A" w:rsidRDefault="00447B5A" w:rsidP="00447B5A">
      <w:pPr>
        <w:pStyle w:val="Heading2"/>
      </w:pPr>
      <w:r>
        <w:t>A</w:t>
      </w:r>
      <w:r w:rsidR="00A17B5D">
        <w:t xml:space="preserve">. </w:t>
      </w:r>
      <w:r>
        <w:t>C</w:t>
      </w:r>
      <w:r w:rsidR="00A17B5D">
        <w:t xml:space="preserve">hallenge our </w:t>
      </w:r>
      <w:r w:rsidR="0080784F">
        <w:t xml:space="preserve">empirical </w:t>
      </w:r>
      <w:r w:rsidR="00A17B5D">
        <w:t xml:space="preserve">findings. </w:t>
      </w:r>
    </w:p>
    <w:p w14:paraId="613FA396" w14:textId="192337B2" w:rsidR="005B25FA" w:rsidRDefault="00447B5A" w:rsidP="00EF4AE2">
      <w:pPr>
        <w:spacing w:line="480" w:lineRule="auto"/>
        <w:jc w:val="both"/>
      </w:pPr>
      <w:r>
        <w:tab/>
      </w:r>
      <w:r w:rsidR="00823521">
        <w:t xml:space="preserve">Contractarians could </w:t>
      </w:r>
      <w:r w:rsidR="0080784F">
        <w:t xml:space="preserve">challenge </w:t>
      </w:r>
      <w:r w:rsidR="00FB3E45">
        <w:t>our empirical findings</w:t>
      </w:r>
      <w:r w:rsidR="00F97CFE">
        <w:t>. This would amount to the argument that</w:t>
      </w:r>
      <w:r w:rsidR="00D5018B">
        <w:t xml:space="preserve"> </w:t>
      </w:r>
      <w:r w:rsidR="00AA2DD0">
        <w:t>the least well</w:t>
      </w:r>
      <w:r w:rsidR="00C20468">
        <w:t xml:space="preserve">-off group in modern </w:t>
      </w:r>
      <w:r w:rsidR="00D73F68">
        <w:t xml:space="preserve">states </w:t>
      </w:r>
      <w:r w:rsidR="00C20468">
        <w:t>actually are better off</w:t>
      </w:r>
      <w:r w:rsidR="0031436A">
        <w:t xml:space="preserve"> </w:t>
      </w:r>
      <w:r w:rsidR="002301C4">
        <w:t xml:space="preserve">than they could </w:t>
      </w:r>
      <w:r w:rsidR="00D73F68">
        <w:t xml:space="preserve">reasonably </w:t>
      </w:r>
      <w:r w:rsidR="002301C4">
        <w:t>expect to be in</w:t>
      </w:r>
      <w:r w:rsidR="00B27C9A">
        <w:t xml:space="preserve"> </w:t>
      </w:r>
      <w:r w:rsidR="00D73F68">
        <w:t>any stateless</w:t>
      </w:r>
      <w:r w:rsidR="00B27C9A">
        <w:t xml:space="preserve"> society. </w:t>
      </w:r>
      <w:r w:rsidR="0031436A">
        <w:t>We welcome this response. It</w:t>
      </w:r>
      <w:r w:rsidR="00383378">
        <w:t xml:space="preserve"> would amount to an agreement with </w:t>
      </w:r>
      <w:r w:rsidR="00B022A4">
        <w:t xml:space="preserve">the </w:t>
      </w:r>
      <w:r w:rsidR="00383378">
        <w:t xml:space="preserve">most </w:t>
      </w:r>
      <w:r w:rsidR="00AF6C3A">
        <w:t>important points in this article:</w:t>
      </w:r>
      <w:r w:rsidR="00383378">
        <w:t xml:space="preserve"> </w:t>
      </w:r>
      <w:r w:rsidR="00EB7376">
        <w:t xml:space="preserve">the </w:t>
      </w:r>
      <w:r w:rsidR="00577A2E">
        <w:t xml:space="preserve">Hobbesian hypothesis is </w:t>
      </w:r>
      <w:r w:rsidR="0001034C">
        <w:t xml:space="preserve">an </w:t>
      </w:r>
      <w:r w:rsidR="00577A2E">
        <w:t>essential</w:t>
      </w:r>
      <w:r w:rsidR="00673A7B">
        <w:t xml:space="preserve"> premise</w:t>
      </w:r>
      <w:r w:rsidR="0001034C">
        <w:t xml:space="preserve"> in most contractarian justifications of sovereignty,</w:t>
      </w:r>
      <w:r w:rsidR="00577A2E">
        <w:t xml:space="preserve"> and </w:t>
      </w:r>
      <w:r w:rsidR="00F83D2D">
        <w:t xml:space="preserve">its </w:t>
      </w:r>
      <w:r w:rsidR="00610985">
        <w:t>truth-value</w:t>
      </w:r>
      <w:r w:rsidR="0091366B">
        <w:t xml:space="preserve"> </w:t>
      </w:r>
      <w:r w:rsidR="00F47BB9">
        <w:t>must</w:t>
      </w:r>
      <w:r w:rsidR="0091366B">
        <w:t xml:space="preserve"> be established by empirical</w:t>
      </w:r>
      <w:r w:rsidR="00093BA4">
        <w:t xml:space="preserve"> investigation. </w:t>
      </w:r>
      <w:r w:rsidR="00017010">
        <w:t>T</w:t>
      </w:r>
      <w:r w:rsidR="00831D18">
        <w:t xml:space="preserve">here should be an enormous empirical debate </w:t>
      </w:r>
      <w:r w:rsidR="0098047C">
        <w:t xml:space="preserve">over </w:t>
      </w:r>
      <w:r w:rsidR="00017010">
        <w:t>such an important hypothesis</w:t>
      </w:r>
      <w:r w:rsidR="005B25FA">
        <w:t>.</w:t>
      </w:r>
    </w:p>
    <w:p w14:paraId="12C51E47" w14:textId="11351CEC" w:rsidR="002D02B4" w:rsidRDefault="002D4C69" w:rsidP="00EF4AE2">
      <w:pPr>
        <w:spacing w:line="480" w:lineRule="auto"/>
        <w:jc w:val="both"/>
      </w:pPr>
      <w:r>
        <w:tab/>
      </w:r>
      <w:r w:rsidR="008730BA">
        <w:t>A</w:t>
      </w:r>
      <w:r>
        <w:t xml:space="preserve">nyone </w:t>
      </w:r>
      <w:r w:rsidR="00017010">
        <w:t xml:space="preserve">choosing this response </w:t>
      </w:r>
      <w:r w:rsidR="008730BA">
        <w:t>should avoid</w:t>
      </w:r>
      <w:r w:rsidR="00610C14">
        <w:t xml:space="preserve"> appeal</w:t>
      </w:r>
      <w:r w:rsidR="008730BA">
        <w:t>ing</w:t>
      </w:r>
      <w:r w:rsidR="00610C14">
        <w:t xml:space="preserve"> to common prejudice like </w:t>
      </w:r>
      <w:r w:rsidR="00C738F7">
        <w:t>Narveson (above) but</w:t>
      </w:r>
      <w:r w:rsidR="00781115">
        <w:t xml:space="preserve"> to conduct a </w:t>
      </w:r>
      <w:r w:rsidR="009C4D90">
        <w:t xml:space="preserve">study at least as thorough as ours. </w:t>
      </w:r>
      <w:r w:rsidR="00C738F7">
        <w:t>This article is a preliminary</w:t>
      </w:r>
      <w:r w:rsidR="0010153A">
        <w:t xml:space="preserve"> report </w:t>
      </w:r>
      <w:r w:rsidR="003818AA">
        <w:t xml:space="preserve">from a larger research project. It is </w:t>
      </w:r>
      <w:r w:rsidR="000F7397">
        <w:t xml:space="preserve">meant to raise doubt about the Hobbesian hypothesis. </w:t>
      </w:r>
      <w:r w:rsidR="00F46BAE">
        <w:t xml:space="preserve">We </w:t>
      </w:r>
      <w:r w:rsidR="00AA244B">
        <w:t>ar</w:t>
      </w:r>
      <w:r w:rsidR="00F46BAE">
        <w:t>e happy to share our notes</w:t>
      </w:r>
      <w:r w:rsidR="00AA244B">
        <w:t xml:space="preserve"> with critics</w:t>
      </w:r>
      <w:r w:rsidR="002D02B4">
        <w:t>.</w:t>
      </w:r>
    </w:p>
    <w:p w14:paraId="4F8BC817" w14:textId="242293C9" w:rsidR="008730BA" w:rsidRDefault="008730BA" w:rsidP="00EF4AE2">
      <w:pPr>
        <w:spacing w:line="480" w:lineRule="auto"/>
        <w:jc w:val="both"/>
      </w:pPr>
      <w:r>
        <w:tab/>
      </w:r>
      <w:r w:rsidR="00A238AC">
        <w:t xml:space="preserve">This is the only response capable of </w:t>
      </w:r>
      <w:r w:rsidR="005D3633">
        <w:t xml:space="preserve">fully </w:t>
      </w:r>
      <w:r w:rsidR="00A238AC">
        <w:t xml:space="preserve">preserving </w:t>
      </w:r>
      <w:r w:rsidR="00E46155">
        <w:t>the contracta</w:t>
      </w:r>
      <w:r w:rsidR="005D3633">
        <w:t xml:space="preserve">rian justification of the state. </w:t>
      </w:r>
      <w:r w:rsidR="00FC2E00">
        <w:t>Only this response preserves the claim that t</w:t>
      </w:r>
      <w:r w:rsidR="005D3633">
        <w:t xml:space="preserve">he state is </w:t>
      </w:r>
      <w:r w:rsidR="005D3633" w:rsidRPr="005D3633">
        <w:rPr>
          <w:i/>
        </w:rPr>
        <w:t>inherently</w:t>
      </w:r>
      <w:r w:rsidR="005D3633">
        <w:t xml:space="preserve"> better f</w:t>
      </w:r>
      <w:r w:rsidR="00E57EBA">
        <w:t>or everyone than statelessness, so that anyone in a stateless environment should always choose to establish a state.</w:t>
      </w:r>
    </w:p>
    <w:p w14:paraId="5A58D78E" w14:textId="6CFCEDE6" w:rsidR="00B06A44" w:rsidRDefault="00AC2BB5" w:rsidP="00257F9B">
      <w:pPr>
        <w:pStyle w:val="Heading2"/>
      </w:pPr>
      <w:r>
        <w:t>B</w:t>
      </w:r>
      <w:r w:rsidR="00B06A44">
        <w:t xml:space="preserve">. </w:t>
      </w:r>
      <w:r w:rsidR="0020259B">
        <w:t>A</w:t>
      </w:r>
      <w:r w:rsidR="00B06A44">
        <w:t xml:space="preserve">ccept our findings and </w:t>
      </w:r>
      <w:r w:rsidR="00F329F8">
        <w:t xml:space="preserve">endorse policies </w:t>
      </w:r>
      <w:r w:rsidR="00787C6A">
        <w:t>to</w:t>
      </w:r>
      <w:r w:rsidR="00F329F8">
        <w:t xml:space="preserve"> </w:t>
      </w:r>
      <w:r w:rsidR="00586DAD">
        <w:t>fulfill</w:t>
      </w:r>
      <w:r w:rsidR="00F329F8">
        <w:t xml:space="preserve"> the </w:t>
      </w:r>
      <w:r w:rsidR="00586DAD">
        <w:t>proviso</w:t>
      </w:r>
    </w:p>
    <w:p w14:paraId="2343DAAC" w14:textId="37668A8D" w:rsidR="00986671" w:rsidRDefault="00F77E66" w:rsidP="00986671">
      <w:pPr>
        <w:spacing w:line="432" w:lineRule="auto"/>
        <w:jc w:val="both"/>
      </w:pPr>
      <w:r>
        <w:tab/>
      </w:r>
      <w:r w:rsidR="00F47029">
        <w:t>We believe the most</w:t>
      </w:r>
      <w:r>
        <w:t xml:space="preserve"> promising response is to accept </w:t>
      </w:r>
      <w:r w:rsidR="00D55907">
        <w:t xml:space="preserve">that the Hobbesian hypothesis </w:t>
      </w:r>
      <w:r w:rsidR="00841D0C">
        <w:t xml:space="preserve">is not currently true </w:t>
      </w:r>
      <w:r w:rsidR="00F47029">
        <w:t>and to set about making it</w:t>
      </w:r>
      <w:r w:rsidR="00E531C7">
        <w:t xml:space="preserve"> true by policies to improve the wellbeing of disadvantaged individuals</w:t>
      </w:r>
      <w:r w:rsidR="00AE3866">
        <w:t xml:space="preserve">, so that virtually all of them are in fact better off than they could reasonably expect to be in a stateless </w:t>
      </w:r>
      <w:r w:rsidR="0053620B">
        <w:t>society</w:t>
      </w:r>
      <w:r w:rsidR="00E531C7">
        <w:t xml:space="preserve">. </w:t>
      </w:r>
      <w:r w:rsidR="00820285">
        <w:t xml:space="preserve">The prospects are encouraging. </w:t>
      </w:r>
      <w:r w:rsidR="00AB566C">
        <w:t>Stateless societies provide a very low baseline</w:t>
      </w:r>
      <w:r w:rsidR="006E0F17">
        <w:t xml:space="preserve">, and few if any states are putting as much effort as they </w:t>
      </w:r>
      <w:r w:rsidR="00727B06">
        <w:t>reasonably could</w:t>
      </w:r>
      <w:r w:rsidR="006E0F17">
        <w:t xml:space="preserve"> into improving the living standards of</w:t>
      </w:r>
      <w:r w:rsidR="00DC6727">
        <w:t xml:space="preserve"> disadvantaged people. </w:t>
      </w:r>
    </w:p>
    <w:p w14:paraId="66CFDA37" w14:textId="67FF71DF" w:rsidR="00F77E66" w:rsidRDefault="00AE3866" w:rsidP="00986671">
      <w:pPr>
        <w:spacing w:line="432" w:lineRule="auto"/>
        <w:jc w:val="both"/>
      </w:pPr>
      <w:r>
        <w:tab/>
        <w:t>Once contractarian</w:t>
      </w:r>
      <w:r w:rsidR="00A611E2">
        <w:t>s</w:t>
      </w:r>
      <w:r>
        <w:t xml:space="preserve"> </w:t>
      </w:r>
      <w:r w:rsidR="00D777E1">
        <w:t>endorse</w:t>
      </w:r>
      <w:r w:rsidR="007F2B79">
        <w:t xml:space="preserve"> that goal, </w:t>
      </w:r>
      <w:r w:rsidR="00F802F4">
        <w:t xml:space="preserve">empirical questions follow. </w:t>
      </w:r>
      <w:r w:rsidR="00F8643E">
        <w:t>How many people are below the ba</w:t>
      </w:r>
      <w:r w:rsidR="00F93B69">
        <w:t>seline</w:t>
      </w:r>
      <w:r w:rsidR="00F8643E">
        <w:t xml:space="preserve">? What are the best policies to bring them up? Are they economically feasible? </w:t>
      </w:r>
      <w:r w:rsidR="00F77E66">
        <w:t>The solution could be as simpl</w:t>
      </w:r>
      <w:r w:rsidR="00F8643E">
        <w:t>e</w:t>
      </w:r>
      <w:r w:rsidR="00F77E66">
        <w:t xml:space="preserve"> as a Rawlsian or Kavka</w:t>
      </w:r>
      <w:r w:rsidR="00F93B69">
        <w:t>ian</w:t>
      </w:r>
      <w:r w:rsidR="00F77E66">
        <w:t xml:space="preserve"> guaranteed minimum, as long </w:t>
      </w:r>
      <w:r w:rsidR="007D52E7">
        <w:t xml:space="preserve">as policymakers </w:t>
      </w:r>
      <w:r w:rsidR="00F77E66">
        <w:t>research whether th</w:t>
      </w:r>
      <w:r w:rsidR="008F0A7C">
        <w:t xml:space="preserve">eir policies </w:t>
      </w:r>
      <w:r w:rsidR="00F77E66">
        <w:t>fulfill the</w:t>
      </w:r>
      <w:r w:rsidR="007D52E7">
        <w:t xml:space="preserve">ir </w:t>
      </w:r>
      <w:r w:rsidR="00DD2B01">
        <w:t>objective</w:t>
      </w:r>
      <w:r w:rsidR="00F77E66">
        <w:t>.</w:t>
      </w:r>
      <w:r w:rsidR="00F8643E">
        <w:t xml:space="preserve"> Any such minimum would have to include medical policies to </w:t>
      </w:r>
      <w:r w:rsidR="0003118F">
        <w:t xml:space="preserve">prevent or </w:t>
      </w:r>
      <w:r w:rsidR="00F8643E">
        <w:t xml:space="preserve">counteract </w:t>
      </w:r>
      <w:r w:rsidR="002C2C51">
        <w:t xml:space="preserve">the </w:t>
      </w:r>
      <w:r w:rsidR="00F8643E">
        <w:t>new diseases</w:t>
      </w:r>
      <w:r w:rsidR="0003118F">
        <w:t xml:space="preserve"> that have come as</w:t>
      </w:r>
      <w:r w:rsidR="002B1255">
        <w:t xml:space="preserve"> side effects of</w:t>
      </w:r>
      <w:r w:rsidR="0003118F">
        <w:t xml:space="preserve"> contemporary </w:t>
      </w:r>
      <w:r w:rsidR="002B1255">
        <w:t xml:space="preserve">state </w:t>
      </w:r>
      <w:r w:rsidR="0003118F">
        <w:t xml:space="preserve">society. </w:t>
      </w:r>
    </w:p>
    <w:p w14:paraId="5FC64345" w14:textId="207F3B7A" w:rsidR="004545C0" w:rsidRDefault="00D553D9" w:rsidP="004545C0">
      <w:pPr>
        <w:pStyle w:val="Heading2"/>
      </w:pPr>
      <w:r>
        <w:t>C</w:t>
      </w:r>
      <w:r w:rsidR="004545C0">
        <w:t>. A</w:t>
      </w:r>
      <w:r w:rsidR="00DA4719">
        <w:t xml:space="preserve">ccept our </w:t>
      </w:r>
      <w:r w:rsidR="00A00942">
        <w:t xml:space="preserve">empirical </w:t>
      </w:r>
      <w:r w:rsidR="00DA4719">
        <w:t>findings and the relevance of the proviso but argue for a weaker responsibility to fulfill it</w:t>
      </w:r>
    </w:p>
    <w:p w14:paraId="43689EB7" w14:textId="502E4A3C" w:rsidR="004C2C0D" w:rsidRDefault="00F550FE" w:rsidP="00697818">
      <w:pPr>
        <w:spacing w:line="480" w:lineRule="auto"/>
        <w:jc w:val="both"/>
      </w:pPr>
      <w:r>
        <w:tab/>
        <w:t>Contractarians</w:t>
      </w:r>
      <w:r w:rsidR="00DE408E">
        <w:t xml:space="preserve"> could</w:t>
      </w:r>
      <w:r w:rsidR="00A17B5D">
        <w:t xml:space="preserve"> accept </w:t>
      </w:r>
      <w:r w:rsidR="00DE408E">
        <w:t>our findings</w:t>
      </w:r>
      <w:r w:rsidR="00A17B5D">
        <w:t xml:space="preserve">, </w:t>
      </w:r>
      <w:r w:rsidR="00A611E2">
        <w:t>and accept that</w:t>
      </w:r>
      <w:r w:rsidR="00D709EE">
        <w:t xml:space="preserve"> the relevant proviso compares state societies to all stateless societies including</w:t>
      </w:r>
      <w:r w:rsidR="00A611E2">
        <w:t xml:space="preserve"> band societies, </w:t>
      </w:r>
      <w:r w:rsidR="00A17B5D">
        <w:t xml:space="preserve">but argue </w:t>
      </w:r>
      <w:r w:rsidR="00C97A55">
        <w:t>the state</w:t>
      </w:r>
      <w:r w:rsidR="00A17B5D">
        <w:t xml:space="preserve"> do</w:t>
      </w:r>
      <w:r w:rsidR="00C97A55">
        <w:t>es</w:t>
      </w:r>
      <w:r w:rsidR="00A17B5D">
        <w:t xml:space="preserve"> not</w:t>
      </w:r>
      <w:r w:rsidR="00D709EE">
        <w:t xml:space="preserve"> have to bring as many people to the baseline as we suggest</w:t>
      </w:r>
      <w:r w:rsidR="00C97A55">
        <w:t xml:space="preserve"> to justify its authority</w:t>
      </w:r>
      <w:r w:rsidR="00A17B5D">
        <w:t xml:space="preserve">. </w:t>
      </w:r>
      <w:r w:rsidR="004342FF">
        <w:t>This line of reasoning seems p</w:t>
      </w:r>
      <w:r w:rsidR="00CC14B3">
        <w:t>romising</w:t>
      </w:r>
      <w:r w:rsidR="0074674C">
        <w:t>, but what reasons</w:t>
      </w:r>
      <w:r w:rsidR="00850201">
        <w:t xml:space="preserve"> </w:t>
      </w:r>
      <w:r w:rsidR="00850201">
        <w:rPr>
          <w:i/>
        </w:rPr>
        <w:t>consistent with contractarian theory</w:t>
      </w:r>
      <w:r w:rsidR="00850201">
        <w:t xml:space="preserve"> can one give</w:t>
      </w:r>
      <w:r w:rsidR="00D155FD">
        <w:t xml:space="preserve"> f</w:t>
      </w:r>
      <w:r w:rsidR="00985828">
        <w:t xml:space="preserve">or </w:t>
      </w:r>
      <w:r w:rsidR="009A6DA0">
        <w:t>it</w:t>
      </w:r>
      <w:r w:rsidR="00985828">
        <w:t>?</w:t>
      </w:r>
      <w:r w:rsidR="0026354E">
        <w:t xml:space="preserve"> </w:t>
      </w:r>
      <w:r w:rsidR="00697818">
        <w:t>The most promising</w:t>
      </w:r>
      <w:r w:rsidR="002339B0" w:rsidRPr="0023081F">
        <w:t xml:space="preserve"> </w:t>
      </w:r>
      <w:r w:rsidR="00697818">
        <w:t>possibility</w:t>
      </w:r>
      <w:r w:rsidR="0023081F" w:rsidRPr="0023081F">
        <w:t xml:space="preserve"> relies</w:t>
      </w:r>
      <w:r w:rsidR="00392D97" w:rsidRPr="0023081F">
        <w:t xml:space="preserve"> on the ought-implies-</w:t>
      </w:r>
      <w:r w:rsidR="004C2C0D" w:rsidRPr="0023081F">
        <w:t>can principle.</w:t>
      </w:r>
      <w:r w:rsidR="004C2C0D">
        <w:t xml:space="preserve"> Perhaps</w:t>
      </w:r>
      <w:r w:rsidR="002339B0">
        <w:t xml:space="preserve"> </w:t>
      </w:r>
      <w:r w:rsidR="00A872B9">
        <w:t>it</w:t>
      </w:r>
      <w:r w:rsidR="009B1661">
        <w:t xml:space="preserve"> is impossible for the state t</w:t>
      </w:r>
      <w:r w:rsidR="00971B2B">
        <w:t xml:space="preserve">o give its </w:t>
      </w:r>
      <w:r w:rsidR="009B1D7A">
        <w:t>enormous benefits</w:t>
      </w:r>
      <w:r w:rsidR="008037F1">
        <w:t xml:space="preserve"> to </w:t>
      </w:r>
      <w:r w:rsidR="009B1661">
        <w:t>most</w:t>
      </w:r>
      <w:r w:rsidR="008037F1">
        <w:t xml:space="preserve"> people</w:t>
      </w:r>
      <w:r w:rsidR="009B1661">
        <w:t xml:space="preserve"> without harming</w:t>
      </w:r>
      <w:r w:rsidR="008037F1">
        <w:t xml:space="preserve"> a few </w:t>
      </w:r>
      <w:r w:rsidR="00CB6D72">
        <w:t>people</w:t>
      </w:r>
      <w:r w:rsidR="00FE6F5D">
        <w:t>,</w:t>
      </w:r>
      <w:r w:rsidR="00BB1F42">
        <w:t xml:space="preserve"> or the cost of ensuring </w:t>
      </w:r>
      <w:r w:rsidR="00FE6F5D">
        <w:t>that the state does no</w:t>
      </w:r>
      <w:r w:rsidR="0078283E">
        <w:t xml:space="preserve"> harm is</w:t>
      </w:r>
      <w:r w:rsidR="00BB1F42">
        <w:t xml:space="preserve"> unacceptably high</w:t>
      </w:r>
      <w:r w:rsidR="00CB6D72">
        <w:t xml:space="preserve">. </w:t>
      </w:r>
      <w:r w:rsidR="00B6033B">
        <w:t xml:space="preserve">Although this argument is </w:t>
      </w:r>
      <w:r w:rsidR="0044263C">
        <w:t xml:space="preserve">normatively </w:t>
      </w:r>
      <w:r w:rsidR="00B6033B">
        <w:t xml:space="preserve">plausible, it has </w:t>
      </w:r>
      <w:r w:rsidR="00871A7B">
        <w:t>three</w:t>
      </w:r>
      <w:r w:rsidR="00B6033B">
        <w:t xml:space="preserve"> difficulties for contractarianism.</w:t>
      </w:r>
    </w:p>
    <w:p w14:paraId="7090FC9C" w14:textId="0B4949BB" w:rsidR="00E17944" w:rsidRDefault="00B6033B" w:rsidP="00FD1384">
      <w:pPr>
        <w:spacing w:line="480" w:lineRule="auto"/>
        <w:jc w:val="both"/>
      </w:pPr>
      <w:r>
        <w:tab/>
        <w:t xml:space="preserve">First, if the reason for not </w:t>
      </w:r>
      <w:r w:rsidR="00387598">
        <w:t xml:space="preserve">fulfilling the proviso </w:t>
      </w:r>
      <w:r w:rsidR="00C3192A">
        <w:t xml:space="preserve">is </w:t>
      </w:r>
      <w:r w:rsidR="00387598">
        <w:t xml:space="preserve">the </w:t>
      </w:r>
      <w:r w:rsidR="00203999">
        <w:t>impossibility of doing</w:t>
      </w:r>
      <w:r w:rsidR="00C3192A">
        <w:t xml:space="preserve"> so, one is committed to </w:t>
      </w:r>
      <w:r w:rsidR="00203999">
        <w:t>fulfilling it if and when it is possible</w:t>
      </w:r>
      <w:r w:rsidR="00C3192A">
        <w:t xml:space="preserve">. Therefore, to rely on this argument, </w:t>
      </w:r>
      <w:r w:rsidR="009233B6">
        <w:t>the state would have</w:t>
      </w:r>
      <w:r w:rsidR="00C3192A">
        <w:t xml:space="preserve"> to employ all the strategies discussed</w:t>
      </w:r>
      <w:r w:rsidR="00E17944">
        <w:t xml:space="preserve"> in section 4B </w:t>
      </w:r>
      <w:r w:rsidR="009233B6">
        <w:t>to</w:t>
      </w:r>
      <w:r w:rsidR="00E17944">
        <w:t xml:space="preserve"> help all the people it can.</w:t>
      </w:r>
      <w:r w:rsidR="00C22E01">
        <w:t xml:space="preserve"> </w:t>
      </w:r>
      <w:r w:rsidR="00FD1384">
        <w:t>This kind of argument, then,</w:t>
      </w:r>
      <w:r w:rsidR="00E17944">
        <w:t xml:space="preserve"> relies on two additional empirical claims that </w:t>
      </w:r>
      <w:r w:rsidR="0044263C">
        <w:t>require proof</w:t>
      </w:r>
      <w:r w:rsidR="00E17944">
        <w:t xml:space="preserve">: it isn’t possible </w:t>
      </w:r>
      <w:r w:rsidR="00FD1384">
        <w:t xml:space="preserve">to get everyone to the threshold </w:t>
      </w:r>
      <w:r w:rsidR="00783BDE">
        <w:t xml:space="preserve">required to fulfill the proviso </w:t>
      </w:r>
      <w:r w:rsidR="00FD1384">
        <w:t xml:space="preserve">and whatever state one wants to justify </w:t>
      </w:r>
      <w:r w:rsidR="0044263C">
        <w:t>does in fact get as many people as possible to that threshold.</w:t>
      </w:r>
      <w:r w:rsidR="00F14DC6">
        <w:t xml:space="preserve"> Given the great wealth disparities that exist in modern states it’s doubtful that many of them could pass this test without doing much more to help the disadvantaged.</w:t>
      </w:r>
      <w:r w:rsidR="0044263C">
        <w:t xml:space="preserve"> </w:t>
      </w:r>
    </w:p>
    <w:p w14:paraId="3AC3EE75" w14:textId="4F694E7C" w:rsidR="00676493" w:rsidRDefault="007F4030" w:rsidP="0035042E">
      <w:pPr>
        <w:spacing w:line="480" w:lineRule="auto"/>
        <w:jc w:val="both"/>
      </w:pPr>
      <w:r>
        <w:tab/>
        <w:t xml:space="preserve">Second, </w:t>
      </w:r>
      <w:r w:rsidR="001E66F8">
        <w:t>s</w:t>
      </w:r>
      <w:r w:rsidR="00B813F0">
        <w:t xml:space="preserve">trictly speaking, </w:t>
      </w:r>
      <w:r w:rsidR="00FB780A">
        <w:t xml:space="preserve">contractarianism implies that if there are people who </w:t>
      </w:r>
      <w:r w:rsidR="00B34AE9">
        <w:t>do not benefit</w:t>
      </w:r>
      <w:r w:rsidR="00FB780A">
        <w:t xml:space="preserve"> from its rule, </w:t>
      </w:r>
      <w:r w:rsidR="001328EE">
        <w:t xml:space="preserve">the state should </w:t>
      </w:r>
      <w:r w:rsidR="00061248">
        <w:t xml:space="preserve">either cease to exist or </w:t>
      </w:r>
      <w:r w:rsidR="001328EE">
        <w:t>find some way to leave them outside its authority</w:t>
      </w:r>
      <w:r w:rsidR="00BA07EB">
        <w:t xml:space="preserve">. </w:t>
      </w:r>
      <w:r w:rsidR="000134A4">
        <w:t>Perhaps no one ever</w:t>
      </w:r>
      <w:r w:rsidR="004604C3">
        <w:t xml:space="preserve"> intended </w:t>
      </w:r>
      <w:r w:rsidR="00FB1443">
        <w:t>contractarianism</w:t>
      </w:r>
      <w:r w:rsidR="004604C3">
        <w:t xml:space="preserve"> to be taken </w:t>
      </w:r>
      <w:r w:rsidR="000E5FA1">
        <w:t xml:space="preserve">that </w:t>
      </w:r>
      <w:r w:rsidR="004604C3">
        <w:t>liter</w:t>
      </w:r>
      <w:r w:rsidR="00F443F6">
        <w:t>ally</w:t>
      </w:r>
      <w:r w:rsidR="00E97F40">
        <w:t xml:space="preserve">, but </w:t>
      </w:r>
      <w:r w:rsidR="00676493">
        <w:t xml:space="preserve">dropping </w:t>
      </w:r>
      <w:r w:rsidR="009912B6">
        <w:t xml:space="preserve">this claim essentially moves out of the realm of mutual advantage theory. </w:t>
      </w:r>
      <w:r w:rsidR="00FB1443">
        <w:t>The</w:t>
      </w:r>
      <w:r w:rsidR="007D6B62">
        <w:t xml:space="preserve"> receipt of benefit has been the</w:t>
      </w:r>
      <w:r w:rsidR="00FB1443">
        <w:t xml:space="preserve"> whole thrust of the contractarian justification of the state extending back as far as the proto-contractarianism </w:t>
      </w:r>
      <w:r w:rsidR="007D6B62">
        <w:t>that</w:t>
      </w:r>
      <w:r w:rsidR="00FB1443">
        <w:t xml:space="preserve"> Plato </w:t>
      </w:r>
      <w:r w:rsidR="00CE636D">
        <w:fldChar w:fldCharType="begin"/>
      </w:r>
      <w:r w:rsidR="00CE636D">
        <w:instrText xml:space="preserve"> ADDIN EN.CITE &lt;EndNote&gt;&lt;Cite ExcludeAuth="1"&gt;&lt;Author&gt;Plato&lt;/Author&gt;&lt;Year&gt;2013&lt;/Year&gt;&lt;RecNum&gt;914&lt;/RecNum&gt;&lt;DisplayText&gt;(2013)&lt;/DisplayText&gt;&lt;record&gt;&lt;rec-number&gt;914&lt;/rec-number&gt;&lt;foreign-keys&gt;&lt;key app="EN" db-id="evwd9vwepx9tsle9eeavwxao2tvzszf5dsav" timestamp="1365874357"&gt;914&lt;/key&gt;&lt;/foreign-keys&gt;&lt;ref-type name="Web Page"&gt;12&lt;/ref-type&gt;&lt;contributors&gt;&lt;authors&gt;&lt;author&gt;Plato&lt;/author&gt;&lt;/authors&gt;&lt;/contributors&gt;&lt;titles&gt;&lt;title&gt;Crito&lt;/title&gt;&lt;/titles&gt;&lt;number&gt;April 13, 2013&lt;/number&gt;&lt;dates&gt;&lt;year&gt;2013&lt;/year&gt;&lt;/dates&gt;&lt;urls&gt;&lt;related-urls&gt;&lt;url&gt;http://classics.mit.edu/Plato/crito.html&lt;/url&gt;&lt;/related-urls&gt;&lt;/urls&gt;&lt;custom1&gt;Jowett, Benjamin&lt;/custom1&gt;&lt;/record&gt;&lt;/Cite&gt;&lt;/EndNote&gt;</w:instrText>
      </w:r>
      <w:r w:rsidR="00CE636D">
        <w:fldChar w:fldCharType="separate"/>
      </w:r>
      <w:r w:rsidR="00CE636D">
        <w:rPr>
          <w:noProof/>
        </w:rPr>
        <w:t>(2013)</w:t>
      </w:r>
      <w:r w:rsidR="00CE636D">
        <w:fldChar w:fldCharType="end"/>
      </w:r>
      <w:r w:rsidR="00FB1443">
        <w:t xml:space="preserve"> </w:t>
      </w:r>
      <w:r w:rsidR="007D6B62">
        <w:t>attribute</w:t>
      </w:r>
      <w:r w:rsidR="00273362">
        <w:t>d</w:t>
      </w:r>
      <w:r w:rsidR="007D6B62">
        <w:t xml:space="preserve"> to Socrates</w:t>
      </w:r>
      <w:r w:rsidR="00FB1443">
        <w:t xml:space="preserve">. Some critics of contractarianism argue that actual states have incentive to create contracts benefiting some while leaving others out </w:t>
      </w:r>
      <w:r w:rsidR="00CE636D">
        <w:fldChar w:fldCharType="begin"/>
      </w:r>
      <w:r w:rsidR="00CE636D">
        <w:instrText xml:space="preserve"> ADDIN EN.CITE &lt;EndNote&gt;&lt;Cite&gt;&lt;Author&gt;Pateman&lt;/Author&gt;&lt;Year&gt;1988&lt;/Year&gt;&lt;RecNum&gt;264&lt;/RecNum&gt;&lt;DisplayText&gt;(Pateman, 1988; Pateman &amp;amp; Mills, 2007)&lt;/DisplayText&gt;&lt;record&gt;&lt;rec-number&gt;264&lt;/rec-number&gt;&lt;foreign-keys&gt;&lt;key app="EN" db-id="evwd9vwepx9tsle9eeavwxao2tvzszf5dsav" timestamp="1332517540"&gt;264&lt;/key&gt;&lt;key app="ENWeb" db-id="T2yYUwrtqgcAAFvhccI"&gt;498&lt;/key&gt;&lt;/foreign-keys&gt;&lt;ref-type name="Book"&gt;6&lt;/ref-type&gt;&lt;contributors&gt;&lt;authors&gt;&lt;author&gt;Pateman, C.&lt;/author&gt;&lt;/authors&gt;&lt;/contributors&gt;&lt;titles&gt;&lt;title&gt;The Sexual Contract&lt;/title&gt;&lt;/titles&gt;&lt;dates&gt;&lt;year&gt;1988&lt;/year&gt;&lt;/dates&gt;&lt;pub-location&gt;Cambridge&lt;/pub-location&gt;&lt;publisher&gt;Polity&lt;/publisher&gt;&lt;urls&gt;&lt;/urls&gt;&lt;/record&gt;&lt;/Cite&gt;&lt;Cite&gt;&lt;Author&gt;Pateman&lt;/Author&gt;&lt;Year&gt;2007&lt;/Year&gt;&lt;RecNum&gt;549&lt;/RecNum&gt;&lt;record&gt;&lt;rec-number&gt;549&lt;/rec-number&gt;&lt;foreign-keys&gt;&lt;key app="EN" db-id="evwd9vwepx9tsle9eeavwxao2tvzszf5dsav" timestamp="1332517540"&gt;549&lt;/key&gt;&lt;key app="ENWeb" db-id="T2yYUwrtqgcAAFvhccI"&gt;501&lt;/key&gt;&lt;/foreign-keys&gt;&lt;ref-type name="Book"&gt;6&lt;/ref-type&gt;&lt;contributors&gt;&lt;authors&gt;&lt;author&gt;Pateman, C.&lt;/author&gt;&lt;author&gt;Mills, Charles&lt;/author&gt;&lt;/authors&gt;&lt;/contributors&gt;&lt;titles&gt;&lt;title&gt;The Contract and Domination&lt;/title&gt;&lt;/titles&gt;&lt;keywords&gt;&lt;keyword&gt;Social Contract&lt;/keyword&gt;&lt;/keywords&gt;&lt;dates&gt;&lt;year&gt;2007&lt;/year&gt;&lt;/dates&gt;&lt;pub-location&gt;Cambridge&lt;/pub-location&gt;&lt;publisher&gt;Polity&lt;/publisher&gt;&lt;urls&gt;&lt;/urls&gt;&lt;/record&gt;&lt;/Cite&gt;&lt;/EndNote&gt;</w:instrText>
      </w:r>
      <w:r w:rsidR="00CE636D">
        <w:fldChar w:fldCharType="separate"/>
      </w:r>
      <w:r w:rsidR="00CE636D">
        <w:rPr>
          <w:noProof/>
        </w:rPr>
        <w:t>(Pateman, 1988; Pateman &amp; Mills, 2007)</w:t>
      </w:r>
      <w:r w:rsidR="00CE636D">
        <w:fldChar w:fldCharType="end"/>
      </w:r>
      <w:r w:rsidR="00FB1443">
        <w:t xml:space="preserve">, but contractarians insist the state has authority over </w:t>
      </w:r>
      <w:r w:rsidR="00FB1443" w:rsidRPr="004A49F9">
        <w:rPr>
          <w:i/>
        </w:rPr>
        <w:t>you</w:t>
      </w:r>
      <w:r w:rsidR="00FB1443">
        <w:t xml:space="preserve"> because it benefits </w:t>
      </w:r>
      <w:r w:rsidR="00FB1443" w:rsidRPr="004A49F9">
        <w:rPr>
          <w:i/>
        </w:rPr>
        <w:t>you</w:t>
      </w:r>
      <w:r w:rsidR="00FB1443">
        <w:t>.</w:t>
      </w:r>
      <w:r w:rsidR="00FB1443" w:rsidRPr="009D4F50">
        <w:t xml:space="preserve"> </w:t>
      </w:r>
      <w:r w:rsidR="00FB1443">
        <w:t xml:space="preserve">Most contractarians deal with the problem that not everyone actually </w:t>
      </w:r>
      <w:r w:rsidR="00FB1443" w:rsidRPr="003A0FDA">
        <w:rPr>
          <w:i/>
        </w:rPr>
        <w:t>agrees</w:t>
      </w:r>
      <w:r w:rsidR="00FB1443">
        <w:t xml:space="preserve">, but they usually attribute </w:t>
      </w:r>
      <w:r w:rsidR="00B46BAE">
        <w:t>withheld</w:t>
      </w:r>
      <w:r w:rsidR="00FB1443">
        <w:t xml:space="preserve"> consent to the irrational or unreasonable obstinacy of people who deny the benefits they do in fact receive. </w:t>
      </w:r>
      <w:r w:rsidR="00A8557A" w:rsidRPr="008D5CBF">
        <w:t xml:space="preserve">Once one admits that </w:t>
      </w:r>
      <w:r w:rsidR="00E95173" w:rsidRPr="008D5CBF">
        <w:t xml:space="preserve">social arrangements </w:t>
      </w:r>
      <w:r w:rsidR="001B15CA">
        <w:t xml:space="preserve">are </w:t>
      </w:r>
      <w:r w:rsidR="00A02077">
        <w:t>mutual</w:t>
      </w:r>
      <w:r w:rsidR="001B15CA">
        <w:t>ly</w:t>
      </w:r>
      <w:r w:rsidR="00A02077">
        <w:t xml:space="preserve"> </w:t>
      </w:r>
      <w:r w:rsidR="00E85C37" w:rsidRPr="008D5CBF">
        <w:t>advantage</w:t>
      </w:r>
      <w:r w:rsidR="001B15CA">
        <w:t>ous</w:t>
      </w:r>
      <w:r w:rsidR="0070629A">
        <w:t xml:space="preserve"> only a subset of the population</w:t>
      </w:r>
      <w:r w:rsidR="00E95173" w:rsidRPr="008D5CBF">
        <w:t xml:space="preserve">, </w:t>
      </w:r>
      <w:r w:rsidR="008402C2" w:rsidRPr="008D5CBF">
        <w:t xml:space="preserve">a </w:t>
      </w:r>
      <w:r w:rsidR="008402C2" w:rsidRPr="008D5CBF">
        <w:rPr>
          <w:i/>
        </w:rPr>
        <w:t>mutual advantage</w:t>
      </w:r>
      <w:r w:rsidR="008402C2" w:rsidRPr="008D5CBF">
        <w:t xml:space="preserve"> </w:t>
      </w:r>
      <w:r w:rsidR="00D42239" w:rsidRPr="008D5CBF">
        <w:t xml:space="preserve">theory </w:t>
      </w:r>
      <w:r w:rsidR="008402C2" w:rsidRPr="008D5CBF">
        <w:t xml:space="preserve">has </w:t>
      </w:r>
      <w:r w:rsidR="00AC736B">
        <w:t>little</w:t>
      </w:r>
      <w:r w:rsidR="008402C2" w:rsidRPr="008D5CBF">
        <w:t xml:space="preserve"> to say to </w:t>
      </w:r>
      <w:r w:rsidR="00D42239" w:rsidRPr="008D5CBF">
        <w:t xml:space="preserve">those </w:t>
      </w:r>
      <w:r w:rsidR="0070629A">
        <w:t>outside that subset</w:t>
      </w:r>
      <w:r w:rsidR="008402C2" w:rsidRPr="008D5CBF">
        <w:t>.</w:t>
      </w:r>
      <w:r w:rsidR="008402C2">
        <w:t xml:space="preserve"> If so, c</w:t>
      </w:r>
      <w:r w:rsidR="002D79FE">
        <w:t xml:space="preserve">ontractarianism might be able to justify the state to </w:t>
      </w:r>
      <w:r w:rsidR="0070629A">
        <w:t>a large</w:t>
      </w:r>
      <w:r w:rsidR="002D79FE">
        <w:t xml:space="preserve"> majority of people b</w:t>
      </w:r>
      <w:r w:rsidR="00761AB7">
        <w:t>y pointing to mutual advantage</w:t>
      </w:r>
      <w:r w:rsidR="00BE7659">
        <w:t>,</w:t>
      </w:r>
      <w:r w:rsidR="00761AB7">
        <w:t xml:space="preserve"> but </w:t>
      </w:r>
      <w:r w:rsidR="00BE7659">
        <w:t>some other class of theory</w:t>
      </w:r>
      <w:r w:rsidR="00EA5872">
        <w:t xml:space="preserve"> </w:t>
      </w:r>
      <w:r w:rsidR="004A0305">
        <w:t xml:space="preserve">would be needed </w:t>
      </w:r>
      <w:r w:rsidR="00EA5872">
        <w:t>to justify state authority those</w:t>
      </w:r>
      <w:r w:rsidR="004B5BCE">
        <w:t xml:space="preserve"> who are harmed</w:t>
      </w:r>
      <w:r w:rsidR="00241AE6">
        <w:t>.</w:t>
      </w:r>
    </w:p>
    <w:p w14:paraId="75E6C5FF" w14:textId="08C0982C" w:rsidR="002B0876" w:rsidRDefault="0092596D" w:rsidP="00F9363F">
      <w:pPr>
        <w:spacing w:line="480" w:lineRule="auto"/>
        <w:jc w:val="both"/>
      </w:pPr>
      <w:r>
        <w:tab/>
        <w:t xml:space="preserve">Third, </w:t>
      </w:r>
      <w:r w:rsidR="004A1628">
        <w:t>the assumption that everyone benefits is</w:t>
      </w:r>
      <w:r>
        <w:t xml:space="preserve"> incredibly strong</w:t>
      </w:r>
      <w:r w:rsidR="004A1628">
        <w:t>, and relaxing it</w:t>
      </w:r>
      <w:r>
        <w:t xml:space="preserve"> raises </w:t>
      </w:r>
      <w:r w:rsidR="00C63B98">
        <w:t xml:space="preserve">many </w:t>
      </w:r>
      <w:r w:rsidR="005A2352">
        <w:t xml:space="preserve">normative and empirical questions </w:t>
      </w:r>
      <w:r w:rsidR="00E97F40">
        <w:t>that contractarians have ignored</w:t>
      </w:r>
      <w:r w:rsidR="00F9363F">
        <w:t xml:space="preserve">. </w:t>
      </w:r>
      <w:r w:rsidR="005A2352">
        <w:t xml:space="preserve">What </w:t>
      </w:r>
      <w:r w:rsidR="005A2352" w:rsidRPr="006A4B3E">
        <w:t>portion</w:t>
      </w:r>
      <w:r w:rsidR="005A2352">
        <w:t xml:space="preserve"> of the population does the state have to benefit</w:t>
      </w:r>
      <w:r w:rsidR="008D62AA">
        <w:t xml:space="preserve"> to be justified? What is an acceptable cost?</w:t>
      </w:r>
      <w:r w:rsidR="006A4B3E">
        <w:t xml:space="preserve"> To whom </w:t>
      </w:r>
      <w:r w:rsidR="00383BC6">
        <w:t>must it be acceptable—those inside the contract (who benefit) or those outside (who are harmed)?</w:t>
      </w:r>
      <w:r w:rsidR="008D62AA">
        <w:t xml:space="preserve"> What </w:t>
      </w:r>
      <w:r w:rsidR="005A6801">
        <w:t xml:space="preserve">responsibilities does the state have to </w:t>
      </w:r>
      <w:r w:rsidR="008D62AA">
        <w:t>those who are harmed</w:t>
      </w:r>
      <w:r w:rsidR="0035042E">
        <w:t xml:space="preserve"> by social arrange</w:t>
      </w:r>
      <w:r w:rsidR="005A6801">
        <w:t>ments</w:t>
      </w:r>
      <w:r w:rsidR="008D62AA">
        <w:t xml:space="preserve">? </w:t>
      </w:r>
      <w:r w:rsidR="00110258">
        <w:t>Are they somehow b</w:t>
      </w:r>
      <w:r w:rsidR="00A27FC0">
        <w:t>ound by a contract they have n</w:t>
      </w:r>
      <w:r w:rsidR="00110258">
        <w:t>o rational reason to sign</w:t>
      </w:r>
      <w:r w:rsidR="00A90976">
        <w:t>? A</w:t>
      </w:r>
      <w:r w:rsidR="00110258">
        <w:t xml:space="preserve">re they free to disobey laws with impunity? </w:t>
      </w:r>
      <w:r w:rsidR="00A90976">
        <w:t xml:space="preserve">Should </w:t>
      </w:r>
      <w:r w:rsidR="007E6254">
        <w:t>states</w:t>
      </w:r>
      <w:r w:rsidR="00A90976">
        <w:t xml:space="preserve"> restor</w:t>
      </w:r>
      <w:r w:rsidR="003C4723">
        <w:t xml:space="preserve">e the periphery so </w:t>
      </w:r>
      <w:r w:rsidR="00A76DFD">
        <w:t>that citizens have the option of fleeing to st</w:t>
      </w:r>
      <w:r w:rsidR="000237C9">
        <w:t>ateless societies</w:t>
      </w:r>
      <w:r w:rsidR="00A90976">
        <w:t xml:space="preserve">? </w:t>
      </w:r>
      <w:r w:rsidR="00386351">
        <w:t>Must the state</w:t>
      </w:r>
      <w:r w:rsidR="007E7A09">
        <w:t xml:space="preserve"> minimize th</w:t>
      </w:r>
      <w:r w:rsidR="007D7101">
        <w:t>e</w:t>
      </w:r>
      <w:r w:rsidR="007E7A09">
        <w:t xml:space="preserve"> harm</w:t>
      </w:r>
      <w:r w:rsidR="00386351">
        <w:t xml:space="preserve"> to those it cannot help</w:t>
      </w:r>
      <w:r w:rsidR="00603914">
        <w:t xml:space="preserve">? What policies minimize the harm? </w:t>
      </w:r>
      <w:r w:rsidR="00F50F90">
        <w:t xml:space="preserve">Would society be able to bring more people to the threshold at a lower population; </w:t>
      </w:r>
      <w:r w:rsidR="0074519A">
        <w:t>if so, does it have the responsibility to promote birth control to reach the point at which they maximize the number of people who reach the threshold?</w:t>
      </w:r>
      <w:r w:rsidR="00F9363F">
        <w:t xml:space="preserve"> </w:t>
      </w:r>
      <w:r w:rsidR="005C73CF">
        <w:t xml:space="preserve">This article does not attempt </w:t>
      </w:r>
      <w:r w:rsidR="00024ECD">
        <w:t xml:space="preserve">to answer </w:t>
      </w:r>
      <w:r w:rsidR="00C13A5D">
        <w:t xml:space="preserve">these </w:t>
      </w:r>
      <w:r w:rsidR="00580E85">
        <w:t xml:space="preserve">questions </w:t>
      </w:r>
      <w:r w:rsidR="00DD33FC">
        <w:t>for contractaria</w:t>
      </w:r>
      <w:r w:rsidR="00866F10">
        <w:t>ns</w:t>
      </w:r>
      <w:r w:rsidR="005C73CF">
        <w:t xml:space="preserve">. It merely </w:t>
      </w:r>
      <w:r w:rsidR="00866F10">
        <w:t>point</w:t>
      </w:r>
      <w:r w:rsidR="005C73CF">
        <w:t>s</w:t>
      </w:r>
      <w:r w:rsidR="00866F10">
        <w:t xml:space="preserve"> out that the assertion of the Hobbesian hypothesis has allowed contractarians to dodge these questions by </w:t>
      </w:r>
      <w:r w:rsidR="005C73CF">
        <w:t>assuming</w:t>
      </w:r>
      <w:r w:rsidR="00866F10">
        <w:t xml:space="preserve"> the</w:t>
      </w:r>
      <w:r w:rsidR="00D13F92">
        <w:t>m away</w:t>
      </w:r>
      <w:r w:rsidR="00866F10">
        <w:t>.</w:t>
      </w:r>
    </w:p>
    <w:p w14:paraId="47F99D49" w14:textId="6DB2E1C9" w:rsidR="009E737B" w:rsidRDefault="009E737B" w:rsidP="00F9363F">
      <w:pPr>
        <w:spacing w:line="480" w:lineRule="auto"/>
        <w:jc w:val="both"/>
      </w:pPr>
      <w:r>
        <w:tab/>
        <w:t xml:space="preserve">Contractarians might employ </w:t>
      </w:r>
      <w:r w:rsidR="007B069C">
        <w:t xml:space="preserve">a probabilistic argument </w:t>
      </w:r>
      <w:r w:rsidR="00772BFE">
        <w:t xml:space="preserve">to justify </w:t>
      </w:r>
      <w:r w:rsidR="00015CBB">
        <w:t xml:space="preserve">why not everyone </w:t>
      </w:r>
      <w:r w:rsidR="00B97BF9">
        <w:t>ends up better off in the state than in stateless society. The</w:t>
      </w:r>
      <w:r w:rsidR="00E326F8">
        <w:t>y</w:t>
      </w:r>
      <w:r w:rsidR="00B97BF9">
        <w:t xml:space="preserve"> could argue </w:t>
      </w:r>
      <w:r w:rsidR="00992289">
        <w:t>that the average person born into the state is better off than the average person born into</w:t>
      </w:r>
      <w:r w:rsidR="00E326F8">
        <w:t xml:space="preserve"> a stateless society, so that </w:t>
      </w:r>
      <w:r w:rsidR="00E326F8" w:rsidRPr="000417CE">
        <w:rPr>
          <w:i/>
        </w:rPr>
        <w:t>ex ante</w:t>
      </w:r>
      <w:r w:rsidR="00E326F8">
        <w:t xml:space="preserve"> everyone is better off even though </w:t>
      </w:r>
      <w:r w:rsidR="00E326F8" w:rsidRPr="000417CE">
        <w:rPr>
          <w:i/>
        </w:rPr>
        <w:t>ex post</w:t>
      </w:r>
      <w:r w:rsidR="00432FE7">
        <w:t xml:space="preserve"> some are worse off. This argument is also promising, but it has several difficulties for </w:t>
      </w:r>
      <w:r w:rsidR="00E10BA6">
        <w:t xml:space="preserve">contractarians. </w:t>
      </w:r>
      <w:r w:rsidR="004A1013">
        <w:t xml:space="preserve">First, it risks collapsing into utilitarianism, which most contractarians would like to avoid. Second, </w:t>
      </w:r>
      <w:r w:rsidR="000417CE">
        <w:t xml:space="preserve">it is not easy to separate </w:t>
      </w:r>
      <w:r w:rsidR="000417CE">
        <w:rPr>
          <w:i/>
        </w:rPr>
        <w:t>ex ante</w:t>
      </w:r>
      <w:r w:rsidR="000417CE">
        <w:t xml:space="preserve"> from </w:t>
      </w:r>
      <w:r w:rsidR="000417CE">
        <w:rPr>
          <w:i/>
        </w:rPr>
        <w:t>ex post</w:t>
      </w:r>
      <w:r w:rsidR="000417CE">
        <w:t xml:space="preserve">; and any effort to do </w:t>
      </w:r>
      <w:r w:rsidR="003232BD">
        <w:t xml:space="preserve">so raises </w:t>
      </w:r>
      <w:r w:rsidR="00192278">
        <w:t>difficult</w:t>
      </w:r>
      <w:r w:rsidR="003232BD">
        <w:t xml:space="preserve"> questions. </w:t>
      </w:r>
      <w:r w:rsidR="00911F35">
        <w:t xml:space="preserve">Third, </w:t>
      </w:r>
      <w:r w:rsidR="00193E4D">
        <w:t xml:space="preserve">contractarianism considers </w:t>
      </w:r>
      <w:r w:rsidR="00911F35">
        <w:t xml:space="preserve">risks of the state of nature </w:t>
      </w:r>
      <w:r w:rsidR="00193E4D">
        <w:t xml:space="preserve">to be natural, but </w:t>
      </w:r>
      <w:r w:rsidR="005E69D6">
        <w:t xml:space="preserve">new </w:t>
      </w:r>
      <w:r w:rsidR="003D4772">
        <w:t xml:space="preserve">risks </w:t>
      </w:r>
      <w:r w:rsidR="005E69D6">
        <w:t xml:space="preserve">coming into existence </w:t>
      </w:r>
      <w:r w:rsidR="00547FD5">
        <w:t xml:space="preserve">with </w:t>
      </w:r>
      <w:r w:rsidR="003D4772">
        <w:t xml:space="preserve">the state are imposed by </w:t>
      </w:r>
      <w:r w:rsidR="00547FD5">
        <w:t>its</w:t>
      </w:r>
      <w:r w:rsidR="003D4772">
        <w:t xml:space="preserve"> authority. </w:t>
      </w:r>
      <w:r w:rsidR="00547FD5">
        <w:t>If some imposed risks are not necessary to eliminating the natural risks, one might reasonabl</w:t>
      </w:r>
      <w:r w:rsidR="001B15CA">
        <w:t>y</w:t>
      </w:r>
      <w:r w:rsidR="00547FD5">
        <w:t xml:space="preserve"> object to them. Fourth, this argument also raises difficult questions that contractarians usually ignore. </w:t>
      </w:r>
      <w:r w:rsidR="0021167E">
        <w:t>Do the imposed risks affect everyone equally</w:t>
      </w:r>
      <w:r>
        <w:t xml:space="preserve"> or are there identifiable groups that </w:t>
      </w:r>
      <w:r w:rsidR="0021167E">
        <w:t>are less likely to benefit and/or more likely to be harmed by them</w:t>
      </w:r>
      <w:r>
        <w:t>? Can these differences be eliminated? Are people in the at-risk group less obliged to obey state authority than others?</w:t>
      </w:r>
    </w:p>
    <w:p w14:paraId="4E13DA54" w14:textId="551CFF9A" w:rsidR="009E737B" w:rsidRDefault="006B5557" w:rsidP="00F9363F">
      <w:pPr>
        <w:spacing w:line="480" w:lineRule="auto"/>
        <w:jc w:val="both"/>
      </w:pPr>
      <w:r>
        <w:tab/>
        <w:t xml:space="preserve">These efforts might be used to give good reason why the state does not have to help everyone, but </w:t>
      </w:r>
      <w:r w:rsidR="005B2CF4">
        <w:t xml:space="preserve">they do not imply that states </w:t>
      </w:r>
      <w:r w:rsidR="00884E65">
        <w:t>have fulfilled their responsibility</w:t>
      </w:r>
      <w:r w:rsidR="00523239">
        <w:t>, and they bring up normative questions for the justification of the state.</w:t>
      </w:r>
    </w:p>
    <w:p w14:paraId="4E0D3E80" w14:textId="4E5A6682" w:rsidR="00827A58" w:rsidRDefault="004B5AC6" w:rsidP="00827A58">
      <w:pPr>
        <w:pStyle w:val="Heading2"/>
      </w:pPr>
      <w:r>
        <w:t>D</w:t>
      </w:r>
      <w:r w:rsidR="00955B26">
        <w:t xml:space="preserve">. </w:t>
      </w:r>
      <w:r w:rsidR="00902A2B">
        <w:t>Concede our</w:t>
      </w:r>
      <w:r w:rsidR="001809A3">
        <w:t xml:space="preserve"> empirical</w:t>
      </w:r>
      <w:r w:rsidR="00902A2B">
        <w:t xml:space="preserve"> findings but </w:t>
      </w:r>
      <w:r w:rsidR="001809A3">
        <w:t>argue for a different proviso</w:t>
      </w:r>
    </w:p>
    <w:p w14:paraId="6064522A" w14:textId="660E178B" w:rsidR="00A82E0D" w:rsidRDefault="00155900" w:rsidP="005A0254">
      <w:pPr>
        <w:spacing w:line="480" w:lineRule="auto"/>
        <w:jc w:val="both"/>
      </w:pPr>
      <w:r>
        <w:tab/>
        <w:t>Contractarians</w:t>
      </w:r>
      <w:r w:rsidR="00E9680B">
        <w:t xml:space="preserve"> could concede that our comparison of disadvantaged people in contemporary state societies shows that </w:t>
      </w:r>
      <w:r w:rsidR="008548DA">
        <w:t xml:space="preserve">some </w:t>
      </w:r>
      <w:r w:rsidR="009B0860">
        <w:t xml:space="preserve">disadvantaged people in state societies </w:t>
      </w:r>
      <w:r w:rsidR="008548DA">
        <w:t>are worse off than people in stateless societies</w:t>
      </w:r>
      <w:r w:rsidR="003921F0">
        <w:t>, but argue that this comparison</w:t>
      </w:r>
      <w:r w:rsidR="000E4D44">
        <w:t xml:space="preserve"> is normatively </w:t>
      </w:r>
      <w:r w:rsidR="00ED1812">
        <w:t xml:space="preserve">irrelevant. </w:t>
      </w:r>
    </w:p>
    <w:p w14:paraId="52740ED0" w14:textId="220CD695" w:rsidR="00C92E65" w:rsidRDefault="00A82E0D" w:rsidP="005A0254">
      <w:pPr>
        <w:spacing w:line="480" w:lineRule="auto"/>
        <w:jc w:val="both"/>
      </w:pPr>
      <w:r>
        <w:tab/>
      </w:r>
      <w:r w:rsidR="007D169F">
        <w:t>One might be tempted to point to t</w:t>
      </w:r>
      <w:r w:rsidR="00B24AE1">
        <w:t>he vast majority of normative literature on distributive justice</w:t>
      </w:r>
      <w:r w:rsidR="007D169F">
        <w:t>, which</w:t>
      </w:r>
      <w:r w:rsidR="00B24AE1">
        <w:t xml:space="preserve"> </w:t>
      </w:r>
      <w:r w:rsidR="00C91CC4">
        <w:t>takes place in isolation from any such comparison</w:t>
      </w:r>
      <w:r w:rsidR="001D09BE">
        <w:t xml:space="preserve">, but the vast majority of this literature also takes place in isolation from the contractarian justification of sovereignty. </w:t>
      </w:r>
      <w:r w:rsidR="00D33138">
        <w:t xml:space="preserve">Most of </w:t>
      </w:r>
      <w:r w:rsidR="00254530">
        <w:t>it</w:t>
      </w:r>
      <w:r w:rsidR="00D33138">
        <w:t xml:space="preserve"> simply assumes </w:t>
      </w:r>
      <w:r w:rsidR="0043156D">
        <w:t xml:space="preserve">the state is justified. </w:t>
      </w:r>
      <w:r w:rsidR="00254530">
        <w:t>A</w:t>
      </w:r>
      <w:r w:rsidR="00EF6DE2">
        <w:t xml:space="preserve">uthors </w:t>
      </w:r>
      <w:r w:rsidR="00254530">
        <w:t>might</w:t>
      </w:r>
      <w:r w:rsidR="00EF6DE2">
        <w:t xml:space="preserve"> assum</w:t>
      </w:r>
      <w:r w:rsidR="00254530">
        <w:t>e</w:t>
      </w:r>
      <w:r w:rsidR="00EF6DE2">
        <w:t xml:space="preserve"> some other justification of the state, but since contractarianism is overwhelmingly the </w:t>
      </w:r>
      <w:r w:rsidR="00C72A95">
        <w:t xml:space="preserve">most popular </w:t>
      </w:r>
      <w:r w:rsidR="00254530">
        <w:t>one</w:t>
      </w:r>
      <w:r w:rsidR="00C72A95">
        <w:t>, it is safe to s</w:t>
      </w:r>
      <w:r w:rsidR="008E5E77">
        <w:t>ay that many authors who write about distributive justice assume what contractarians have consistently told them for 350</w:t>
      </w:r>
      <w:r w:rsidR="00BC7675">
        <w:t xml:space="preserve"> years</w:t>
      </w:r>
      <w:r w:rsidR="00247F02">
        <w:t>. Supposedly</w:t>
      </w:r>
      <w:r w:rsidR="008E5E77">
        <w:t xml:space="preserve"> the minimal conditions to justify state a</w:t>
      </w:r>
      <w:r w:rsidR="002E0C47">
        <w:t>uthority are met</w:t>
      </w:r>
      <w:r w:rsidR="00247F02">
        <w:t>, because the Hobbesian hypothesis is true</w:t>
      </w:r>
      <w:r w:rsidR="00CE7409">
        <w:t>; distributive justice, therefore, need not trouble itself with this comparison.</w:t>
      </w:r>
      <w:r w:rsidR="00645767">
        <w:t xml:space="preserve"> This is another reason </w:t>
      </w:r>
      <w:r w:rsidR="006602D8">
        <w:t>to investigate the hypothesis</w:t>
      </w:r>
      <w:r w:rsidR="0055150A">
        <w:t>.</w:t>
      </w:r>
    </w:p>
    <w:p w14:paraId="7D84D509" w14:textId="11BEFAF0" w:rsidR="00291A2E" w:rsidRDefault="0055150A" w:rsidP="005A0254">
      <w:pPr>
        <w:spacing w:line="480" w:lineRule="auto"/>
        <w:jc w:val="both"/>
      </w:pPr>
      <w:r>
        <w:tab/>
      </w:r>
      <w:r w:rsidR="006602D8">
        <w:t>On</w:t>
      </w:r>
      <w:r>
        <w:t xml:space="preserve">e promising </w:t>
      </w:r>
      <w:r w:rsidR="00376794">
        <w:t>way to argue for the irrelevance of the comparison is to</w:t>
      </w:r>
      <w:r w:rsidR="005238F9">
        <w:t xml:space="preserve"> argue for a different proviso, pos</w:t>
      </w:r>
      <w:r w:rsidR="009D728B">
        <w:t>sibly along the following lines.</w:t>
      </w:r>
      <w:r w:rsidR="005238F9">
        <w:t xml:space="preserve"> </w:t>
      </w:r>
      <w:r w:rsidR="00142B77">
        <w:t xml:space="preserve">Although bands </w:t>
      </w:r>
      <w:r w:rsidR="00534725">
        <w:t>fit the definition of statelessness, t</w:t>
      </w:r>
      <w:r w:rsidR="00803D02">
        <w:t xml:space="preserve">he band lifestyle does not work at </w:t>
      </w:r>
      <w:r w:rsidR="00356AD1">
        <w:t xml:space="preserve">a </w:t>
      </w:r>
      <w:r w:rsidR="003E6D6C">
        <w:t>larger scale. It is impossible for all 7 billion people t</w:t>
      </w:r>
      <w:r w:rsidR="00841F51">
        <w:t>o live in band societies</w:t>
      </w:r>
      <w:r w:rsidR="000F28A6">
        <w:t xml:space="preserve"> at the same time</w:t>
      </w:r>
      <w:r w:rsidR="00841F51">
        <w:t>. If all of the governments of the world disappeared</w:t>
      </w:r>
      <w:r w:rsidR="00534725">
        <w:t>,</w:t>
      </w:r>
      <w:r w:rsidR="00841F51">
        <w:t xml:space="preserve"> the likely outcome would be </w:t>
      </w:r>
      <w:r w:rsidR="000F28A6">
        <w:t>massive</w:t>
      </w:r>
      <w:r w:rsidR="00841F51">
        <w:t xml:space="preserve"> civil war. </w:t>
      </w:r>
      <w:r w:rsidR="00710752">
        <w:t>Therefore, one might c</w:t>
      </w:r>
      <w:r w:rsidR="007413FC">
        <w:t>onclude</w:t>
      </w:r>
      <w:r w:rsidR="00965C5E">
        <w:t>,</w:t>
      </w:r>
      <w:r w:rsidR="00A207FE">
        <w:t xml:space="preserve"> </w:t>
      </w:r>
      <w:r w:rsidR="00297E6B">
        <w:t xml:space="preserve">civil war is the only </w:t>
      </w:r>
      <w:r w:rsidR="00710752">
        <w:t>relevant proviso</w:t>
      </w:r>
      <w:r w:rsidR="007413FC">
        <w:t xml:space="preserve"> for contemporary states</w:t>
      </w:r>
      <w:r w:rsidR="00710752">
        <w:t xml:space="preserve">. </w:t>
      </w:r>
      <w:r w:rsidR="00B17234">
        <w:t>Assuming</w:t>
      </w:r>
      <w:r w:rsidR="007413FC">
        <w:t xml:space="preserve"> </w:t>
      </w:r>
      <w:r w:rsidR="00B17234">
        <w:t>civil war is as terrible as Hobbes describes</w:t>
      </w:r>
      <w:r w:rsidR="00A726FD" w:rsidRPr="00A726FD">
        <w:t>, th</w:t>
      </w:r>
      <w:r w:rsidR="00965C5E">
        <w:t>e civil-war</w:t>
      </w:r>
      <w:r w:rsidR="00007036">
        <w:t xml:space="preserve"> proviso is much lower</w:t>
      </w:r>
      <w:r w:rsidR="00965C5E">
        <w:t xml:space="preserve"> than the stateless-society proviso </w:t>
      </w:r>
      <w:r w:rsidR="008C6DE0">
        <w:t xml:space="preserve">used </w:t>
      </w:r>
      <w:r w:rsidR="00965C5E">
        <w:t xml:space="preserve">throughout this </w:t>
      </w:r>
      <w:r w:rsidR="00A929D8">
        <w:t>article. A</w:t>
      </w:r>
      <w:r w:rsidR="00007036">
        <w:t>gainst th</w:t>
      </w:r>
      <w:r w:rsidR="00D056A4">
        <w:t>e civil-war</w:t>
      </w:r>
      <w:r w:rsidR="00007036">
        <w:t xml:space="preserve"> proviso, perhaps states are justified</w:t>
      </w:r>
      <w:r w:rsidR="00D056A4">
        <w:t xml:space="preserve">. </w:t>
      </w:r>
      <w:r w:rsidR="00485D78">
        <w:t xml:space="preserve">We </w:t>
      </w:r>
      <w:r w:rsidR="00500A05">
        <w:t>concede</w:t>
      </w:r>
      <w:r w:rsidR="00485D78">
        <w:t xml:space="preserve"> the empirical claims</w:t>
      </w:r>
      <w:r w:rsidR="00500A05">
        <w:t xml:space="preserve"> in this argument</w:t>
      </w:r>
      <w:r w:rsidR="00485D78">
        <w:t xml:space="preserve"> but doubt that one can construct a plausible argument from them to the conclusion that the </w:t>
      </w:r>
      <w:r w:rsidR="00006A42">
        <w:t>stateless-</w:t>
      </w:r>
      <w:r w:rsidR="00840C28">
        <w:t>societ</w:t>
      </w:r>
      <w:r w:rsidR="00006A42">
        <w:t>y proviso</w:t>
      </w:r>
      <w:r w:rsidR="00840C28">
        <w:t xml:space="preserve"> is normatively </w:t>
      </w:r>
      <w:r w:rsidR="00840C28">
        <w:rPr>
          <w:i/>
        </w:rPr>
        <w:t>irrelevant</w:t>
      </w:r>
      <w:r w:rsidR="00A63347">
        <w:t>.</w:t>
      </w:r>
      <w:r w:rsidR="00387FAD">
        <w:t xml:space="preserve"> </w:t>
      </w:r>
    </w:p>
    <w:p w14:paraId="735E0D70" w14:textId="7A7C969F" w:rsidR="001C3467" w:rsidRDefault="00291A2E" w:rsidP="005A0254">
      <w:pPr>
        <w:spacing w:line="480" w:lineRule="auto"/>
        <w:jc w:val="both"/>
      </w:pPr>
      <w:r>
        <w:tab/>
        <w:t xml:space="preserve">Although the argument in this section and </w:t>
      </w:r>
      <w:r w:rsidR="00304F20">
        <w:t>t</w:t>
      </w:r>
      <w:r w:rsidR="005A0254">
        <w:t>he ought-implies-can argument addressed</w:t>
      </w:r>
      <w:r w:rsidR="00D6008F">
        <w:t xml:space="preserve"> </w:t>
      </w:r>
      <w:r w:rsidR="00A74B0B">
        <w:t xml:space="preserve">in </w:t>
      </w:r>
      <w:r w:rsidR="00A63347">
        <w:t>4C</w:t>
      </w:r>
      <w:r w:rsidR="00304F20">
        <w:t xml:space="preserve"> both have to do with population size, they are very different arguments. </w:t>
      </w:r>
      <w:r w:rsidR="00191761">
        <w:t>The</w:t>
      </w:r>
      <w:r w:rsidR="00672C5F">
        <w:t xml:space="preserve"> ou</w:t>
      </w:r>
      <w:r w:rsidR="00CE5A70">
        <w:t>gh</w:t>
      </w:r>
      <w:r w:rsidR="00672C5F">
        <w:t>t-implies-can</w:t>
      </w:r>
      <w:r w:rsidR="00191761">
        <w:t xml:space="preserve"> argument:</w:t>
      </w:r>
      <w:r w:rsidR="00D45024">
        <w:t xml:space="preserve"> </w:t>
      </w:r>
    </w:p>
    <w:p w14:paraId="156A38E0" w14:textId="77777777" w:rsidR="001C3467" w:rsidRDefault="001C3467" w:rsidP="005A0254">
      <w:pPr>
        <w:spacing w:line="480" w:lineRule="auto"/>
        <w:jc w:val="both"/>
      </w:pPr>
    </w:p>
    <w:p w14:paraId="604281D2" w14:textId="77777777" w:rsidR="006D5B75" w:rsidRDefault="006D5B75" w:rsidP="006D5B75">
      <w:pPr>
        <w:spacing w:line="480" w:lineRule="auto"/>
        <w:ind w:left="1440" w:hanging="720"/>
        <w:jc w:val="both"/>
      </w:pPr>
      <w:r>
        <w:t>P1:</w:t>
      </w:r>
      <w:r>
        <w:tab/>
        <w:t>The state had to develop, because of the size of the population.</w:t>
      </w:r>
    </w:p>
    <w:p w14:paraId="0ADEB30D" w14:textId="2C8C2CA2" w:rsidR="0005056A" w:rsidRDefault="0005056A" w:rsidP="0005056A">
      <w:pPr>
        <w:spacing w:line="480" w:lineRule="auto"/>
        <w:ind w:left="1440" w:hanging="720"/>
        <w:jc w:val="both"/>
      </w:pPr>
      <w:r>
        <w:t>P2:</w:t>
      </w:r>
      <w:r>
        <w:tab/>
      </w:r>
      <w:r w:rsidR="00845B69">
        <w:t>Under present conditions t</w:t>
      </w:r>
      <w:r w:rsidR="00D45024">
        <w:t xml:space="preserve">he state cannot </w:t>
      </w:r>
      <w:r w:rsidR="001C3467">
        <w:t>avoid harming people relative to the</w:t>
      </w:r>
      <w:r w:rsidR="004E2165">
        <w:t xml:space="preserve"> stateless-</w:t>
      </w:r>
      <w:r w:rsidR="001C3467">
        <w:t>society proviso</w:t>
      </w:r>
      <w:r w:rsidR="00A9745B">
        <w:t>.</w:t>
      </w:r>
    </w:p>
    <w:p w14:paraId="0B5E839B" w14:textId="690785A9" w:rsidR="00A9745B" w:rsidRDefault="0005056A" w:rsidP="0005056A">
      <w:pPr>
        <w:spacing w:line="480" w:lineRule="auto"/>
        <w:ind w:left="1440" w:hanging="720"/>
        <w:jc w:val="both"/>
      </w:pPr>
      <w:r>
        <w:t>C:</w:t>
      </w:r>
      <w:r>
        <w:tab/>
      </w:r>
      <w:r w:rsidR="00900B35">
        <w:t>While these conditions persist, t</w:t>
      </w:r>
      <w:r w:rsidR="00A9745B">
        <w:t xml:space="preserve">he </w:t>
      </w:r>
      <w:r>
        <w:t>s</w:t>
      </w:r>
      <w:r w:rsidR="00A9745B">
        <w:t xml:space="preserve">tate does not have to </w:t>
      </w:r>
      <w:r w:rsidR="00900B35">
        <w:t>satisfy that</w:t>
      </w:r>
      <w:r w:rsidR="00A9745B">
        <w:t xml:space="preserve"> proviso.</w:t>
      </w:r>
    </w:p>
    <w:p w14:paraId="126A1650" w14:textId="77777777" w:rsidR="00191761" w:rsidRDefault="00191761" w:rsidP="005A0254">
      <w:pPr>
        <w:spacing w:line="480" w:lineRule="auto"/>
        <w:jc w:val="both"/>
      </w:pPr>
    </w:p>
    <w:p w14:paraId="5AA183F8" w14:textId="4C6DC206" w:rsidR="00E64E51" w:rsidRDefault="00E64E51" w:rsidP="005A0254">
      <w:pPr>
        <w:spacing w:line="480" w:lineRule="auto"/>
        <w:jc w:val="both"/>
      </w:pPr>
      <w:r>
        <w:t>As 4C argued, u</w:t>
      </w:r>
      <w:r w:rsidR="00191761">
        <w:t xml:space="preserve">nder this argument </w:t>
      </w:r>
      <w:r w:rsidR="00672C5F">
        <w:t xml:space="preserve">the </w:t>
      </w:r>
      <w:r w:rsidR="0055519F">
        <w:t xml:space="preserve">proviso remains relevant, although it </w:t>
      </w:r>
      <w:r w:rsidR="00BC5CFA">
        <w:t>can</w:t>
      </w:r>
      <w:r w:rsidR="0055519F">
        <w:t xml:space="preserve"> </w:t>
      </w:r>
      <w:r w:rsidR="00BC5CFA">
        <w:t xml:space="preserve">be </w:t>
      </w:r>
      <w:r w:rsidR="0055519F">
        <w:t>overridden</w:t>
      </w:r>
      <w:r w:rsidR="0065295A">
        <w:t xml:space="preserve">. </w:t>
      </w:r>
    </w:p>
    <w:p w14:paraId="250E93A1" w14:textId="7C2F6A19" w:rsidR="00E64E51" w:rsidRDefault="00E64E51" w:rsidP="005A0254">
      <w:pPr>
        <w:spacing w:line="480" w:lineRule="auto"/>
        <w:jc w:val="both"/>
      </w:pPr>
      <w:r>
        <w:tab/>
        <w:t>The civil-war proviso argument:</w:t>
      </w:r>
    </w:p>
    <w:p w14:paraId="08FCEBB7" w14:textId="77777777" w:rsidR="0081161A" w:rsidRDefault="0081161A" w:rsidP="005A0254">
      <w:pPr>
        <w:spacing w:line="480" w:lineRule="auto"/>
        <w:jc w:val="both"/>
      </w:pPr>
    </w:p>
    <w:p w14:paraId="5264B3A5" w14:textId="593BD5B9" w:rsidR="0081161A" w:rsidRDefault="0092093E" w:rsidP="0081161A">
      <w:pPr>
        <w:spacing w:line="480" w:lineRule="auto"/>
        <w:ind w:left="1440" w:hanging="720"/>
        <w:jc w:val="both"/>
      </w:pPr>
      <w:r>
        <w:t>P1:</w:t>
      </w:r>
      <w:r>
        <w:tab/>
        <w:t xml:space="preserve">The state had to develop, </w:t>
      </w:r>
      <w:r w:rsidR="0081161A">
        <w:t>becaus</w:t>
      </w:r>
      <w:r>
        <w:t>e of the size of the population</w:t>
      </w:r>
      <w:r w:rsidR="0081161A">
        <w:t>.</w:t>
      </w:r>
    </w:p>
    <w:p w14:paraId="7C4C941C" w14:textId="0F9176B7" w:rsidR="0081161A" w:rsidRDefault="0081161A" w:rsidP="0081161A">
      <w:pPr>
        <w:spacing w:line="480" w:lineRule="auto"/>
        <w:ind w:left="1440" w:hanging="720"/>
        <w:jc w:val="both"/>
      </w:pPr>
      <w:r>
        <w:t>P2:</w:t>
      </w:r>
      <w:r>
        <w:tab/>
        <w:t xml:space="preserve">The </w:t>
      </w:r>
      <w:r w:rsidR="00FA67CE">
        <w:t>current alternative to the state is civil war.</w:t>
      </w:r>
    </w:p>
    <w:p w14:paraId="3B425E7B" w14:textId="6BF15C15" w:rsidR="00E64E51" w:rsidRDefault="0081161A" w:rsidP="003E0C55">
      <w:pPr>
        <w:spacing w:line="480" w:lineRule="auto"/>
        <w:ind w:left="1440" w:hanging="720"/>
        <w:jc w:val="both"/>
      </w:pPr>
      <w:r>
        <w:t>C:</w:t>
      </w:r>
      <w:r>
        <w:tab/>
        <w:t xml:space="preserve">The </w:t>
      </w:r>
      <w:r w:rsidR="003E0C55">
        <w:t xml:space="preserve">state has no moral responsibility to fulfill the stateless-society proviso </w:t>
      </w:r>
      <w:r w:rsidR="003E0C55" w:rsidRPr="00CB5CB0">
        <w:rPr>
          <w:i/>
        </w:rPr>
        <w:t>even if it can</w:t>
      </w:r>
      <w:r w:rsidR="003E0C55">
        <w:t>.</w:t>
      </w:r>
    </w:p>
    <w:p w14:paraId="0FB2EDB4" w14:textId="77777777" w:rsidR="00E64E51" w:rsidRDefault="00E64E51" w:rsidP="005A0254">
      <w:pPr>
        <w:spacing w:line="480" w:lineRule="auto"/>
        <w:jc w:val="both"/>
      </w:pPr>
    </w:p>
    <w:p w14:paraId="7ABCAB02" w14:textId="186B0BAC" w:rsidR="00EA5289" w:rsidRDefault="003E0C55" w:rsidP="005A0254">
      <w:pPr>
        <w:spacing w:line="480" w:lineRule="auto"/>
        <w:jc w:val="both"/>
      </w:pPr>
      <w:r>
        <w:t>To focus on the area in which t</w:t>
      </w:r>
      <w:r w:rsidR="004E5421">
        <w:t>he out-implies-can and the irrelevance argument produce different results</w:t>
      </w:r>
      <w:r w:rsidR="00CB5CB0">
        <w:t xml:space="preserve">, this section assumes a situation in which some people </w:t>
      </w:r>
      <w:r w:rsidR="00A703C9">
        <w:t xml:space="preserve">are below the threshold for the stateless-society proviso, above the threshold for the civil-war proviso, and it is possible for the state to </w:t>
      </w:r>
      <w:r w:rsidR="00AB6C0D">
        <w:t xml:space="preserve">use policies that would bring everyone up to the stateless-society proviso at a reasonable cost. </w:t>
      </w:r>
    </w:p>
    <w:p w14:paraId="51E24CDF" w14:textId="6F64D2E9" w:rsidR="00204171" w:rsidRDefault="00204171" w:rsidP="003A03A0">
      <w:pPr>
        <w:spacing w:line="480" w:lineRule="auto"/>
        <w:jc w:val="both"/>
      </w:pPr>
      <w:r>
        <w:tab/>
      </w:r>
      <w:r w:rsidR="003A03A0">
        <w:t>A</w:t>
      </w:r>
      <w:r w:rsidR="00AE2E9C">
        <w:t>lthough (short of murder</w:t>
      </w:r>
      <w:r w:rsidR="004B4196">
        <w:t>, which would violate the proviso</w:t>
      </w:r>
      <w:r w:rsidR="00AE2E9C">
        <w:t xml:space="preserve">) the current population size is fixed, </w:t>
      </w:r>
      <w:r w:rsidR="006D5B75">
        <w:t xml:space="preserve">it cannot be seen as a completely exogenous variable. </w:t>
      </w:r>
      <w:r w:rsidR="004305A1">
        <w:t xml:space="preserve">The existence of the state, and </w:t>
      </w:r>
      <w:r w:rsidR="003E2E83">
        <w:t>the aggression of states in conquering most stateless societies around the world are part of the reasons that population is so high</w:t>
      </w:r>
      <w:r w:rsidR="004B4196">
        <w:t>.</w:t>
      </w:r>
      <w:r w:rsidR="003E2E83">
        <w:t xml:space="preserve"> </w:t>
      </w:r>
      <w:r w:rsidR="004305A1">
        <w:t>The current population size</w:t>
      </w:r>
      <w:r w:rsidR="00AE2E9C">
        <w:t xml:space="preserve"> has been affected by past policies, and future population size will be affected by today’s policies. </w:t>
      </w:r>
      <w:r w:rsidR="009E647C">
        <w:t>Over time, the state does control p</w:t>
      </w:r>
      <w:r w:rsidR="004B4196">
        <w:t>opulation</w:t>
      </w:r>
      <w:r w:rsidR="0055098E">
        <w:t xml:space="preserve">. </w:t>
      </w:r>
      <w:r w:rsidR="009E647C">
        <w:t>Therefore</w:t>
      </w:r>
      <w:r w:rsidR="00A65772">
        <w:t xml:space="preserve">, </w:t>
      </w:r>
      <w:r>
        <w:t>the appeal to current population size runs into a problem Jean Hampton recognized, “</w:t>
      </w:r>
      <w:r w:rsidRPr="00914A36">
        <w:t>choice is essentially ‘rigged’ by a political society that creates in us the very reason we use to choose it an</w:t>
      </w:r>
      <w:r>
        <w:t>d</w:t>
      </w:r>
      <w:r w:rsidRPr="00914A36">
        <w:t xml:space="preserve"> that </w:t>
      </w:r>
      <w:r>
        <w:t xml:space="preserve">appears to justify its existence” </w:t>
      </w:r>
      <w:r>
        <w:fldChar w:fldCharType="begin"/>
      </w:r>
      <w:r>
        <w:instrText xml:space="preserve"> ADDIN EN.CITE &lt;EndNote&gt;&lt;Cite&gt;&lt;Author&gt;Hampton&lt;/Author&gt;&lt;Year&gt;1988&lt;/Year&gt;&lt;RecNum&gt;1111&lt;/RecNum&gt;&lt;Suffix&gt;`, p. 271&lt;/Suffix&gt;&lt;DisplayText&gt;(Hampton, 1988, p. 271)&lt;/DisplayText&gt;&lt;record&gt;&lt;rec-number&gt;1111&lt;/rec-number&gt;&lt;foreign-keys&gt;&lt;key app="EN" db-id="evwd9vwepx9tsle9eeavwxao2tvzszf5dsav" timestamp="1409863711"&gt;1111&lt;/key&gt;&lt;/foreign-keys&gt;&lt;ref-type name="Book"&gt;6&lt;/ref-type&gt;&lt;contributors&gt;&lt;authors&gt;&lt;author&gt;Hampton, Jean&lt;/author&gt;&lt;/authors&gt;&lt;/contributors&gt;&lt;titles&gt;&lt;title&gt;Hobbes and the social contract tradition&lt;/title&gt;&lt;/titles&gt;&lt;dates&gt;&lt;year&gt;1988&lt;/year&gt;&lt;/dates&gt;&lt;publisher&gt;Cambridge University Press&lt;/publisher&gt;&lt;isbn&gt;0521368278&lt;/isbn&gt;&lt;urls&gt;&lt;/urls&gt;&lt;/record&gt;&lt;/Cite&gt;&lt;/EndNote&gt;</w:instrText>
      </w:r>
      <w:r>
        <w:fldChar w:fldCharType="separate"/>
      </w:r>
      <w:r>
        <w:rPr>
          <w:noProof/>
        </w:rPr>
        <w:t>(Hampton, 1988, p. 271)</w:t>
      </w:r>
      <w:r>
        <w:fldChar w:fldCharType="end"/>
      </w:r>
      <w:r>
        <w:t xml:space="preserve">. </w:t>
      </w:r>
      <w:r w:rsidR="00CF3AA4">
        <w:t>Peop</w:t>
      </w:r>
      <w:r w:rsidR="008C6DE0">
        <w:t>le in power simultaneously use</w:t>
      </w:r>
      <w:r w:rsidR="00CF3AA4">
        <w:t xml:space="preserve"> the</w:t>
      </w:r>
      <w:r w:rsidR="007834C8">
        <w:t xml:space="preserve"> threat of civil war </w:t>
      </w:r>
      <w:r w:rsidR="00CF3AA4">
        <w:t xml:space="preserve">as an excuse not </w:t>
      </w:r>
      <w:r w:rsidR="007834C8">
        <w:t xml:space="preserve">to help disadvantaged people </w:t>
      </w:r>
      <w:r w:rsidR="003A1186">
        <w:t>and purs</w:t>
      </w:r>
      <w:r w:rsidR="008C6DE0">
        <w:t>e</w:t>
      </w:r>
      <w:r w:rsidR="003A1186">
        <w:t xml:space="preserve"> policies </w:t>
      </w:r>
      <w:r w:rsidR="00B6343D">
        <w:t xml:space="preserve">to maintain that thread of civil war so that they will not have to help disadvantaged people in the future. </w:t>
      </w:r>
      <w:r w:rsidR="004A61C9">
        <w:t>There might be other good reasons to maintain a high population, but if so, it</w:t>
      </w:r>
      <w:r>
        <w:t xml:space="preserve"> is reasonable for people </w:t>
      </w:r>
      <w:r w:rsidR="002F4D0E">
        <w:t>whose current</w:t>
      </w:r>
      <w:r w:rsidR="00881D8A">
        <w:t xml:space="preserve"> living standards are below the stateless-society threshold</w:t>
      </w:r>
      <w:r>
        <w:t xml:space="preserve"> to ask for compensation </w:t>
      </w:r>
      <w:r w:rsidR="002F4D0E">
        <w:t>so that they too ca</w:t>
      </w:r>
      <w:r w:rsidR="0065151B">
        <w:t>n</w:t>
      </w:r>
      <w:r w:rsidR="002F4D0E">
        <w:t xml:space="preserve"> share in the benefits of higher population. </w:t>
      </w:r>
    </w:p>
    <w:p w14:paraId="57ECDD20" w14:textId="1029F4E5" w:rsidR="00223F6C" w:rsidRDefault="00663E09" w:rsidP="00EF4AE2">
      <w:pPr>
        <w:spacing w:line="480" w:lineRule="auto"/>
        <w:jc w:val="both"/>
      </w:pPr>
      <w:r>
        <w:tab/>
        <w:t>If people in power refuse to compensate, it is hard to maintain that they have done what contractarian</w:t>
      </w:r>
      <w:r w:rsidR="00963F9F">
        <w:t xml:space="preserve">ism requires: </w:t>
      </w:r>
      <w:r w:rsidR="009C129C">
        <w:t xml:space="preserve">to justify authority to any reasonable or rational person subject to it. </w:t>
      </w:r>
      <w:r w:rsidR="000A128C">
        <w:t>Stateless societies are real, not some</w:t>
      </w:r>
      <w:r w:rsidR="007F4D92">
        <w:t xml:space="preserve"> theoretical alternative. The disadvantaged make a moderate request when they ask for compensation to the point that they are no worse off than people were before states conquered their region. </w:t>
      </w:r>
      <w:r w:rsidR="002240B5">
        <w:t xml:space="preserve">A contractarian committed to the irrelevance of </w:t>
      </w:r>
      <w:r w:rsidR="00885E32">
        <w:t>that comparison</w:t>
      </w:r>
      <w:r w:rsidR="00411288">
        <w:t xml:space="preserve"> has to go to people so disadvantaged; claim that more advantaged people have no mo</w:t>
      </w:r>
      <w:r w:rsidR="002D0022">
        <w:t>ral responsibility to help any such people, no matter how many of t</w:t>
      </w:r>
      <w:bookmarkStart w:id="0" w:name="_GoBack"/>
      <w:bookmarkEnd w:id="0"/>
      <w:r w:rsidR="002D0022">
        <w:t xml:space="preserve">hem there are nor how affordable it might be to help them. </w:t>
      </w:r>
      <w:r w:rsidR="00687148">
        <w:t>Disadvantage</w:t>
      </w:r>
      <w:r w:rsidR="00526BD3">
        <w:t>d</w:t>
      </w:r>
      <w:r w:rsidR="00687148">
        <w:t xml:space="preserve"> people should be morally concerned only with whether they would be bet</w:t>
      </w:r>
      <w:r w:rsidR="003A03A0">
        <w:t xml:space="preserve">ter off in a massive civil war. A contractarian committed to the civil-war proviso would have to assert that any </w:t>
      </w:r>
      <w:r w:rsidR="002C0F7F">
        <w:t xml:space="preserve">disadvantaged person who demanded more than that is either unreasonable or irrational. </w:t>
      </w:r>
      <w:r w:rsidR="002E724E">
        <w:t xml:space="preserve">Such a dismissal of a very modest request strains credulity, and so we conclude that the </w:t>
      </w:r>
      <w:r w:rsidR="00800DA4">
        <w:t xml:space="preserve">stateless society proviso remains relevant: any state that can but refuses to </w:t>
      </w:r>
      <w:r w:rsidR="0065151B">
        <w:t xml:space="preserve">satisfy </w:t>
      </w:r>
      <w:r w:rsidR="0038554A">
        <w:t xml:space="preserve">it </w:t>
      </w:r>
      <w:r w:rsidR="00800DA4">
        <w:t>fails to meet the minimal conditions for justifying its authority.</w:t>
      </w:r>
    </w:p>
    <w:p w14:paraId="336EE32A" w14:textId="21F35B16" w:rsidR="00AB0782" w:rsidRDefault="007579B3" w:rsidP="00AB0782">
      <w:pPr>
        <w:pStyle w:val="Heading1"/>
      </w:pPr>
      <w:r>
        <w:t>5</w:t>
      </w:r>
      <w:r w:rsidR="00AB0782">
        <w:t>. Conclusion</w:t>
      </w:r>
    </w:p>
    <w:p w14:paraId="5DB727FE" w14:textId="1EC443F5" w:rsidR="00A418D5" w:rsidRDefault="00A418D5" w:rsidP="00EF4AE2">
      <w:pPr>
        <w:spacing w:line="480" w:lineRule="auto"/>
        <w:jc w:val="both"/>
      </w:pPr>
      <w:r>
        <w:tab/>
        <w:t>This article argued the following points. The Hobbesian hypothesis, which we define as the claim that all people are better off under state authority than they wou</w:t>
      </w:r>
      <w:r w:rsidR="0091009E">
        <w:t>l</w:t>
      </w:r>
      <w:r>
        <w:t xml:space="preserve">d be outside of it, is an empirical claim about </w:t>
      </w:r>
      <w:r w:rsidRPr="00B3350E">
        <w:t>all</w:t>
      </w:r>
      <w:r>
        <w:t xml:space="preserve"> stateless societies. It is</w:t>
      </w:r>
      <w:r w:rsidRPr="000D70B4">
        <w:t xml:space="preserve"> an essential premise </w:t>
      </w:r>
      <w:r>
        <w:t>i</w:t>
      </w:r>
      <w:r w:rsidR="0091009E">
        <w:t>n</w:t>
      </w:r>
      <w:r>
        <w:t xml:space="preserve"> most contractarian justifications of government sovereignty. Many small-scale societies are stateless. Anthropological evidence from them provides sufficient reason to doubt the truth of the hypothesis, if not to reject it entirely. Therefore, contractarian theory has not done what it claims to do: it has not justified state </w:t>
      </w:r>
      <w:r w:rsidR="00483119">
        <w:t>sovereignty</w:t>
      </w:r>
      <w:r>
        <w:t xml:space="preserve"> to each person subject to it by demonstrating that </w:t>
      </w:r>
      <w:r w:rsidR="0091009E">
        <w:t>they benefit from that authority</w:t>
      </w:r>
      <w:r>
        <w:t>.</w:t>
      </w:r>
      <w:r w:rsidR="0091009E">
        <w:t xml:space="preserve"> </w:t>
      </w:r>
      <w:r w:rsidR="004D6C25">
        <w:t>To be justified in contractarian terms, states have to do something to improve the living standards of disadvantaged people under their rule.</w:t>
      </w:r>
    </w:p>
    <w:p w14:paraId="12970A9A" w14:textId="64186EC4" w:rsidR="00762BE3" w:rsidRDefault="00795D81" w:rsidP="00EF4AE2">
      <w:pPr>
        <w:spacing w:line="480" w:lineRule="auto"/>
        <w:jc w:val="both"/>
      </w:pPr>
      <w:r>
        <w:tab/>
        <w:t xml:space="preserve">If instead we assume, based on prejudices </w:t>
      </w:r>
      <w:r w:rsidR="002455D8">
        <w:t xml:space="preserve">inherited from our colonial ancestors, that everyone in state society is automatically better off than everyone in stateless societies, </w:t>
      </w:r>
      <w:r w:rsidR="000C484A">
        <w:t xml:space="preserve">we ignore </w:t>
      </w:r>
      <w:r w:rsidR="00FA23B1">
        <w:t xml:space="preserve">important normative issues connected to </w:t>
      </w:r>
      <w:r w:rsidR="000C484A">
        <w:t xml:space="preserve">our responsibility to the disadvantaged </w:t>
      </w:r>
      <w:r w:rsidR="00FA23B1">
        <w:t>in our own societies.</w:t>
      </w:r>
    </w:p>
    <w:p w14:paraId="6D5A5682" w14:textId="59D7FE26" w:rsidR="00CE636D" w:rsidRDefault="009A53EB" w:rsidP="005216E8">
      <w:pPr>
        <w:pStyle w:val="Heading1"/>
      </w:pPr>
      <w:r>
        <w:t>Bibliography</w:t>
      </w:r>
    </w:p>
    <w:p w14:paraId="0C602487" w14:textId="77777777" w:rsidR="00A01614" w:rsidRPr="00A01614" w:rsidRDefault="00CE636D" w:rsidP="00A01614">
      <w:pPr>
        <w:pStyle w:val="EndNoteBibliography"/>
        <w:ind w:left="720" w:hanging="720"/>
        <w:rPr>
          <w:noProof/>
        </w:rPr>
      </w:pPr>
      <w:r>
        <w:fldChar w:fldCharType="begin"/>
      </w:r>
      <w:r>
        <w:instrText xml:space="preserve"> ADDIN EN.REFLIST </w:instrText>
      </w:r>
      <w:r>
        <w:fldChar w:fldCharType="separate"/>
      </w:r>
      <w:r w:rsidR="00A01614" w:rsidRPr="00A01614">
        <w:rPr>
          <w:noProof/>
        </w:rPr>
        <w:t xml:space="preserve">Aguiar, M., &amp; Hurst, E. (2007). Measuring Leisure: The Allocation of Time over Five Decades. </w:t>
      </w:r>
      <w:r w:rsidR="00A01614" w:rsidRPr="00A01614">
        <w:rPr>
          <w:i/>
          <w:noProof/>
        </w:rPr>
        <w:t>Quarterly Journal of Economics, 122</w:t>
      </w:r>
      <w:r w:rsidR="00A01614" w:rsidRPr="00A01614">
        <w:rPr>
          <w:noProof/>
        </w:rPr>
        <w:t xml:space="preserve">(3), 969-1006. </w:t>
      </w:r>
    </w:p>
    <w:p w14:paraId="2AD43BD7" w14:textId="77777777" w:rsidR="00A01614" w:rsidRPr="00A01614" w:rsidRDefault="00A01614" w:rsidP="00A01614">
      <w:pPr>
        <w:pStyle w:val="EndNoteBibliography"/>
        <w:ind w:left="720" w:hanging="720"/>
        <w:rPr>
          <w:noProof/>
        </w:rPr>
      </w:pPr>
      <w:r w:rsidRPr="00A01614">
        <w:rPr>
          <w:noProof/>
        </w:rPr>
        <w:t xml:space="preserve">Aykroyd, R. G., Lucy, D., Pollard, A. M., &amp; Roberts, C. A. (1999). Nasty, Brutish, but Not Necessarily Short: A Reconsideration of the Statistical Methods Used to Calculate Age at Death from Adult Human Skeletal and Dental Age Indicators quick view. </w:t>
      </w:r>
      <w:r w:rsidRPr="00A01614">
        <w:rPr>
          <w:i/>
          <w:noProof/>
        </w:rPr>
        <w:t>American Antiquity, 64</w:t>
      </w:r>
      <w:r w:rsidRPr="00A01614">
        <w:rPr>
          <w:noProof/>
        </w:rPr>
        <w:t xml:space="preserve">(1), 55-70. </w:t>
      </w:r>
    </w:p>
    <w:p w14:paraId="5D5A7990" w14:textId="77777777" w:rsidR="00A01614" w:rsidRPr="00A01614" w:rsidRDefault="00A01614" w:rsidP="00A01614">
      <w:pPr>
        <w:pStyle w:val="EndNoteBibliography"/>
        <w:ind w:left="720" w:hanging="720"/>
        <w:rPr>
          <w:noProof/>
        </w:rPr>
      </w:pPr>
      <w:r w:rsidRPr="00A01614">
        <w:rPr>
          <w:noProof/>
        </w:rPr>
        <w:t xml:space="preserve">Bird-David, N. (1990). The Giving Environment: Another Perspective on the Economic System of Gatherer-Hunters. </w:t>
      </w:r>
      <w:r w:rsidRPr="00A01614">
        <w:rPr>
          <w:i/>
          <w:noProof/>
        </w:rPr>
        <w:t>Current Anthropology, 31</w:t>
      </w:r>
      <w:r w:rsidRPr="00A01614">
        <w:rPr>
          <w:noProof/>
        </w:rPr>
        <w:t xml:space="preserve">(2), 189-196. </w:t>
      </w:r>
    </w:p>
    <w:p w14:paraId="74883B55" w14:textId="77777777" w:rsidR="00A01614" w:rsidRPr="00A01614" w:rsidRDefault="00A01614" w:rsidP="00A01614">
      <w:pPr>
        <w:pStyle w:val="EndNoteBibliography"/>
        <w:ind w:left="720" w:hanging="720"/>
        <w:rPr>
          <w:noProof/>
        </w:rPr>
      </w:pPr>
      <w:r w:rsidRPr="00A01614">
        <w:rPr>
          <w:noProof/>
        </w:rPr>
        <w:t xml:space="preserve">Bird-David, N. (1994). Sociality and Immediacy: or, past and present conversations on bands. </w:t>
      </w:r>
      <w:r w:rsidRPr="00A01614">
        <w:rPr>
          <w:i/>
          <w:noProof/>
        </w:rPr>
        <w:t>Man, 29</w:t>
      </w:r>
      <w:r w:rsidRPr="00A01614">
        <w:rPr>
          <w:noProof/>
        </w:rPr>
        <w:t xml:space="preserve">(3), 583-603. </w:t>
      </w:r>
    </w:p>
    <w:p w14:paraId="3FF6CB6B" w14:textId="77777777" w:rsidR="00A01614" w:rsidRPr="00A01614" w:rsidRDefault="00A01614" w:rsidP="00A01614">
      <w:pPr>
        <w:pStyle w:val="EndNoteBibliography"/>
        <w:ind w:left="720" w:hanging="720"/>
        <w:rPr>
          <w:noProof/>
        </w:rPr>
      </w:pPr>
      <w:r w:rsidRPr="00A01614">
        <w:rPr>
          <w:noProof/>
        </w:rPr>
        <w:t xml:space="preserve">Black, R., Morris, S., &amp; Bryce, J. (2003). Where and Why Are 10 Million Children Dying Every Year? </w:t>
      </w:r>
      <w:r w:rsidRPr="00A01614">
        <w:rPr>
          <w:i/>
          <w:noProof/>
        </w:rPr>
        <w:t>The Lancet, 361</w:t>
      </w:r>
      <w:r w:rsidRPr="00A01614">
        <w:rPr>
          <w:noProof/>
        </w:rPr>
        <w:t xml:space="preserve">, 2226-2234. </w:t>
      </w:r>
    </w:p>
    <w:p w14:paraId="1E83640D" w14:textId="77777777" w:rsidR="00A01614" w:rsidRPr="00A01614" w:rsidRDefault="00A01614" w:rsidP="00A01614">
      <w:pPr>
        <w:pStyle w:val="EndNoteBibliography"/>
        <w:ind w:left="720" w:hanging="720"/>
        <w:rPr>
          <w:noProof/>
        </w:rPr>
      </w:pPr>
      <w:r w:rsidRPr="00A01614">
        <w:rPr>
          <w:noProof/>
        </w:rPr>
        <w:t xml:space="preserve">Boehm, C. (2001). </w:t>
      </w:r>
      <w:r w:rsidRPr="00A01614">
        <w:rPr>
          <w:i/>
          <w:noProof/>
        </w:rPr>
        <w:t>Hierarchy in the Forest: The Evolution of Egalitarian Behavior</w:t>
      </w:r>
      <w:r w:rsidRPr="00A01614">
        <w:rPr>
          <w:noProof/>
        </w:rPr>
        <w:t>. Cambridge, MA: Harvard University Press.</w:t>
      </w:r>
    </w:p>
    <w:p w14:paraId="044B48BF" w14:textId="77777777" w:rsidR="00A01614" w:rsidRPr="00A01614" w:rsidRDefault="00A01614" w:rsidP="00A01614">
      <w:pPr>
        <w:pStyle w:val="EndNoteBibliography"/>
        <w:ind w:left="720" w:hanging="720"/>
        <w:rPr>
          <w:noProof/>
        </w:rPr>
      </w:pPr>
      <w:r w:rsidRPr="00A01614">
        <w:rPr>
          <w:noProof/>
        </w:rPr>
        <w:t xml:space="preserve">Bonta, B. D. (1997). Cooperation and Competition in Peaceful Societies. </w:t>
      </w:r>
      <w:r w:rsidRPr="00A01614">
        <w:rPr>
          <w:i/>
          <w:noProof/>
        </w:rPr>
        <w:t>Psychological Bulletin, 121</w:t>
      </w:r>
      <w:r w:rsidRPr="00A01614">
        <w:rPr>
          <w:noProof/>
        </w:rPr>
        <w:t xml:space="preserve">(2), 299-320. </w:t>
      </w:r>
    </w:p>
    <w:p w14:paraId="46BA20CB" w14:textId="77777777" w:rsidR="00A01614" w:rsidRPr="00A01614" w:rsidRDefault="00A01614" w:rsidP="00A01614">
      <w:pPr>
        <w:pStyle w:val="EndNoteBibliography"/>
        <w:ind w:left="720" w:hanging="720"/>
        <w:rPr>
          <w:noProof/>
        </w:rPr>
      </w:pPr>
      <w:r w:rsidRPr="00A01614">
        <w:rPr>
          <w:noProof/>
        </w:rPr>
        <w:t xml:space="preserve">Carneiro, R. L. (1970). A Theory of the Origin of the State. </w:t>
      </w:r>
      <w:r w:rsidRPr="00A01614">
        <w:rPr>
          <w:i/>
          <w:noProof/>
        </w:rPr>
        <w:t>Science, 169</w:t>
      </w:r>
      <w:r w:rsidRPr="00A01614">
        <w:rPr>
          <w:noProof/>
        </w:rPr>
        <w:t xml:space="preserve">(3947), 733 - 738. </w:t>
      </w:r>
    </w:p>
    <w:p w14:paraId="37FC1BBE" w14:textId="77777777" w:rsidR="00A01614" w:rsidRPr="00A01614" w:rsidRDefault="00A01614" w:rsidP="00A01614">
      <w:pPr>
        <w:pStyle w:val="EndNoteBibliography"/>
        <w:ind w:left="720" w:hanging="720"/>
        <w:rPr>
          <w:noProof/>
        </w:rPr>
      </w:pPr>
      <w:r w:rsidRPr="00A01614">
        <w:rPr>
          <w:noProof/>
        </w:rPr>
        <w:t xml:space="preserve">Clark, G. (2007). </w:t>
      </w:r>
      <w:r w:rsidRPr="00A01614">
        <w:rPr>
          <w:i/>
          <w:noProof/>
        </w:rPr>
        <w:t>A Farewell to Alms: A Brief Economic History of the World</w:t>
      </w:r>
      <w:r w:rsidRPr="00A01614">
        <w:rPr>
          <w:noProof/>
        </w:rPr>
        <w:t>. Princeton: Princeton University Press.</w:t>
      </w:r>
    </w:p>
    <w:p w14:paraId="6666C31B" w14:textId="77777777" w:rsidR="00A01614" w:rsidRPr="00A01614" w:rsidRDefault="00A01614" w:rsidP="00A01614">
      <w:pPr>
        <w:pStyle w:val="EndNoteBibliography"/>
        <w:ind w:left="720" w:hanging="720"/>
        <w:rPr>
          <w:noProof/>
        </w:rPr>
      </w:pPr>
      <w:r w:rsidRPr="00A01614">
        <w:rPr>
          <w:noProof/>
        </w:rPr>
        <w:t xml:space="preserve">D'Agostino, F., Gaus, G., &amp; Thrasher, J. (2011). Contemporary approaches to the social contract. In E. N. Zalta (Ed.), </w:t>
      </w:r>
      <w:r w:rsidRPr="00A01614">
        <w:rPr>
          <w:i/>
          <w:noProof/>
        </w:rPr>
        <w:t>The Stanford Encyclopedia of Philosophy</w:t>
      </w:r>
      <w:r w:rsidRPr="00A01614">
        <w:rPr>
          <w:noProof/>
        </w:rPr>
        <w:t xml:space="preserve"> (Spring 2014 Edition ed.). Stanford.</w:t>
      </w:r>
    </w:p>
    <w:p w14:paraId="6816FDC5" w14:textId="77777777" w:rsidR="00A01614" w:rsidRPr="00A01614" w:rsidRDefault="00A01614" w:rsidP="00A01614">
      <w:pPr>
        <w:pStyle w:val="EndNoteBibliography"/>
        <w:ind w:left="720" w:hanging="720"/>
        <w:rPr>
          <w:noProof/>
        </w:rPr>
      </w:pPr>
      <w:r w:rsidRPr="00A01614">
        <w:rPr>
          <w:noProof/>
        </w:rPr>
        <w:t xml:space="preserve">de Waal, F. (2006). </w:t>
      </w:r>
      <w:r w:rsidRPr="00A01614">
        <w:rPr>
          <w:i/>
          <w:noProof/>
        </w:rPr>
        <w:t>Primates and Philosophers: How Morality Evolved</w:t>
      </w:r>
      <w:r w:rsidRPr="00A01614">
        <w:rPr>
          <w:noProof/>
        </w:rPr>
        <w:t>. Princeton, NJ: Princeton University Press.</w:t>
      </w:r>
    </w:p>
    <w:p w14:paraId="3BBAF512" w14:textId="77777777" w:rsidR="00A01614" w:rsidRPr="00A01614" w:rsidRDefault="00A01614" w:rsidP="00A01614">
      <w:pPr>
        <w:pStyle w:val="EndNoteBibliography"/>
        <w:ind w:left="720" w:hanging="720"/>
        <w:rPr>
          <w:noProof/>
        </w:rPr>
      </w:pPr>
      <w:r w:rsidRPr="00A01614">
        <w:rPr>
          <w:noProof/>
        </w:rPr>
        <w:t xml:space="preserve">Diamond, J. (2012). </w:t>
      </w:r>
      <w:r w:rsidRPr="00A01614">
        <w:rPr>
          <w:i/>
          <w:noProof/>
        </w:rPr>
        <w:t>The world until yesterday: what can we learn from traditional societies?</w:t>
      </w:r>
      <w:r w:rsidRPr="00A01614">
        <w:rPr>
          <w:noProof/>
        </w:rPr>
        <w:t xml:space="preserve"> New York: Penguin.</w:t>
      </w:r>
    </w:p>
    <w:p w14:paraId="76A1CEFE" w14:textId="77777777" w:rsidR="00A01614" w:rsidRPr="00A01614" w:rsidRDefault="00A01614" w:rsidP="00A01614">
      <w:pPr>
        <w:pStyle w:val="EndNoteBibliography"/>
        <w:ind w:left="720" w:hanging="720"/>
        <w:rPr>
          <w:noProof/>
        </w:rPr>
      </w:pPr>
      <w:r w:rsidRPr="00A01614">
        <w:rPr>
          <w:noProof/>
        </w:rPr>
        <w:t xml:space="preserve">Durant, W. (2001). </w:t>
      </w:r>
      <w:r w:rsidRPr="00A01614">
        <w:rPr>
          <w:i/>
          <w:noProof/>
        </w:rPr>
        <w:t>Heroes of History</w:t>
      </w:r>
      <w:r w:rsidRPr="00A01614">
        <w:rPr>
          <w:noProof/>
        </w:rPr>
        <w:t>. New York: Simon &amp; Schuster.</w:t>
      </w:r>
    </w:p>
    <w:p w14:paraId="680499C8" w14:textId="77777777" w:rsidR="00A01614" w:rsidRPr="00A01614" w:rsidRDefault="00A01614" w:rsidP="00A01614">
      <w:pPr>
        <w:pStyle w:val="EndNoteBibliography"/>
        <w:ind w:left="720" w:hanging="720"/>
        <w:rPr>
          <w:noProof/>
        </w:rPr>
      </w:pPr>
      <w:r w:rsidRPr="00A01614">
        <w:rPr>
          <w:noProof/>
        </w:rPr>
        <w:t xml:space="preserve">Eaton, S. B., &amp; Eaton, S. (1999). Hunter-Gatherers and Human Health. In R. B. Lee (Ed.), </w:t>
      </w:r>
      <w:r w:rsidRPr="00A01614">
        <w:rPr>
          <w:i/>
          <w:noProof/>
        </w:rPr>
        <w:t>The Cambridge Encyclopedia of Hunters and Gatherers</w:t>
      </w:r>
      <w:r w:rsidRPr="00A01614">
        <w:rPr>
          <w:noProof/>
        </w:rPr>
        <w:t xml:space="preserve"> (pp. 449-456). Cambridge: Cambridge University Press.</w:t>
      </w:r>
    </w:p>
    <w:p w14:paraId="3F4937CF" w14:textId="77777777" w:rsidR="00A01614" w:rsidRPr="00A01614" w:rsidRDefault="00A01614" w:rsidP="00A01614">
      <w:pPr>
        <w:pStyle w:val="EndNoteBibliography"/>
        <w:ind w:left="720" w:hanging="720"/>
        <w:rPr>
          <w:noProof/>
        </w:rPr>
      </w:pPr>
      <w:r w:rsidRPr="00A01614">
        <w:rPr>
          <w:noProof/>
        </w:rPr>
        <w:t xml:space="preserve">Engels, F. (2004). </w:t>
      </w:r>
      <w:r w:rsidRPr="00A01614">
        <w:rPr>
          <w:i/>
          <w:noProof/>
        </w:rPr>
        <w:t>The Origin of the Family, Private Property and the State</w:t>
      </w:r>
      <w:r w:rsidRPr="00A01614">
        <w:rPr>
          <w:noProof/>
        </w:rPr>
        <w:t>. Chippendale, Australia: Resistance Books.</w:t>
      </w:r>
    </w:p>
    <w:p w14:paraId="45ED0F42" w14:textId="77777777" w:rsidR="00A01614" w:rsidRPr="00A01614" w:rsidRDefault="00A01614" w:rsidP="00A01614">
      <w:pPr>
        <w:pStyle w:val="EndNoteBibliography"/>
        <w:ind w:left="720" w:hanging="720"/>
        <w:rPr>
          <w:noProof/>
        </w:rPr>
      </w:pPr>
      <w:r w:rsidRPr="00A01614">
        <w:rPr>
          <w:noProof/>
        </w:rPr>
        <w:t xml:space="preserve">Epstein, R. A. (1995). </w:t>
      </w:r>
      <w:r w:rsidRPr="00A01614">
        <w:rPr>
          <w:i/>
          <w:noProof/>
        </w:rPr>
        <w:t>Simple Rules for a Complex World</w:t>
      </w:r>
      <w:r w:rsidRPr="00A01614">
        <w:rPr>
          <w:noProof/>
        </w:rPr>
        <w:t>. Cambridge, MA: Harvard University Press.</w:t>
      </w:r>
    </w:p>
    <w:p w14:paraId="7AF726F2" w14:textId="77777777" w:rsidR="00A01614" w:rsidRPr="00A01614" w:rsidRDefault="00A01614" w:rsidP="00A01614">
      <w:pPr>
        <w:pStyle w:val="EndNoteBibliography"/>
        <w:ind w:left="720" w:hanging="720"/>
        <w:rPr>
          <w:noProof/>
        </w:rPr>
      </w:pPr>
      <w:r w:rsidRPr="00A01614">
        <w:rPr>
          <w:noProof/>
        </w:rPr>
        <w:t>Food-and-Agriculture-Organization-of-the-United-Nations. (2008).</w:t>
      </w:r>
      <w:r w:rsidRPr="00A01614">
        <w:rPr>
          <w:i/>
          <w:noProof/>
        </w:rPr>
        <w:t xml:space="preserve"> Food Security Statistics</w:t>
      </w:r>
      <w:r w:rsidRPr="00A01614">
        <w:rPr>
          <w:noProof/>
        </w:rPr>
        <w:t>. State of Food Insecurity in the World.</w:t>
      </w:r>
    </w:p>
    <w:p w14:paraId="25B4827B" w14:textId="77777777" w:rsidR="00A01614" w:rsidRPr="00A01614" w:rsidRDefault="00A01614" w:rsidP="00A01614">
      <w:pPr>
        <w:pStyle w:val="EndNoteBibliography"/>
        <w:ind w:left="720" w:hanging="720"/>
        <w:rPr>
          <w:noProof/>
        </w:rPr>
      </w:pPr>
      <w:r w:rsidRPr="00A01614">
        <w:rPr>
          <w:noProof/>
        </w:rPr>
        <w:t xml:space="preserve">Fried, M. H. (1967). </w:t>
      </w:r>
      <w:r w:rsidRPr="00A01614">
        <w:rPr>
          <w:i/>
          <w:noProof/>
        </w:rPr>
        <w:t>The Evolution of Political Society: An Essay in Political Anthropology</w:t>
      </w:r>
      <w:r w:rsidRPr="00A01614">
        <w:rPr>
          <w:noProof/>
        </w:rPr>
        <w:t>. New York: Random House.</w:t>
      </w:r>
    </w:p>
    <w:p w14:paraId="729DD17E" w14:textId="77777777" w:rsidR="00A01614" w:rsidRPr="00A01614" w:rsidRDefault="00A01614" w:rsidP="00A01614">
      <w:pPr>
        <w:pStyle w:val="EndNoteBibliography"/>
        <w:ind w:left="720" w:hanging="720"/>
        <w:rPr>
          <w:noProof/>
        </w:rPr>
      </w:pPr>
      <w:r w:rsidRPr="00A01614">
        <w:rPr>
          <w:noProof/>
        </w:rPr>
        <w:t xml:space="preserve">Gauthier, D. P. (1969). </w:t>
      </w:r>
      <w:r w:rsidRPr="00A01614">
        <w:rPr>
          <w:i/>
          <w:noProof/>
        </w:rPr>
        <w:t>The Logic of Leviathan</w:t>
      </w:r>
      <w:r w:rsidRPr="00A01614">
        <w:rPr>
          <w:noProof/>
        </w:rPr>
        <w:t>. Oxford: Clarendon Press.</w:t>
      </w:r>
    </w:p>
    <w:p w14:paraId="3BA3F7C0" w14:textId="77777777" w:rsidR="00A01614" w:rsidRPr="00A01614" w:rsidRDefault="00A01614" w:rsidP="00A01614">
      <w:pPr>
        <w:pStyle w:val="EndNoteBibliography"/>
        <w:ind w:left="720" w:hanging="720"/>
        <w:rPr>
          <w:noProof/>
        </w:rPr>
      </w:pPr>
      <w:r w:rsidRPr="00A01614">
        <w:rPr>
          <w:noProof/>
        </w:rPr>
        <w:t xml:space="preserve">Gauthier, D. P. (1986). </w:t>
      </w:r>
      <w:r w:rsidRPr="00A01614">
        <w:rPr>
          <w:i/>
          <w:noProof/>
        </w:rPr>
        <w:t>Morals by Agreement</w:t>
      </w:r>
      <w:r w:rsidRPr="00A01614">
        <w:rPr>
          <w:noProof/>
        </w:rPr>
        <w:t>. Oxford: Clarendon Press.</w:t>
      </w:r>
    </w:p>
    <w:p w14:paraId="4ED7BCD7" w14:textId="77777777" w:rsidR="00A01614" w:rsidRPr="00A01614" w:rsidRDefault="00A01614" w:rsidP="00A01614">
      <w:pPr>
        <w:pStyle w:val="EndNoteBibliography"/>
        <w:ind w:left="720" w:hanging="720"/>
        <w:rPr>
          <w:noProof/>
        </w:rPr>
      </w:pPr>
      <w:r w:rsidRPr="00A01614">
        <w:rPr>
          <w:noProof/>
        </w:rPr>
        <w:t xml:space="preserve">Gurven, M., &amp; Kaplan, H. (2007). Longevity Among Hunter-Gatherers: A Cross-Cultural Examination. </w:t>
      </w:r>
      <w:r w:rsidRPr="00A01614">
        <w:rPr>
          <w:i/>
          <w:noProof/>
        </w:rPr>
        <w:t>Population and Development Review, 33</w:t>
      </w:r>
      <w:r w:rsidRPr="00A01614">
        <w:rPr>
          <w:noProof/>
        </w:rPr>
        <w:t xml:space="preserve">(2), 321–365. </w:t>
      </w:r>
    </w:p>
    <w:p w14:paraId="16F6DB9B" w14:textId="77777777" w:rsidR="00A01614" w:rsidRPr="00A01614" w:rsidRDefault="00A01614" w:rsidP="00A01614">
      <w:pPr>
        <w:pStyle w:val="EndNoteBibliography"/>
        <w:ind w:left="720" w:hanging="720"/>
        <w:rPr>
          <w:noProof/>
        </w:rPr>
      </w:pPr>
      <w:r w:rsidRPr="00A01614">
        <w:rPr>
          <w:noProof/>
        </w:rPr>
        <w:t xml:space="preserve">Hampsher-Monk, I. (1992). </w:t>
      </w:r>
      <w:r w:rsidRPr="00A01614">
        <w:rPr>
          <w:i/>
          <w:noProof/>
        </w:rPr>
        <w:t>A History of Modern Political Thought: major political thinkers from Hobbes to Marx</w:t>
      </w:r>
      <w:r w:rsidRPr="00A01614">
        <w:rPr>
          <w:noProof/>
        </w:rPr>
        <w:t>. Oxford: Blackwell.</w:t>
      </w:r>
    </w:p>
    <w:p w14:paraId="7C7073F3" w14:textId="77777777" w:rsidR="00A01614" w:rsidRPr="00A01614" w:rsidRDefault="00A01614" w:rsidP="00A01614">
      <w:pPr>
        <w:pStyle w:val="EndNoteBibliography"/>
        <w:ind w:left="720" w:hanging="720"/>
        <w:rPr>
          <w:noProof/>
        </w:rPr>
      </w:pPr>
      <w:r w:rsidRPr="00A01614">
        <w:rPr>
          <w:noProof/>
        </w:rPr>
        <w:t xml:space="preserve">Hampton, J. (1988). </w:t>
      </w:r>
      <w:r w:rsidRPr="00A01614">
        <w:rPr>
          <w:i/>
          <w:noProof/>
        </w:rPr>
        <w:t>Hobbes and the social contract tradition</w:t>
      </w:r>
      <w:r w:rsidRPr="00A01614">
        <w:rPr>
          <w:noProof/>
        </w:rPr>
        <w:t>: Cambridge University Press.</w:t>
      </w:r>
    </w:p>
    <w:p w14:paraId="58DD6365" w14:textId="77777777" w:rsidR="00A01614" w:rsidRPr="00A01614" w:rsidRDefault="00A01614" w:rsidP="00A01614">
      <w:pPr>
        <w:pStyle w:val="EndNoteBibliography"/>
        <w:ind w:left="720" w:hanging="720"/>
        <w:rPr>
          <w:noProof/>
        </w:rPr>
      </w:pPr>
      <w:r w:rsidRPr="00A01614">
        <w:rPr>
          <w:noProof/>
        </w:rPr>
        <w:t xml:space="preserve">Hardin, R. (2003). </w:t>
      </w:r>
      <w:r w:rsidRPr="00A01614">
        <w:rPr>
          <w:i/>
          <w:noProof/>
        </w:rPr>
        <w:t>Indeterminacy and society</w:t>
      </w:r>
      <w:r w:rsidRPr="00A01614">
        <w:rPr>
          <w:noProof/>
        </w:rPr>
        <w:t>: Princeton University Press.</w:t>
      </w:r>
    </w:p>
    <w:p w14:paraId="3D0AC4BE" w14:textId="77777777" w:rsidR="00A01614" w:rsidRPr="00A01614" w:rsidRDefault="00A01614" w:rsidP="00A01614">
      <w:pPr>
        <w:pStyle w:val="EndNoteBibliography"/>
        <w:ind w:left="720" w:hanging="720"/>
        <w:rPr>
          <w:noProof/>
        </w:rPr>
      </w:pPr>
      <w:r w:rsidRPr="00A01614">
        <w:rPr>
          <w:noProof/>
        </w:rPr>
        <w:t xml:space="preserve">Harris, M. (1977). </w:t>
      </w:r>
      <w:r w:rsidRPr="00A01614">
        <w:rPr>
          <w:i/>
          <w:noProof/>
        </w:rPr>
        <w:t>Cannibals and Kings: The Origins of Culture</w:t>
      </w:r>
      <w:r w:rsidRPr="00A01614">
        <w:rPr>
          <w:noProof/>
        </w:rPr>
        <w:t>. New York: Random House.</w:t>
      </w:r>
    </w:p>
    <w:p w14:paraId="36A1882D" w14:textId="77777777" w:rsidR="00A01614" w:rsidRPr="00A01614" w:rsidRDefault="00A01614" w:rsidP="00A01614">
      <w:pPr>
        <w:pStyle w:val="EndNoteBibliography"/>
        <w:ind w:left="720" w:hanging="720"/>
        <w:rPr>
          <w:noProof/>
        </w:rPr>
      </w:pPr>
      <w:r w:rsidRPr="00A01614">
        <w:rPr>
          <w:noProof/>
        </w:rPr>
        <w:t xml:space="preserve">Hawkes, K., O'Connell, J. F., &amp; Blurton Jones, N. G. (2001). Hunting and Nuclear Families: Some Lessons from the Hadza about Men's Work. </w:t>
      </w:r>
      <w:r w:rsidRPr="00A01614">
        <w:rPr>
          <w:i/>
          <w:noProof/>
        </w:rPr>
        <w:t>Current Anthropology, 42</w:t>
      </w:r>
      <w:r w:rsidRPr="00A01614">
        <w:rPr>
          <w:noProof/>
        </w:rPr>
        <w:t xml:space="preserve">(5), 681-709. </w:t>
      </w:r>
    </w:p>
    <w:p w14:paraId="06CCDE0D" w14:textId="77777777" w:rsidR="00A01614" w:rsidRPr="00A01614" w:rsidRDefault="00A01614" w:rsidP="00A01614">
      <w:pPr>
        <w:pStyle w:val="EndNoteBibliography"/>
        <w:ind w:left="720" w:hanging="720"/>
        <w:rPr>
          <w:noProof/>
        </w:rPr>
      </w:pPr>
      <w:r w:rsidRPr="00A01614">
        <w:rPr>
          <w:noProof/>
        </w:rPr>
        <w:t xml:space="preserve">Hill, K., &amp; Hurtado, A. M. (1996). </w:t>
      </w:r>
      <w:r w:rsidRPr="00A01614">
        <w:rPr>
          <w:i/>
          <w:noProof/>
        </w:rPr>
        <w:t>Ache Life History: The Ecology and Demography of a Foraging People</w:t>
      </w:r>
      <w:r w:rsidRPr="00A01614">
        <w:rPr>
          <w:noProof/>
        </w:rPr>
        <w:t>. New York: Aldine de Gruyter.</w:t>
      </w:r>
    </w:p>
    <w:p w14:paraId="5640C163" w14:textId="77777777" w:rsidR="00A01614" w:rsidRPr="00A01614" w:rsidRDefault="00A01614" w:rsidP="00A01614">
      <w:pPr>
        <w:pStyle w:val="EndNoteBibliography"/>
        <w:ind w:left="720" w:hanging="720"/>
        <w:rPr>
          <w:noProof/>
        </w:rPr>
      </w:pPr>
      <w:r w:rsidRPr="00A01614">
        <w:rPr>
          <w:noProof/>
        </w:rPr>
        <w:t xml:space="preserve">Hill, K., Kaplan, H., Hawkes, K., &amp; Hurtado, A. M. (1985). Men's Time Allocation to Subsistence Work among the Ache of Eastern Paraquay. </w:t>
      </w:r>
      <w:r w:rsidRPr="00A01614">
        <w:rPr>
          <w:i/>
          <w:noProof/>
        </w:rPr>
        <w:t>Human Ecology, 13</w:t>
      </w:r>
      <w:r w:rsidRPr="00A01614">
        <w:rPr>
          <w:noProof/>
        </w:rPr>
        <w:t xml:space="preserve">(1), 29-47. </w:t>
      </w:r>
    </w:p>
    <w:p w14:paraId="4467674E" w14:textId="77777777" w:rsidR="00A01614" w:rsidRPr="00A01614" w:rsidRDefault="00A01614" w:rsidP="00A01614">
      <w:pPr>
        <w:pStyle w:val="EndNoteBibliography"/>
        <w:ind w:left="720" w:hanging="720"/>
        <w:rPr>
          <w:noProof/>
        </w:rPr>
      </w:pPr>
      <w:r w:rsidRPr="00A01614">
        <w:rPr>
          <w:noProof/>
        </w:rPr>
        <w:t xml:space="preserve">Hobbes, T. (1962). </w:t>
      </w:r>
      <w:r w:rsidRPr="00A01614">
        <w:rPr>
          <w:i/>
          <w:noProof/>
        </w:rPr>
        <w:t>Leviathan</w:t>
      </w:r>
      <w:r w:rsidRPr="00A01614">
        <w:rPr>
          <w:noProof/>
        </w:rPr>
        <w:t>. Glasgow: Collins.</w:t>
      </w:r>
    </w:p>
    <w:p w14:paraId="7BA37D4D" w14:textId="77777777" w:rsidR="00A01614" w:rsidRPr="00A01614" w:rsidRDefault="00A01614" w:rsidP="00A01614">
      <w:pPr>
        <w:pStyle w:val="EndNoteBibliography"/>
        <w:ind w:left="720" w:hanging="720"/>
        <w:rPr>
          <w:noProof/>
        </w:rPr>
      </w:pPr>
      <w:r w:rsidRPr="00A01614">
        <w:rPr>
          <w:noProof/>
        </w:rPr>
        <w:t xml:space="preserve">Hoekstra, K. (2007). Hobbes on the Natural Condition of Mankind. In P. Springborg (Ed.), </w:t>
      </w:r>
      <w:r w:rsidRPr="00A01614">
        <w:rPr>
          <w:i/>
          <w:noProof/>
        </w:rPr>
        <w:t>The Cambridge Companion to Hobbes’s Leviathan</w:t>
      </w:r>
      <w:r w:rsidRPr="00A01614">
        <w:rPr>
          <w:noProof/>
        </w:rPr>
        <w:t xml:space="preserve"> (pp. 109-127).</w:t>
      </w:r>
    </w:p>
    <w:p w14:paraId="02C96720" w14:textId="77777777" w:rsidR="00A01614" w:rsidRPr="00A01614" w:rsidRDefault="00A01614" w:rsidP="00A01614">
      <w:pPr>
        <w:pStyle w:val="EndNoteBibliography"/>
        <w:ind w:left="720" w:hanging="720"/>
        <w:rPr>
          <w:noProof/>
        </w:rPr>
      </w:pPr>
      <w:r w:rsidRPr="00A01614">
        <w:rPr>
          <w:noProof/>
        </w:rPr>
        <w:t xml:space="preserve">Hume, D. (1960). Of the Original Contract. In E. Barker (Ed.), </w:t>
      </w:r>
      <w:r w:rsidRPr="00A01614">
        <w:rPr>
          <w:i/>
          <w:noProof/>
        </w:rPr>
        <w:t>Social Contract: Essays by Locke, Hume and Rousseau</w:t>
      </w:r>
      <w:r w:rsidRPr="00A01614">
        <w:rPr>
          <w:noProof/>
        </w:rPr>
        <w:t xml:space="preserve"> (pp. 207-236). Oxford: Oxford University Press.</w:t>
      </w:r>
    </w:p>
    <w:p w14:paraId="3677C723" w14:textId="77777777" w:rsidR="00A01614" w:rsidRPr="00A01614" w:rsidRDefault="00A01614" w:rsidP="00A01614">
      <w:pPr>
        <w:pStyle w:val="EndNoteBibliography"/>
        <w:ind w:left="720" w:hanging="720"/>
        <w:rPr>
          <w:noProof/>
        </w:rPr>
      </w:pPr>
      <w:r w:rsidRPr="00A01614">
        <w:rPr>
          <w:noProof/>
        </w:rPr>
        <w:t xml:space="preserve">Johnson, A., &amp; Earle, T. (2000). </w:t>
      </w:r>
      <w:r w:rsidRPr="00A01614">
        <w:rPr>
          <w:i/>
          <w:noProof/>
        </w:rPr>
        <w:t>The Evolution of Human Societies: From Foraging Group to Agrarian State</w:t>
      </w:r>
      <w:r w:rsidRPr="00A01614">
        <w:rPr>
          <w:noProof/>
        </w:rPr>
        <w:t xml:space="preserve"> (Second Edition ed.). Stanford: Stanford University Press.</w:t>
      </w:r>
    </w:p>
    <w:p w14:paraId="47417E0A" w14:textId="77777777" w:rsidR="00A01614" w:rsidRPr="00A01614" w:rsidRDefault="00A01614" w:rsidP="00A01614">
      <w:pPr>
        <w:pStyle w:val="EndNoteBibliography"/>
        <w:ind w:left="720" w:hanging="720"/>
        <w:rPr>
          <w:noProof/>
        </w:rPr>
      </w:pPr>
      <w:r w:rsidRPr="00A01614">
        <w:rPr>
          <w:noProof/>
        </w:rPr>
        <w:t xml:space="preserve">Kavka, G. S. (1986). </w:t>
      </w:r>
      <w:r w:rsidRPr="00A01614">
        <w:rPr>
          <w:i/>
          <w:noProof/>
        </w:rPr>
        <w:t>Hobbesian Moral and Political Theory</w:t>
      </w:r>
      <w:r w:rsidRPr="00A01614">
        <w:rPr>
          <w:noProof/>
        </w:rPr>
        <w:t>. Princeton, NJ: Princeton University Press.</w:t>
      </w:r>
    </w:p>
    <w:p w14:paraId="5F143598" w14:textId="77777777" w:rsidR="00A01614" w:rsidRPr="00A01614" w:rsidRDefault="00A01614" w:rsidP="00A01614">
      <w:pPr>
        <w:pStyle w:val="EndNoteBibliography"/>
        <w:ind w:left="720" w:hanging="720"/>
        <w:rPr>
          <w:noProof/>
        </w:rPr>
      </w:pPr>
      <w:r w:rsidRPr="00A01614">
        <w:rPr>
          <w:noProof/>
        </w:rPr>
        <w:t xml:space="preserve">Kelly, R. L. (1995). </w:t>
      </w:r>
      <w:r w:rsidRPr="00A01614">
        <w:rPr>
          <w:i/>
          <w:noProof/>
        </w:rPr>
        <w:t>The Foraging Spectrum: Diversity in Hunter-Gatherer Lifeways</w:t>
      </w:r>
      <w:r w:rsidRPr="00A01614">
        <w:rPr>
          <w:noProof/>
        </w:rPr>
        <w:t>. Washington DC: Smithsonian Institution Press.</w:t>
      </w:r>
    </w:p>
    <w:p w14:paraId="29DB6A70" w14:textId="77777777" w:rsidR="00A01614" w:rsidRPr="00A01614" w:rsidRDefault="00A01614" w:rsidP="00A01614">
      <w:pPr>
        <w:pStyle w:val="EndNoteBibliography"/>
        <w:ind w:left="720" w:hanging="720"/>
        <w:rPr>
          <w:noProof/>
        </w:rPr>
      </w:pPr>
      <w:r w:rsidRPr="00A01614">
        <w:rPr>
          <w:noProof/>
        </w:rPr>
        <w:t xml:space="preserve">Klosko, G. (2004). </w:t>
      </w:r>
      <w:r w:rsidRPr="00A01614">
        <w:rPr>
          <w:i/>
          <w:noProof/>
        </w:rPr>
        <w:t>The Principle of Fairness and Political Obligation</w:t>
      </w:r>
      <w:r w:rsidRPr="00A01614">
        <w:rPr>
          <w:noProof/>
        </w:rPr>
        <w:t>: Rowman &amp; Littlefield.</w:t>
      </w:r>
    </w:p>
    <w:p w14:paraId="47B06C4C" w14:textId="77777777" w:rsidR="00A01614" w:rsidRPr="00A01614" w:rsidRDefault="00A01614" w:rsidP="00A01614">
      <w:pPr>
        <w:pStyle w:val="EndNoteBibliography"/>
        <w:ind w:left="720" w:hanging="720"/>
        <w:rPr>
          <w:noProof/>
        </w:rPr>
      </w:pPr>
      <w:r w:rsidRPr="00A01614">
        <w:rPr>
          <w:noProof/>
        </w:rPr>
        <w:t xml:space="preserve">Knauft, B. B. (1987). Reconsidering Violence in Simple Human Societies: Homicide Among the Gebusi of New Guinea. </w:t>
      </w:r>
      <w:r w:rsidRPr="00A01614">
        <w:rPr>
          <w:i/>
          <w:noProof/>
        </w:rPr>
        <w:t>Current Anthropology, 28</w:t>
      </w:r>
      <w:r w:rsidRPr="00A01614">
        <w:rPr>
          <w:noProof/>
        </w:rPr>
        <w:t xml:space="preserve">(4), 457-500. </w:t>
      </w:r>
    </w:p>
    <w:p w14:paraId="2087EE90" w14:textId="77777777" w:rsidR="00A01614" w:rsidRPr="00A01614" w:rsidRDefault="00A01614" w:rsidP="00A01614">
      <w:pPr>
        <w:pStyle w:val="EndNoteBibliography"/>
        <w:ind w:left="720" w:hanging="720"/>
        <w:rPr>
          <w:noProof/>
        </w:rPr>
      </w:pPr>
      <w:r w:rsidRPr="00A01614">
        <w:rPr>
          <w:noProof/>
        </w:rPr>
        <w:t xml:space="preserve">Kuper, A. (1994). </w:t>
      </w:r>
      <w:r w:rsidRPr="00A01614">
        <w:rPr>
          <w:i/>
          <w:noProof/>
        </w:rPr>
        <w:t>The chosen primate: human nature and cultural diversity</w:t>
      </w:r>
      <w:r w:rsidRPr="00A01614">
        <w:rPr>
          <w:noProof/>
        </w:rPr>
        <w:t>. Cambridge, MA: Harvard University Press.</w:t>
      </w:r>
    </w:p>
    <w:p w14:paraId="19D13266" w14:textId="77777777" w:rsidR="00A01614" w:rsidRPr="00A01614" w:rsidRDefault="00A01614" w:rsidP="00A01614">
      <w:pPr>
        <w:pStyle w:val="EndNoteBibliography"/>
        <w:ind w:left="720" w:hanging="720"/>
        <w:rPr>
          <w:noProof/>
        </w:rPr>
      </w:pPr>
      <w:r w:rsidRPr="00A01614">
        <w:rPr>
          <w:noProof/>
        </w:rPr>
        <w:t xml:space="preserve">Leacock, E. (1998). Women's Status in Egalitarian Society: Implications for Social Evolution. In J. Gowdy (Ed.), </w:t>
      </w:r>
      <w:r w:rsidRPr="00A01614">
        <w:rPr>
          <w:i/>
          <w:noProof/>
        </w:rPr>
        <w:t>Limited wants, unlimited means: A reader on hunter-gatherer economics and the environment</w:t>
      </w:r>
      <w:r w:rsidRPr="00A01614">
        <w:rPr>
          <w:noProof/>
        </w:rPr>
        <w:t xml:space="preserve"> (pp. 139-164). Washington, DC: Island Press.</w:t>
      </w:r>
    </w:p>
    <w:p w14:paraId="56954023" w14:textId="77777777" w:rsidR="00A01614" w:rsidRPr="00A01614" w:rsidRDefault="00A01614" w:rsidP="00A01614">
      <w:pPr>
        <w:pStyle w:val="EndNoteBibliography"/>
        <w:ind w:left="720" w:hanging="720"/>
        <w:rPr>
          <w:noProof/>
        </w:rPr>
      </w:pPr>
      <w:r w:rsidRPr="00A01614">
        <w:rPr>
          <w:noProof/>
        </w:rPr>
        <w:t xml:space="preserve">Lee, R. B., &amp; Daly, R. (1999). Foragers and Others. In R. B. Lee &amp; R. Daly (Eds.), </w:t>
      </w:r>
      <w:r w:rsidRPr="00A01614">
        <w:rPr>
          <w:i/>
          <w:noProof/>
        </w:rPr>
        <w:t>The Cambridge Encyclopedia of Hunters and Gatherers</w:t>
      </w:r>
      <w:r w:rsidRPr="00A01614">
        <w:rPr>
          <w:noProof/>
        </w:rPr>
        <w:t xml:space="preserve"> (pp. 1-19). Cambridge: Cambridge University Press.</w:t>
      </w:r>
    </w:p>
    <w:p w14:paraId="0D68FD9B" w14:textId="77777777" w:rsidR="00A01614" w:rsidRPr="00A01614" w:rsidRDefault="00A01614" w:rsidP="00A01614">
      <w:pPr>
        <w:pStyle w:val="EndNoteBibliography"/>
        <w:ind w:left="720" w:hanging="720"/>
        <w:rPr>
          <w:noProof/>
        </w:rPr>
      </w:pPr>
      <w:r w:rsidRPr="00A01614">
        <w:rPr>
          <w:noProof/>
        </w:rPr>
        <w:t xml:space="preserve">Locke, J. (1960). </w:t>
      </w:r>
      <w:r w:rsidRPr="00A01614">
        <w:rPr>
          <w:i/>
          <w:noProof/>
        </w:rPr>
        <w:t>Two Treatises of Government</w:t>
      </w:r>
      <w:r w:rsidRPr="00A01614">
        <w:rPr>
          <w:noProof/>
        </w:rPr>
        <w:t>. Cambridge: Cambridge University Press.</w:t>
      </w:r>
    </w:p>
    <w:p w14:paraId="17A98532" w14:textId="77777777" w:rsidR="00A01614" w:rsidRPr="00A01614" w:rsidRDefault="00A01614" w:rsidP="00A01614">
      <w:pPr>
        <w:pStyle w:val="EndNoteBibliography"/>
        <w:ind w:left="720" w:hanging="720"/>
        <w:rPr>
          <w:noProof/>
        </w:rPr>
      </w:pPr>
      <w:r w:rsidRPr="00A01614">
        <w:rPr>
          <w:noProof/>
        </w:rPr>
        <w:t xml:space="preserve">Lucas, J. R. (1966). </w:t>
      </w:r>
      <w:r w:rsidRPr="00A01614">
        <w:rPr>
          <w:i/>
          <w:noProof/>
        </w:rPr>
        <w:t>The Principles of Politics</w:t>
      </w:r>
      <w:r w:rsidRPr="00A01614">
        <w:rPr>
          <w:noProof/>
        </w:rPr>
        <w:t>. Oxford: Clarendon Press.</w:t>
      </w:r>
    </w:p>
    <w:p w14:paraId="2BA12598" w14:textId="77777777" w:rsidR="00A01614" w:rsidRPr="00A01614" w:rsidRDefault="00A01614" w:rsidP="00A01614">
      <w:pPr>
        <w:pStyle w:val="EndNoteBibliography"/>
        <w:ind w:left="720" w:hanging="720"/>
        <w:rPr>
          <w:noProof/>
        </w:rPr>
      </w:pPr>
      <w:r w:rsidRPr="00A01614">
        <w:rPr>
          <w:noProof/>
        </w:rPr>
        <w:t xml:space="preserve">Mack, E. (1995). The Self-Ownership Proviso: A New and Improved Lockean Proviso. </w:t>
      </w:r>
      <w:r w:rsidRPr="00A01614">
        <w:rPr>
          <w:i/>
          <w:noProof/>
        </w:rPr>
        <w:t>Social Philosophy and Policy, 12</w:t>
      </w:r>
      <w:r w:rsidRPr="00A01614">
        <w:rPr>
          <w:noProof/>
        </w:rPr>
        <w:t xml:space="preserve">, 186-218. </w:t>
      </w:r>
    </w:p>
    <w:p w14:paraId="108D96DF" w14:textId="77777777" w:rsidR="00A01614" w:rsidRPr="00A01614" w:rsidRDefault="00A01614" w:rsidP="00A01614">
      <w:pPr>
        <w:pStyle w:val="EndNoteBibliography"/>
        <w:ind w:left="720" w:hanging="720"/>
        <w:rPr>
          <w:noProof/>
        </w:rPr>
      </w:pPr>
      <w:r w:rsidRPr="00A01614">
        <w:rPr>
          <w:noProof/>
        </w:rPr>
        <w:t xml:space="preserve">Maine, H. S. (1861). </w:t>
      </w:r>
      <w:r w:rsidRPr="00A01614">
        <w:rPr>
          <w:i/>
          <w:noProof/>
        </w:rPr>
        <w:t>Ancient Law: Its Connection with the Early History of Society, and Its Relation to Modern Ideas</w:t>
      </w:r>
      <w:r w:rsidRPr="00A01614">
        <w:rPr>
          <w:noProof/>
        </w:rPr>
        <w:t>. London: John Murray.</w:t>
      </w:r>
    </w:p>
    <w:p w14:paraId="1AAE6978" w14:textId="77777777" w:rsidR="00A01614" w:rsidRPr="00A01614" w:rsidRDefault="00A01614" w:rsidP="00A01614">
      <w:pPr>
        <w:pStyle w:val="EndNoteBibliography"/>
        <w:ind w:left="720" w:hanging="720"/>
        <w:rPr>
          <w:noProof/>
        </w:rPr>
      </w:pPr>
      <w:r w:rsidRPr="00A01614">
        <w:rPr>
          <w:noProof/>
        </w:rPr>
        <w:t xml:space="preserve">Martin, R. (1998). Democracy, Rights, and Distributive Economic Justice. In D. Boucher &amp; P. Kelly (Eds.), </w:t>
      </w:r>
      <w:r w:rsidRPr="00A01614">
        <w:rPr>
          <w:i/>
          <w:noProof/>
        </w:rPr>
        <w:t>Perspectives on Social Justice: From Hume to Walzer</w:t>
      </w:r>
      <w:r w:rsidRPr="00A01614">
        <w:rPr>
          <w:noProof/>
        </w:rPr>
        <w:t>. London: Routledge.</w:t>
      </w:r>
    </w:p>
    <w:p w14:paraId="1525345B" w14:textId="77777777" w:rsidR="00A01614" w:rsidRPr="00A01614" w:rsidRDefault="00A01614" w:rsidP="00A01614">
      <w:pPr>
        <w:pStyle w:val="EndNoteBibliography"/>
        <w:ind w:left="720" w:hanging="720"/>
        <w:rPr>
          <w:noProof/>
        </w:rPr>
      </w:pPr>
      <w:r w:rsidRPr="00A01614">
        <w:rPr>
          <w:noProof/>
        </w:rPr>
        <w:t xml:space="preserve">Marx, K. (1994). </w:t>
      </w:r>
      <w:r w:rsidRPr="00A01614">
        <w:rPr>
          <w:i/>
          <w:noProof/>
        </w:rPr>
        <w:t>Selected Writings</w:t>
      </w:r>
      <w:r w:rsidRPr="00A01614">
        <w:rPr>
          <w:noProof/>
        </w:rPr>
        <w:t>. Indianapolis: Hackett Publishing Company Inc.</w:t>
      </w:r>
    </w:p>
    <w:p w14:paraId="40960A5C" w14:textId="77777777" w:rsidR="00A01614" w:rsidRPr="00A01614" w:rsidRDefault="00A01614" w:rsidP="00A01614">
      <w:pPr>
        <w:pStyle w:val="EndNoteBibliography"/>
        <w:ind w:left="720" w:hanging="720"/>
        <w:rPr>
          <w:noProof/>
        </w:rPr>
      </w:pPr>
      <w:r w:rsidRPr="00A01614">
        <w:rPr>
          <w:noProof/>
        </w:rPr>
        <w:t xml:space="preserve">Montesquieu, B. d., Charles de Secondat. (2001). </w:t>
      </w:r>
      <w:r w:rsidRPr="00A01614">
        <w:rPr>
          <w:i/>
          <w:noProof/>
        </w:rPr>
        <w:t>The Spirit of the Laws</w:t>
      </w:r>
      <w:r w:rsidRPr="00A01614">
        <w:rPr>
          <w:noProof/>
        </w:rPr>
        <w:t xml:space="preserve"> (T. Nugent, Trans.). Kitchener, Ontario: Batoche Books.</w:t>
      </w:r>
    </w:p>
    <w:p w14:paraId="5AA15BF0" w14:textId="77777777" w:rsidR="00A01614" w:rsidRPr="00A01614" w:rsidRDefault="00A01614" w:rsidP="00A01614">
      <w:pPr>
        <w:pStyle w:val="EndNoteBibliography"/>
        <w:ind w:left="720" w:hanging="720"/>
        <w:rPr>
          <w:noProof/>
        </w:rPr>
      </w:pPr>
      <w:r w:rsidRPr="00A01614">
        <w:rPr>
          <w:noProof/>
        </w:rPr>
        <w:t xml:space="preserve">Moore, M. (1994). Gauthier’s Contractarian Morality. In D. Boucher &amp; P. Kelly (Eds.), </w:t>
      </w:r>
      <w:r w:rsidRPr="00A01614">
        <w:rPr>
          <w:i/>
          <w:noProof/>
        </w:rPr>
        <w:t>The Social Contract from Hobbes to Rawls</w:t>
      </w:r>
      <w:r w:rsidRPr="00A01614">
        <w:rPr>
          <w:noProof/>
        </w:rPr>
        <w:t xml:space="preserve"> (pp. 211-225). New York: Routledge.</w:t>
      </w:r>
    </w:p>
    <w:p w14:paraId="7BD1DC1A" w14:textId="77777777" w:rsidR="00A01614" w:rsidRPr="00A01614" w:rsidRDefault="00A01614" w:rsidP="00A01614">
      <w:pPr>
        <w:pStyle w:val="EndNoteBibliography"/>
        <w:ind w:left="720" w:hanging="720"/>
        <w:rPr>
          <w:noProof/>
        </w:rPr>
      </w:pPr>
      <w:r w:rsidRPr="00A01614">
        <w:rPr>
          <w:noProof/>
        </w:rPr>
        <w:t xml:space="preserve">Morris, M. B. (1977). The Role of Anthropology in Maintaining a Popular Stereotype. </w:t>
      </w:r>
      <w:r w:rsidRPr="00A01614">
        <w:rPr>
          <w:i/>
          <w:noProof/>
        </w:rPr>
        <w:t>Anthropology &amp; Education Quarterly, 8</w:t>
      </w:r>
      <w:r w:rsidRPr="00A01614">
        <w:rPr>
          <w:noProof/>
        </w:rPr>
        <w:t xml:space="preserve">(3), 189-191. </w:t>
      </w:r>
    </w:p>
    <w:p w14:paraId="3BFD301F" w14:textId="77777777" w:rsidR="00A01614" w:rsidRPr="00A01614" w:rsidRDefault="00A01614" w:rsidP="00A01614">
      <w:pPr>
        <w:pStyle w:val="EndNoteBibliography"/>
        <w:ind w:left="720" w:hanging="720"/>
        <w:rPr>
          <w:noProof/>
        </w:rPr>
      </w:pPr>
      <w:r w:rsidRPr="00A01614">
        <w:rPr>
          <w:noProof/>
        </w:rPr>
        <w:t xml:space="preserve">Narveson, J. (1988). </w:t>
      </w:r>
      <w:r w:rsidRPr="00A01614">
        <w:rPr>
          <w:i/>
          <w:noProof/>
        </w:rPr>
        <w:t>The Libertarian Idea</w:t>
      </w:r>
      <w:r w:rsidRPr="00A01614">
        <w:rPr>
          <w:noProof/>
        </w:rPr>
        <w:t>. Philadelphia: Temple University Press.</w:t>
      </w:r>
    </w:p>
    <w:p w14:paraId="7C7B84CA" w14:textId="77777777" w:rsidR="00A01614" w:rsidRPr="00A01614" w:rsidRDefault="00A01614" w:rsidP="00A01614">
      <w:pPr>
        <w:pStyle w:val="EndNoteBibliography"/>
        <w:ind w:left="720" w:hanging="720"/>
        <w:rPr>
          <w:noProof/>
        </w:rPr>
      </w:pPr>
      <w:r w:rsidRPr="00A01614">
        <w:rPr>
          <w:noProof/>
        </w:rPr>
        <w:t xml:space="preserve">Nozick, R. (1974). </w:t>
      </w:r>
      <w:r w:rsidRPr="00A01614">
        <w:rPr>
          <w:i/>
          <w:noProof/>
        </w:rPr>
        <w:t>Anarchy, State, and Utopia</w:t>
      </w:r>
      <w:r w:rsidRPr="00A01614">
        <w:rPr>
          <w:noProof/>
        </w:rPr>
        <w:t>. New York: Basic Books.</w:t>
      </w:r>
    </w:p>
    <w:p w14:paraId="4D62F9DD" w14:textId="77777777" w:rsidR="00A01614" w:rsidRPr="00A01614" w:rsidRDefault="00A01614" w:rsidP="00A01614">
      <w:pPr>
        <w:pStyle w:val="EndNoteBibliography"/>
        <w:ind w:left="720" w:hanging="720"/>
        <w:rPr>
          <w:noProof/>
        </w:rPr>
      </w:pPr>
      <w:r w:rsidRPr="00A01614">
        <w:rPr>
          <w:noProof/>
        </w:rPr>
        <w:t>Paine, T. (2012). Agrarian Justice. 2012, from http://www.ssa.gov/history/paine4.html</w:t>
      </w:r>
    </w:p>
    <w:p w14:paraId="7EAFFCAD" w14:textId="77777777" w:rsidR="00A01614" w:rsidRPr="00A01614" w:rsidRDefault="00A01614" w:rsidP="00A01614">
      <w:pPr>
        <w:pStyle w:val="EndNoteBibliography"/>
        <w:ind w:left="720" w:hanging="720"/>
        <w:rPr>
          <w:noProof/>
        </w:rPr>
      </w:pPr>
      <w:r w:rsidRPr="00A01614">
        <w:rPr>
          <w:noProof/>
        </w:rPr>
        <w:t xml:space="preserve">Panter-Brick, C., Layton, R. H., &amp; Rowley-Conwy, P. (2001). Lines of Inquiry. In C. Panter-Brick, R. H. Layton, &amp; P. Rowley-Conwy (Eds.), </w:t>
      </w:r>
      <w:r w:rsidRPr="00A01614">
        <w:rPr>
          <w:i/>
          <w:noProof/>
        </w:rPr>
        <w:t>Hunter-Gatherers: An Interdisciplinary Perspective</w:t>
      </w:r>
      <w:r w:rsidRPr="00A01614">
        <w:rPr>
          <w:noProof/>
        </w:rPr>
        <w:t xml:space="preserve"> (pp. 12–38). Cambridge: Cambridge University Press.</w:t>
      </w:r>
    </w:p>
    <w:p w14:paraId="29E72A78" w14:textId="77777777" w:rsidR="00A01614" w:rsidRPr="00A01614" w:rsidRDefault="00A01614" w:rsidP="00A01614">
      <w:pPr>
        <w:pStyle w:val="EndNoteBibliography"/>
        <w:ind w:left="720" w:hanging="720"/>
        <w:rPr>
          <w:noProof/>
        </w:rPr>
      </w:pPr>
      <w:r w:rsidRPr="00A01614">
        <w:rPr>
          <w:noProof/>
        </w:rPr>
        <w:t xml:space="preserve">Pateman, C. (1988). </w:t>
      </w:r>
      <w:r w:rsidRPr="00A01614">
        <w:rPr>
          <w:i/>
          <w:noProof/>
        </w:rPr>
        <w:t>The Sexual Contract</w:t>
      </w:r>
      <w:r w:rsidRPr="00A01614">
        <w:rPr>
          <w:noProof/>
        </w:rPr>
        <w:t>. Cambridge: Polity.</w:t>
      </w:r>
    </w:p>
    <w:p w14:paraId="6DC48243" w14:textId="77777777" w:rsidR="00A01614" w:rsidRPr="00A01614" w:rsidRDefault="00A01614" w:rsidP="00A01614">
      <w:pPr>
        <w:pStyle w:val="EndNoteBibliography"/>
        <w:ind w:left="720" w:hanging="720"/>
        <w:rPr>
          <w:noProof/>
        </w:rPr>
      </w:pPr>
      <w:r w:rsidRPr="00A01614">
        <w:rPr>
          <w:noProof/>
        </w:rPr>
        <w:t xml:space="preserve">Pateman, C., &amp; Mills, C. (2007). </w:t>
      </w:r>
      <w:r w:rsidRPr="00A01614">
        <w:rPr>
          <w:i/>
          <w:noProof/>
        </w:rPr>
        <w:t>The Contract and Domination</w:t>
      </w:r>
      <w:r w:rsidRPr="00A01614">
        <w:rPr>
          <w:noProof/>
        </w:rPr>
        <w:t>. Cambridge: Polity.</w:t>
      </w:r>
    </w:p>
    <w:p w14:paraId="37FCBF57" w14:textId="77777777" w:rsidR="00A01614" w:rsidRPr="00A01614" w:rsidRDefault="00A01614" w:rsidP="00A01614">
      <w:pPr>
        <w:pStyle w:val="EndNoteBibliography"/>
        <w:ind w:left="720" w:hanging="720"/>
        <w:rPr>
          <w:noProof/>
        </w:rPr>
      </w:pPr>
      <w:r w:rsidRPr="00A01614">
        <w:rPr>
          <w:noProof/>
        </w:rPr>
        <w:t xml:space="preserve">Peterson, N. (1993). Demand Sharing: Reciprocity and the Pressure for Generosity among Foragers. </w:t>
      </w:r>
      <w:r w:rsidRPr="00A01614">
        <w:rPr>
          <w:i/>
          <w:noProof/>
        </w:rPr>
        <w:t>American Anthropologist, 95</w:t>
      </w:r>
      <w:r w:rsidRPr="00A01614">
        <w:rPr>
          <w:noProof/>
        </w:rPr>
        <w:t xml:space="preserve">(4), 860–874. </w:t>
      </w:r>
    </w:p>
    <w:p w14:paraId="58C3AB12" w14:textId="77777777" w:rsidR="00A01614" w:rsidRPr="00A01614" w:rsidRDefault="00A01614" w:rsidP="00A01614">
      <w:pPr>
        <w:pStyle w:val="EndNoteBibliography"/>
        <w:ind w:left="720" w:hanging="720"/>
        <w:rPr>
          <w:noProof/>
        </w:rPr>
      </w:pPr>
      <w:r w:rsidRPr="00A01614">
        <w:rPr>
          <w:noProof/>
        </w:rPr>
        <w:t xml:space="preserve">Pinker, S. (2012). </w:t>
      </w:r>
      <w:r w:rsidRPr="00A01614">
        <w:rPr>
          <w:i/>
          <w:noProof/>
        </w:rPr>
        <w:t>The Better Angels of Our Nature: Why Violence Has Declined</w:t>
      </w:r>
      <w:r w:rsidRPr="00A01614">
        <w:rPr>
          <w:noProof/>
        </w:rPr>
        <w:t>. New York: Brilliance Audio.</w:t>
      </w:r>
    </w:p>
    <w:p w14:paraId="5EABAB0A" w14:textId="77777777" w:rsidR="00A01614" w:rsidRPr="00A01614" w:rsidRDefault="00A01614" w:rsidP="00A01614">
      <w:pPr>
        <w:pStyle w:val="EndNoteBibliography"/>
        <w:ind w:left="720" w:hanging="720"/>
        <w:rPr>
          <w:noProof/>
        </w:rPr>
      </w:pPr>
      <w:r w:rsidRPr="00A01614">
        <w:rPr>
          <w:noProof/>
        </w:rPr>
        <w:t>Plato. (2013). Crito.   Retrieved April 13, 2013, from http://classics.mit.edu/Plato/crito.html</w:t>
      </w:r>
    </w:p>
    <w:p w14:paraId="3748CEFE" w14:textId="77777777" w:rsidR="00A01614" w:rsidRPr="00A01614" w:rsidRDefault="00A01614" w:rsidP="00A01614">
      <w:pPr>
        <w:pStyle w:val="EndNoteBibliography"/>
        <w:ind w:left="720" w:hanging="720"/>
        <w:rPr>
          <w:noProof/>
        </w:rPr>
      </w:pPr>
      <w:r w:rsidRPr="00A01614">
        <w:rPr>
          <w:noProof/>
        </w:rPr>
        <w:t xml:space="preserve">Renfrew, C. (2007). </w:t>
      </w:r>
      <w:r w:rsidRPr="00A01614">
        <w:rPr>
          <w:i/>
          <w:noProof/>
        </w:rPr>
        <w:t>Prehistory: The Making of The Human Mind</w:t>
      </w:r>
      <w:r w:rsidRPr="00A01614">
        <w:rPr>
          <w:noProof/>
        </w:rPr>
        <w:t>. London: Phoenix.</w:t>
      </w:r>
    </w:p>
    <w:p w14:paraId="6449F8B1" w14:textId="77777777" w:rsidR="00A01614" w:rsidRPr="00A01614" w:rsidRDefault="00A01614" w:rsidP="00A01614">
      <w:pPr>
        <w:pStyle w:val="EndNoteBibliography"/>
        <w:ind w:left="720" w:hanging="720"/>
        <w:rPr>
          <w:noProof/>
        </w:rPr>
      </w:pPr>
      <w:r w:rsidRPr="00A01614">
        <w:rPr>
          <w:noProof/>
        </w:rPr>
        <w:t xml:space="preserve">Rousseau, J.-J. (1984). </w:t>
      </w:r>
      <w:r w:rsidRPr="00A01614">
        <w:rPr>
          <w:i/>
          <w:noProof/>
        </w:rPr>
        <w:t>A Discourse on Inequality</w:t>
      </w:r>
      <w:r w:rsidRPr="00A01614">
        <w:rPr>
          <w:noProof/>
        </w:rPr>
        <w:t xml:space="preserve"> (M. Cranston, Trans.). New York: Penguin Classics.</w:t>
      </w:r>
    </w:p>
    <w:p w14:paraId="7B146BD3" w14:textId="77777777" w:rsidR="00A01614" w:rsidRPr="00A01614" w:rsidRDefault="00A01614" w:rsidP="00A01614">
      <w:pPr>
        <w:pStyle w:val="EndNoteBibliography"/>
        <w:ind w:left="720" w:hanging="720"/>
        <w:rPr>
          <w:noProof/>
        </w:rPr>
      </w:pPr>
      <w:r w:rsidRPr="00A01614">
        <w:rPr>
          <w:noProof/>
        </w:rPr>
        <w:t xml:space="preserve">Rousseau, J.-J. (1994). </w:t>
      </w:r>
      <w:r w:rsidRPr="00A01614">
        <w:rPr>
          <w:i/>
          <w:noProof/>
        </w:rPr>
        <w:t>Discourse on Political Economy and The Social Contract</w:t>
      </w:r>
      <w:r w:rsidRPr="00A01614">
        <w:rPr>
          <w:noProof/>
        </w:rPr>
        <w:t xml:space="preserve"> (C. Betts, Trans.). Oxford: Oxford University Press.</w:t>
      </w:r>
    </w:p>
    <w:p w14:paraId="0966C137" w14:textId="77777777" w:rsidR="00A01614" w:rsidRPr="00A01614" w:rsidRDefault="00A01614" w:rsidP="00A01614">
      <w:pPr>
        <w:pStyle w:val="EndNoteBibliography"/>
        <w:ind w:left="720" w:hanging="720"/>
        <w:rPr>
          <w:noProof/>
        </w:rPr>
      </w:pPr>
      <w:r w:rsidRPr="00A01614">
        <w:rPr>
          <w:noProof/>
        </w:rPr>
        <w:t xml:space="preserve">Ryan, A. (1996). Hobbes’s Political Philosophy. In T. Sorell (Ed.), </w:t>
      </w:r>
      <w:r w:rsidRPr="00A01614">
        <w:rPr>
          <w:i/>
          <w:noProof/>
        </w:rPr>
        <w:t>The Cambridge Companion to Hobbes</w:t>
      </w:r>
      <w:r w:rsidRPr="00A01614">
        <w:rPr>
          <w:noProof/>
        </w:rPr>
        <w:t xml:space="preserve"> (pp. 208-245). Cambridge: Cambridge University Press.</w:t>
      </w:r>
    </w:p>
    <w:p w14:paraId="49573F70" w14:textId="77777777" w:rsidR="00A01614" w:rsidRPr="00A01614" w:rsidRDefault="00A01614" w:rsidP="00A01614">
      <w:pPr>
        <w:pStyle w:val="EndNoteBibliography"/>
        <w:ind w:left="720" w:hanging="720"/>
        <w:rPr>
          <w:noProof/>
        </w:rPr>
      </w:pPr>
      <w:r w:rsidRPr="00A01614">
        <w:rPr>
          <w:noProof/>
        </w:rPr>
        <w:t xml:space="preserve">Salzman, P. C. (2004). </w:t>
      </w:r>
      <w:r w:rsidRPr="00A01614">
        <w:rPr>
          <w:i/>
          <w:noProof/>
        </w:rPr>
        <w:t>Pastoralists: Equality, Hierarchy, and the State. : .</w:t>
      </w:r>
      <w:r w:rsidRPr="00A01614">
        <w:rPr>
          <w:noProof/>
        </w:rPr>
        <w:t xml:space="preserve"> Boulder, CO: Westview Press.</w:t>
      </w:r>
    </w:p>
    <w:p w14:paraId="5905F3F5" w14:textId="77777777" w:rsidR="00A01614" w:rsidRPr="00A01614" w:rsidRDefault="00A01614" w:rsidP="00A01614">
      <w:pPr>
        <w:pStyle w:val="EndNoteBibliography"/>
        <w:ind w:left="720" w:hanging="720"/>
        <w:rPr>
          <w:noProof/>
        </w:rPr>
      </w:pPr>
      <w:r w:rsidRPr="00A01614">
        <w:rPr>
          <w:noProof/>
        </w:rPr>
        <w:t xml:space="preserve">Scanlon, T. (1998). </w:t>
      </w:r>
      <w:r w:rsidRPr="00A01614">
        <w:rPr>
          <w:i/>
          <w:noProof/>
        </w:rPr>
        <w:t>What we owe to each other</w:t>
      </w:r>
      <w:r w:rsidRPr="00A01614">
        <w:rPr>
          <w:noProof/>
        </w:rPr>
        <w:t>. Cambridge, MA: Belknap Press of Harvard University Press.</w:t>
      </w:r>
    </w:p>
    <w:p w14:paraId="4242EF72" w14:textId="77777777" w:rsidR="00A01614" w:rsidRPr="00A01614" w:rsidRDefault="00A01614" w:rsidP="00A01614">
      <w:pPr>
        <w:pStyle w:val="EndNoteBibliography"/>
        <w:ind w:left="720" w:hanging="720"/>
        <w:rPr>
          <w:noProof/>
        </w:rPr>
      </w:pPr>
      <w:r w:rsidRPr="00A01614">
        <w:rPr>
          <w:noProof/>
        </w:rPr>
        <w:t xml:space="preserve">Scott, J. C. (2009). </w:t>
      </w:r>
      <w:r w:rsidRPr="00A01614">
        <w:rPr>
          <w:i/>
          <w:noProof/>
        </w:rPr>
        <w:t>The Art of Not Being Governed: An Anarchist History of Upland Southest Asia</w:t>
      </w:r>
      <w:r w:rsidRPr="00A01614">
        <w:rPr>
          <w:noProof/>
        </w:rPr>
        <w:t>. New Haven: Yale University Press.</w:t>
      </w:r>
    </w:p>
    <w:p w14:paraId="289387BC" w14:textId="77777777" w:rsidR="00A01614" w:rsidRPr="00A01614" w:rsidRDefault="00A01614" w:rsidP="00A01614">
      <w:pPr>
        <w:pStyle w:val="EndNoteBibliography"/>
        <w:ind w:left="720" w:hanging="720"/>
        <w:rPr>
          <w:noProof/>
        </w:rPr>
      </w:pPr>
      <w:r w:rsidRPr="00A01614">
        <w:rPr>
          <w:noProof/>
        </w:rPr>
        <w:t xml:space="preserve">Sharif, M. (2003). </w:t>
      </w:r>
      <w:r w:rsidRPr="00A01614">
        <w:rPr>
          <w:i/>
          <w:noProof/>
        </w:rPr>
        <w:t>Work Behavior of the World's Poor: Theory, Evidence and Policy</w:t>
      </w:r>
      <w:r w:rsidRPr="00A01614">
        <w:rPr>
          <w:noProof/>
        </w:rPr>
        <w:t>. Aldershot: Ashgate.</w:t>
      </w:r>
    </w:p>
    <w:p w14:paraId="30AD2532" w14:textId="77777777" w:rsidR="00A01614" w:rsidRPr="00A01614" w:rsidRDefault="00A01614" w:rsidP="00A01614">
      <w:pPr>
        <w:pStyle w:val="EndNoteBibliography"/>
        <w:ind w:left="720" w:hanging="720"/>
        <w:rPr>
          <w:noProof/>
        </w:rPr>
      </w:pPr>
      <w:r w:rsidRPr="00A01614">
        <w:rPr>
          <w:noProof/>
        </w:rPr>
        <w:t xml:space="preserve">Sidgwick, H. (1966). </w:t>
      </w:r>
      <w:r w:rsidRPr="00A01614">
        <w:rPr>
          <w:i/>
          <w:noProof/>
        </w:rPr>
        <w:t>The Methods of Ethics</w:t>
      </w:r>
      <w:r w:rsidRPr="00A01614">
        <w:rPr>
          <w:noProof/>
        </w:rPr>
        <w:t>. New York: Dover Publications.</w:t>
      </w:r>
    </w:p>
    <w:p w14:paraId="1920D273" w14:textId="77777777" w:rsidR="00A01614" w:rsidRPr="00A01614" w:rsidRDefault="00A01614" w:rsidP="00A01614">
      <w:pPr>
        <w:pStyle w:val="EndNoteBibliography"/>
        <w:ind w:left="720" w:hanging="720"/>
        <w:rPr>
          <w:noProof/>
        </w:rPr>
      </w:pPr>
      <w:r w:rsidRPr="00A01614">
        <w:rPr>
          <w:noProof/>
        </w:rPr>
        <w:t xml:space="preserve">Trigger, B. G. (2003). </w:t>
      </w:r>
      <w:r w:rsidRPr="00A01614">
        <w:rPr>
          <w:i/>
          <w:noProof/>
        </w:rPr>
        <w:t>Understanding Early Civilizations: A Comparative Study</w:t>
      </w:r>
      <w:r w:rsidRPr="00A01614">
        <w:rPr>
          <w:noProof/>
        </w:rPr>
        <w:t>. Cambridge: Cambridge University Press.</w:t>
      </w:r>
    </w:p>
    <w:p w14:paraId="0C4A6CC0" w14:textId="77777777" w:rsidR="00A01614" w:rsidRPr="00A01614" w:rsidRDefault="00A01614" w:rsidP="00A01614">
      <w:pPr>
        <w:pStyle w:val="EndNoteBibliography"/>
        <w:ind w:left="720" w:hanging="720"/>
        <w:rPr>
          <w:noProof/>
        </w:rPr>
      </w:pPr>
      <w:r w:rsidRPr="00A01614">
        <w:rPr>
          <w:noProof/>
        </w:rPr>
        <w:t xml:space="preserve">Tuck, R. (1996). Introduction. In R. Tuck (Ed.), </w:t>
      </w:r>
      <w:r w:rsidRPr="00A01614">
        <w:rPr>
          <w:i/>
          <w:noProof/>
        </w:rPr>
        <w:t>Leviathan</w:t>
      </w:r>
      <w:r w:rsidRPr="00A01614">
        <w:rPr>
          <w:noProof/>
        </w:rPr>
        <w:t xml:space="preserve"> (pp. ix-xlv). Cambridge: Cambridge University Press.</w:t>
      </w:r>
    </w:p>
    <w:p w14:paraId="3F9B50EC" w14:textId="77777777" w:rsidR="00A01614" w:rsidRPr="00A01614" w:rsidRDefault="00A01614" w:rsidP="00A01614">
      <w:pPr>
        <w:pStyle w:val="EndNoteBibliography"/>
        <w:ind w:left="720" w:hanging="720"/>
        <w:rPr>
          <w:noProof/>
        </w:rPr>
      </w:pPr>
      <w:r w:rsidRPr="00A01614">
        <w:rPr>
          <w:noProof/>
        </w:rPr>
        <w:t xml:space="preserve">Turnbull, C. M. (1968). The Importance of Flux in Two Hunting Societies. In R. B. Lee &amp; I. DeVore (Eds.), </w:t>
      </w:r>
      <w:r w:rsidRPr="00A01614">
        <w:rPr>
          <w:i/>
          <w:noProof/>
        </w:rPr>
        <w:t>Man the Hunter</w:t>
      </w:r>
      <w:r w:rsidRPr="00A01614">
        <w:rPr>
          <w:noProof/>
        </w:rPr>
        <w:t xml:space="preserve"> (pp. 132-137). New York: Adline.</w:t>
      </w:r>
    </w:p>
    <w:p w14:paraId="37B2DEBE" w14:textId="77777777" w:rsidR="00A01614" w:rsidRPr="00A01614" w:rsidRDefault="00A01614" w:rsidP="00A01614">
      <w:pPr>
        <w:pStyle w:val="EndNoteBibliography"/>
        <w:ind w:left="720" w:hanging="720"/>
        <w:rPr>
          <w:noProof/>
        </w:rPr>
      </w:pPr>
      <w:r w:rsidRPr="00A01614">
        <w:rPr>
          <w:noProof/>
        </w:rPr>
        <w:t xml:space="preserve">Weber, M. (2004). </w:t>
      </w:r>
      <w:r w:rsidRPr="00A01614">
        <w:rPr>
          <w:i/>
          <w:noProof/>
        </w:rPr>
        <w:t>The Vocation Lectures</w:t>
      </w:r>
      <w:r w:rsidRPr="00A01614">
        <w:rPr>
          <w:noProof/>
        </w:rPr>
        <w:t xml:space="preserve"> (R. Livingstone, Trans. D. Owen &amp; T. B. Strong Eds.). Indianapolis, IN: Hackett Publishing Company.</w:t>
      </w:r>
    </w:p>
    <w:p w14:paraId="076AFFAF" w14:textId="77777777" w:rsidR="00A01614" w:rsidRPr="00A01614" w:rsidRDefault="00A01614" w:rsidP="00A01614">
      <w:pPr>
        <w:pStyle w:val="EndNoteBibliography"/>
        <w:ind w:left="720" w:hanging="720"/>
        <w:rPr>
          <w:noProof/>
        </w:rPr>
      </w:pPr>
      <w:r w:rsidRPr="00A01614">
        <w:rPr>
          <w:noProof/>
        </w:rPr>
        <w:t xml:space="preserve">Wellman, C. H. (2001). Toward a Liberal Theory of Political Obligation. </w:t>
      </w:r>
      <w:r w:rsidRPr="00A01614">
        <w:rPr>
          <w:i/>
          <w:noProof/>
        </w:rPr>
        <w:t>Ethics, 111</w:t>
      </w:r>
      <w:r w:rsidRPr="00A01614">
        <w:rPr>
          <w:noProof/>
        </w:rPr>
        <w:t xml:space="preserve">, 735-759. </w:t>
      </w:r>
    </w:p>
    <w:p w14:paraId="675D3DBD" w14:textId="77777777" w:rsidR="00A01614" w:rsidRPr="00A01614" w:rsidRDefault="00A01614" w:rsidP="00A01614">
      <w:pPr>
        <w:pStyle w:val="EndNoteBibliography"/>
        <w:ind w:left="720" w:hanging="720"/>
        <w:rPr>
          <w:noProof/>
        </w:rPr>
      </w:pPr>
      <w:r w:rsidRPr="00A01614">
        <w:rPr>
          <w:noProof/>
        </w:rPr>
        <w:t xml:space="preserve">Widerquist, K., &amp; McCall, G. (forthcoming). </w:t>
      </w:r>
      <w:r w:rsidRPr="00A01614">
        <w:rPr>
          <w:i/>
          <w:noProof/>
        </w:rPr>
        <w:t>Prehistoric Myths in Modern Political Philosophy</w:t>
      </w:r>
      <w:r w:rsidRPr="00A01614">
        <w:rPr>
          <w:noProof/>
        </w:rPr>
        <w:t>. Edinburgh: Edinburgh University Press.</w:t>
      </w:r>
    </w:p>
    <w:p w14:paraId="185EEFB7" w14:textId="77777777" w:rsidR="00A01614" w:rsidRPr="00A01614" w:rsidRDefault="00A01614" w:rsidP="00A01614">
      <w:pPr>
        <w:pStyle w:val="EndNoteBibliography"/>
        <w:ind w:left="720" w:hanging="720"/>
        <w:rPr>
          <w:noProof/>
        </w:rPr>
      </w:pPr>
      <w:r w:rsidRPr="00A01614">
        <w:rPr>
          <w:noProof/>
        </w:rPr>
        <w:t xml:space="preserve">Wilde, L. (1994). Marx Against the Social Contract. In D. Boucher &amp; P. Kelly (Eds.), </w:t>
      </w:r>
      <w:r w:rsidRPr="00A01614">
        <w:rPr>
          <w:i/>
          <w:noProof/>
        </w:rPr>
        <w:t>The Social Contract from Hobbes to Rawls1994</w:t>
      </w:r>
      <w:r w:rsidRPr="00A01614">
        <w:rPr>
          <w:noProof/>
        </w:rPr>
        <w:t>. New York: Routledge.</w:t>
      </w:r>
    </w:p>
    <w:p w14:paraId="3B0E98E7" w14:textId="77777777" w:rsidR="00A01614" w:rsidRPr="00A01614" w:rsidRDefault="00A01614" w:rsidP="00A01614">
      <w:pPr>
        <w:pStyle w:val="EndNoteBibliography"/>
        <w:ind w:left="720" w:hanging="720"/>
        <w:rPr>
          <w:noProof/>
        </w:rPr>
      </w:pPr>
      <w:r w:rsidRPr="00A01614">
        <w:rPr>
          <w:noProof/>
        </w:rPr>
        <w:t xml:space="preserve">Woodburn, J. (1968). An Introduction to Hadza Ecology. In R. B. Lee &amp; I. DeVore (Eds.), </w:t>
      </w:r>
      <w:r w:rsidRPr="00A01614">
        <w:rPr>
          <w:i/>
          <w:noProof/>
        </w:rPr>
        <w:t>Man the Hunter</w:t>
      </w:r>
      <w:r w:rsidRPr="00A01614">
        <w:rPr>
          <w:noProof/>
        </w:rPr>
        <w:t>. New York: Aldine.</w:t>
      </w:r>
    </w:p>
    <w:p w14:paraId="148E6DD7" w14:textId="77777777" w:rsidR="00A01614" w:rsidRPr="00A01614" w:rsidRDefault="00A01614" w:rsidP="00A01614">
      <w:pPr>
        <w:pStyle w:val="EndNoteBibliography"/>
        <w:ind w:left="720" w:hanging="720"/>
        <w:rPr>
          <w:noProof/>
        </w:rPr>
      </w:pPr>
      <w:r w:rsidRPr="00A01614">
        <w:rPr>
          <w:noProof/>
        </w:rPr>
        <w:t xml:space="preserve">Woodburn, J. (1982). Egalitarian Societies. </w:t>
      </w:r>
      <w:r w:rsidRPr="00A01614">
        <w:rPr>
          <w:i/>
          <w:noProof/>
        </w:rPr>
        <w:t>Man, 17</w:t>
      </w:r>
      <w:r w:rsidRPr="00A01614">
        <w:rPr>
          <w:noProof/>
        </w:rPr>
        <w:t xml:space="preserve">(3), 431-451. </w:t>
      </w:r>
    </w:p>
    <w:p w14:paraId="1697F0C6" w14:textId="3A0CB527" w:rsidR="008B280A" w:rsidRDefault="00CE636D" w:rsidP="005216E8">
      <w:pPr>
        <w:pStyle w:val="Heading1"/>
      </w:pPr>
      <w:r>
        <w:fldChar w:fldCharType="end"/>
      </w:r>
    </w:p>
    <w:sectPr w:rsidR="008B280A">
      <w:footerReference w:type="even" r:id="rId8"/>
      <w:footerReference w:type="default" r:id="rId9"/>
      <w:endnotePr>
        <w:numFmt w:val="decimal"/>
      </w:endnotePr>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70F18C" w14:textId="77777777" w:rsidR="00777FF8" w:rsidRDefault="00777FF8">
      <w:r>
        <w:separator/>
      </w:r>
    </w:p>
  </w:endnote>
  <w:endnote w:type="continuationSeparator" w:id="0">
    <w:p w14:paraId="41387719" w14:textId="77777777" w:rsidR="00777FF8" w:rsidRDefault="00777FF8">
      <w:r>
        <w:continuationSeparator/>
      </w:r>
    </w:p>
  </w:endnote>
  <w:endnote w:id="1">
    <w:p w14:paraId="50A621A4" w14:textId="77777777" w:rsidR="00777FF8" w:rsidRDefault="00777FF8" w:rsidP="0038697A">
      <w:pPr>
        <w:pStyle w:val="EndnoteText"/>
      </w:pPr>
      <w:r>
        <w:rPr>
          <w:rStyle w:val="EndnoteReference"/>
        </w:rPr>
        <w:endnoteRef/>
      </w:r>
      <w:r>
        <w:t xml:space="preserve"> This article treats the terms “political theory” and “political philosophy” as synonyms.</w:t>
      </w:r>
    </w:p>
  </w:endnote>
  <w:endnote w:id="2">
    <w:p w14:paraId="436E706D" w14:textId="6D079ED0" w:rsidR="00777FF8" w:rsidRDefault="00777FF8" w:rsidP="00317F53">
      <w:pPr>
        <w:pStyle w:val="EndnoteText"/>
      </w:pPr>
      <w:r>
        <w:rPr>
          <w:rStyle w:val="EndnoteReference"/>
        </w:rPr>
        <w:endnoteRef/>
      </w:r>
      <w:r>
        <w:t xml:space="preserve"> Partly to avoid repetitiveness, we have omitted specific reference to this book from the rest of this article. We cite original sources or none at all, but refer readers to the book for further argument and evidence.</w:t>
      </w:r>
    </w:p>
  </w:endnote>
  <w:endnote w:id="3">
    <w:p w14:paraId="151941C9" w14:textId="170A250E" w:rsidR="00777FF8" w:rsidRDefault="00777FF8">
      <w:pPr>
        <w:pStyle w:val="EndnoteText"/>
      </w:pPr>
      <w:r>
        <w:rPr>
          <w:rStyle w:val="EndnoteReference"/>
        </w:rPr>
        <w:endnoteRef/>
      </w:r>
      <w:r>
        <w:t xml:space="preserve"> </w:t>
      </w:r>
      <w:r w:rsidRPr="00C42EFF">
        <w:t>Hobbes has a second justification of the state that</w:t>
      </w:r>
      <w:r>
        <w:t xml:space="preserve"> </w:t>
      </w:r>
      <w:r w:rsidRPr="00C42EFF">
        <w:t>involve</w:t>
      </w:r>
      <w:r>
        <w:t>s</w:t>
      </w:r>
      <w:r w:rsidRPr="00C42EFF">
        <w:t xml:space="preserve"> a promise made directly to </w:t>
      </w:r>
      <w:r>
        <w:t>the</w:t>
      </w:r>
      <w:r w:rsidRPr="00C42EFF">
        <w:t xml:space="preserve"> sovereign so that he won’t kill you immediately, but it is widely believe to be </w:t>
      </w:r>
      <w:r>
        <w:t>normatively</w:t>
      </w:r>
      <w:r w:rsidRPr="00C42EFF">
        <w:t xml:space="preserve"> implausible </w:t>
      </w:r>
      <w:r>
        <w:fldChar w:fldCharType="begin"/>
      </w:r>
      <w:r>
        <w:instrText xml:space="preserve"> ADDIN EN.CITE &lt;EndNote&gt;&lt;Cite&gt;&lt;Author&gt;Kavka&lt;/Author&gt;&lt;Year&gt;1986&lt;/Year&gt;&lt;RecNum&gt;1176&lt;/RecNum&gt;&lt;Suffix&gt;`, 393-398&lt;/Suffix&gt;&lt;DisplayText&gt;(Kavka, 1986, 393-398)&lt;/DisplayText&gt;&lt;record&gt;&lt;rec-number&gt;1176&lt;/rec-number&gt;&lt;foreign-keys&gt;&lt;key app="EN" db-id="evwd9vwepx9tsle9eeavwxao2tvzszf5dsav" timestamp="1430607835"&gt;1176&lt;/key&gt;&lt;/foreign-keys&gt;&lt;ref-type name="Book"&gt;6&lt;/ref-type&gt;&lt;contributors&gt;&lt;authors&gt;&lt;author&gt;Kavka, Gregory S.&lt;/author&gt;&lt;/authors&gt;&lt;/contributors&gt;&lt;titles&gt;&lt;title&gt;Hobbesian Moral and Political Theory&lt;/title&gt;&lt;/titles&gt;&lt;dates&gt;&lt;year&gt;1986&lt;/year&gt;&lt;/dates&gt;&lt;pub-location&gt;Princeton, NJ&lt;/pub-location&gt;&lt;publisher&gt;Princeton University Press&lt;/publisher&gt;&lt;urls&gt;&lt;/urls&gt;&lt;/record&gt;&lt;/Cite&gt;&lt;/EndNote&gt;</w:instrText>
      </w:r>
      <w:r>
        <w:fldChar w:fldCharType="separate"/>
      </w:r>
      <w:r>
        <w:rPr>
          <w:noProof/>
        </w:rPr>
        <w:t>(Kavka, 1986, 393-398)</w:t>
      </w:r>
      <w:r>
        <w:fldChar w:fldCharType="end"/>
      </w:r>
      <w:r w:rsidRPr="00C42EFF">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CC8E7" w14:textId="77777777" w:rsidR="00777FF8" w:rsidRDefault="00777FF8" w:rsidP="00EE41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9406CE" w14:textId="77777777" w:rsidR="00777FF8" w:rsidRDefault="00777F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9F89B" w14:textId="77777777" w:rsidR="00777FF8" w:rsidRDefault="00777FF8" w:rsidP="00EE41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6BD3">
      <w:rPr>
        <w:rStyle w:val="PageNumber"/>
        <w:noProof/>
      </w:rPr>
      <w:t>1</w:t>
    </w:r>
    <w:r>
      <w:rPr>
        <w:rStyle w:val="PageNumber"/>
      </w:rPr>
      <w:fldChar w:fldCharType="end"/>
    </w:r>
  </w:p>
  <w:p w14:paraId="198316DF" w14:textId="77777777" w:rsidR="00777FF8" w:rsidRDefault="00777FF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A30829" w14:textId="77777777" w:rsidR="00777FF8" w:rsidRDefault="00777FF8">
      <w:r>
        <w:separator/>
      </w:r>
    </w:p>
  </w:footnote>
  <w:footnote w:type="continuationSeparator" w:id="0">
    <w:p w14:paraId="6F3FA7E7" w14:textId="77777777" w:rsidR="00777FF8" w:rsidRDefault="00777F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7"/>
    <w:lvl w:ilvl="0">
      <w:start w:val="1"/>
      <w:numFmt w:val="bullet"/>
      <w:lvlText w:val=""/>
      <w:lvlJc w:val="left"/>
      <w:pPr>
        <w:tabs>
          <w:tab w:val="num" w:pos="0"/>
        </w:tabs>
        <w:ind w:left="720" w:hanging="360"/>
      </w:pPr>
      <w:rPr>
        <w:rFonts w:ascii="Symbol" w:hAnsi="Symbol" w:cs="Symbol"/>
      </w:rPr>
    </w:lvl>
  </w:abstractNum>
  <w:abstractNum w:abstractNumId="2">
    <w:nsid w:val="158F3F57"/>
    <w:multiLevelType w:val="hybridMultilevel"/>
    <w:tmpl w:val="3F807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6939B3"/>
    <w:multiLevelType w:val="hybridMultilevel"/>
    <w:tmpl w:val="7D48C778"/>
    <w:lvl w:ilvl="0" w:tplc="B6EE5C3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563AD4"/>
    <w:multiLevelType w:val="hybridMultilevel"/>
    <w:tmpl w:val="09987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5771DB"/>
    <w:multiLevelType w:val="hybridMultilevel"/>
    <w:tmpl w:val="67129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3E32BA"/>
    <w:multiLevelType w:val="hybridMultilevel"/>
    <w:tmpl w:val="9FFC2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145DC8"/>
    <w:multiLevelType w:val="hybridMultilevel"/>
    <w:tmpl w:val="223C9E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F4796C"/>
    <w:multiLevelType w:val="hybridMultilevel"/>
    <w:tmpl w:val="E15AF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FB6018"/>
    <w:multiLevelType w:val="hybridMultilevel"/>
    <w:tmpl w:val="7B3054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C5014E6"/>
    <w:multiLevelType w:val="hybridMultilevel"/>
    <w:tmpl w:val="CC7C3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4334A8"/>
    <w:multiLevelType w:val="hybridMultilevel"/>
    <w:tmpl w:val="0256ED64"/>
    <w:lvl w:ilvl="0" w:tplc="B6EE5C3C">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9D23E2"/>
    <w:multiLevelType w:val="multilevel"/>
    <w:tmpl w:val="F5A8C9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nsid w:val="49EA6C6D"/>
    <w:multiLevelType w:val="hybridMultilevel"/>
    <w:tmpl w:val="B5C254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187BF9"/>
    <w:multiLevelType w:val="multilevel"/>
    <w:tmpl w:val="CC7C305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nsid w:val="52DF036C"/>
    <w:multiLevelType w:val="hybridMultilevel"/>
    <w:tmpl w:val="F5A8C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B515DE"/>
    <w:multiLevelType w:val="hybridMultilevel"/>
    <w:tmpl w:val="1D5A6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71119"/>
    <w:multiLevelType w:val="multilevel"/>
    <w:tmpl w:val="FF3E7426"/>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3560571"/>
    <w:multiLevelType w:val="hybridMultilevel"/>
    <w:tmpl w:val="FF3E7426"/>
    <w:lvl w:ilvl="0" w:tplc="B6EE5C3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58278C"/>
    <w:multiLevelType w:val="hybridMultilevel"/>
    <w:tmpl w:val="CCAEAB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94520F6"/>
    <w:multiLevelType w:val="hybridMultilevel"/>
    <w:tmpl w:val="5C708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58488C"/>
    <w:multiLevelType w:val="hybridMultilevel"/>
    <w:tmpl w:val="E66EA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8"/>
  </w:num>
  <w:num w:numId="5">
    <w:abstractNumId w:val="19"/>
  </w:num>
  <w:num w:numId="6">
    <w:abstractNumId w:val="9"/>
  </w:num>
  <w:num w:numId="7">
    <w:abstractNumId w:val="20"/>
  </w:num>
  <w:num w:numId="8">
    <w:abstractNumId w:val="10"/>
  </w:num>
  <w:num w:numId="9">
    <w:abstractNumId w:val="21"/>
  </w:num>
  <w:num w:numId="10">
    <w:abstractNumId w:val="14"/>
  </w:num>
  <w:num w:numId="11">
    <w:abstractNumId w:val="15"/>
  </w:num>
  <w:num w:numId="12">
    <w:abstractNumId w:val="12"/>
  </w:num>
  <w:num w:numId="13">
    <w:abstractNumId w:val="13"/>
  </w:num>
  <w:num w:numId="14">
    <w:abstractNumId w:val="16"/>
  </w:num>
  <w:num w:numId="15">
    <w:abstractNumId w:val="11"/>
  </w:num>
  <w:num w:numId="16">
    <w:abstractNumId w:val="18"/>
  </w:num>
  <w:num w:numId="17">
    <w:abstractNumId w:val="4"/>
  </w:num>
  <w:num w:numId="18">
    <w:abstractNumId w:val="17"/>
  </w:num>
  <w:num w:numId="19">
    <w:abstractNumId w:val="3"/>
  </w:num>
  <w:num w:numId="20">
    <w:abstractNumId w:val="7"/>
  </w:num>
  <w:num w:numId="21">
    <w:abstractNumId w:val="6"/>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val="bestFit" w:percent="263"/>
  <w:displayBackgroundShape/>
  <w:embedSystemFonts/>
  <w:activeWritingStyle w:appName="MSWord" w:lang="en-US" w:vendorID="64" w:dllVersion="131078"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d9vwepx9tsle9eeavwxao2tvzszf5dsav&quot;&gt;Karls library&lt;record-ids&gt;&lt;item&gt;53&lt;/item&gt;&lt;item&gt;54&lt;/item&gt;&lt;item&gt;92&lt;/item&gt;&lt;item&gt;132&lt;/item&gt;&lt;item&gt;139&lt;/item&gt;&lt;item&gt;195&lt;/item&gt;&lt;item&gt;235&lt;/item&gt;&lt;item&gt;253&lt;/item&gt;&lt;item&gt;259&lt;/item&gt;&lt;item&gt;262&lt;/item&gt;&lt;item&gt;264&lt;/item&gt;&lt;item&gt;277&lt;/item&gt;&lt;item&gt;278&lt;/item&gt;&lt;item&gt;376&lt;/item&gt;&lt;item&gt;484&lt;/item&gt;&lt;item&gt;528&lt;/item&gt;&lt;item&gt;532&lt;/item&gt;&lt;item&gt;549&lt;/item&gt;&lt;item&gt;551&lt;/item&gt;&lt;item&gt;552&lt;/item&gt;&lt;item&gt;553&lt;/item&gt;&lt;item&gt;562&lt;/item&gt;&lt;item&gt;569&lt;/item&gt;&lt;item&gt;572&lt;/item&gt;&lt;item&gt;580&lt;/item&gt;&lt;item&gt;621&lt;/item&gt;&lt;item&gt;622&lt;/item&gt;&lt;item&gt;623&lt;/item&gt;&lt;item&gt;635&lt;/item&gt;&lt;item&gt;636&lt;/item&gt;&lt;item&gt;638&lt;/item&gt;&lt;item&gt;639&lt;/item&gt;&lt;item&gt;641&lt;/item&gt;&lt;item&gt;648&lt;/item&gt;&lt;item&gt;653&lt;/item&gt;&lt;item&gt;656&lt;/item&gt;&lt;item&gt;662&lt;/item&gt;&lt;item&gt;664&lt;/item&gt;&lt;item&gt;669&lt;/item&gt;&lt;item&gt;728&lt;/item&gt;&lt;item&gt;751&lt;/item&gt;&lt;item&gt;861&lt;/item&gt;&lt;item&gt;863&lt;/item&gt;&lt;item&gt;873&lt;/item&gt;&lt;item&gt;878&lt;/item&gt;&lt;item&gt;879&lt;/item&gt;&lt;item&gt;880&lt;/item&gt;&lt;item&gt;881&lt;/item&gt;&lt;item&gt;885&lt;/item&gt;&lt;item&gt;887&lt;/item&gt;&lt;item&gt;890&lt;/item&gt;&lt;item&gt;893&lt;/item&gt;&lt;item&gt;914&lt;/item&gt;&lt;item&gt;1008&lt;/item&gt;&lt;item&gt;1111&lt;/item&gt;&lt;item&gt;1112&lt;/item&gt;&lt;item&gt;1129&lt;/item&gt;&lt;item&gt;1134&lt;/item&gt;&lt;item&gt;1143&lt;/item&gt;&lt;item&gt;1144&lt;/item&gt;&lt;item&gt;1147&lt;/item&gt;&lt;item&gt;1148&lt;/item&gt;&lt;item&gt;1149&lt;/item&gt;&lt;item&gt;1150&lt;/item&gt;&lt;item&gt;1163&lt;/item&gt;&lt;item&gt;1164&lt;/item&gt;&lt;item&gt;1165&lt;/item&gt;&lt;item&gt;1166&lt;/item&gt;&lt;item&gt;1167&lt;/item&gt;&lt;item&gt;1171&lt;/item&gt;&lt;item&gt;1176&lt;/item&gt;&lt;item&gt;1178&lt;/item&gt;&lt;item&gt;1181&lt;/item&gt;&lt;item&gt;1182&lt;/item&gt;&lt;item&gt;1183&lt;/item&gt;&lt;/record-ids&gt;&lt;/item&gt;&lt;/Libraries&gt;"/>
  </w:docVars>
  <w:rsids>
    <w:rsidRoot w:val="009C16B8"/>
    <w:rsid w:val="00000D0C"/>
    <w:rsid w:val="00000ED0"/>
    <w:rsid w:val="000015BD"/>
    <w:rsid w:val="00002156"/>
    <w:rsid w:val="00002558"/>
    <w:rsid w:val="00002DE1"/>
    <w:rsid w:val="000036FF"/>
    <w:rsid w:val="00003F25"/>
    <w:rsid w:val="000043A7"/>
    <w:rsid w:val="0000440B"/>
    <w:rsid w:val="0000451D"/>
    <w:rsid w:val="00005283"/>
    <w:rsid w:val="0000566B"/>
    <w:rsid w:val="00005A0A"/>
    <w:rsid w:val="00006247"/>
    <w:rsid w:val="000064DF"/>
    <w:rsid w:val="000065FA"/>
    <w:rsid w:val="0000669E"/>
    <w:rsid w:val="00006A42"/>
    <w:rsid w:val="00007036"/>
    <w:rsid w:val="00007289"/>
    <w:rsid w:val="00007AB0"/>
    <w:rsid w:val="0001034C"/>
    <w:rsid w:val="000105B0"/>
    <w:rsid w:val="000106DD"/>
    <w:rsid w:val="000108AF"/>
    <w:rsid w:val="00010BDA"/>
    <w:rsid w:val="00010D23"/>
    <w:rsid w:val="00011FED"/>
    <w:rsid w:val="00012BBF"/>
    <w:rsid w:val="00012EAF"/>
    <w:rsid w:val="000134A4"/>
    <w:rsid w:val="000136BE"/>
    <w:rsid w:val="00013C39"/>
    <w:rsid w:val="00013C73"/>
    <w:rsid w:val="00014477"/>
    <w:rsid w:val="00014628"/>
    <w:rsid w:val="0001476D"/>
    <w:rsid w:val="00014F0B"/>
    <w:rsid w:val="000155A3"/>
    <w:rsid w:val="00015CBB"/>
    <w:rsid w:val="00016334"/>
    <w:rsid w:val="00016651"/>
    <w:rsid w:val="00017010"/>
    <w:rsid w:val="0001790B"/>
    <w:rsid w:val="00017CF1"/>
    <w:rsid w:val="00017D6F"/>
    <w:rsid w:val="00020A9F"/>
    <w:rsid w:val="00021426"/>
    <w:rsid w:val="00021B43"/>
    <w:rsid w:val="000221AC"/>
    <w:rsid w:val="0002241D"/>
    <w:rsid w:val="0002245C"/>
    <w:rsid w:val="00022B0E"/>
    <w:rsid w:val="000237C9"/>
    <w:rsid w:val="00023F3B"/>
    <w:rsid w:val="000244C2"/>
    <w:rsid w:val="0002482A"/>
    <w:rsid w:val="00024842"/>
    <w:rsid w:val="000249E5"/>
    <w:rsid w:val="00024CD3"/>
    <w:rsid w:val="00024D95"/>
    <w:rsid w:val="00024ECD"/>
    <w:rsid w:val="00025494"/>
    <w:rsid w:val="00025659"/>
    <w:rsid w:val="0002627B"/>
    <w:rsid w:val="000262A6"/>
    <w:rsid w:val="000265D2"/>
    <w:rsid w:val="00026B51"/>
    <w:rsid w:val="00026BD8"/>
    <w:rsid w:val="00026C49"/>
    <w:rsid w:val="0002799C"/>
    <w:rsid w:val="000279EE"/>
    <w:rsid w:val="00030544"/>
    <w:rsid w:val="0003087C"/>
    <w:rsid w:val="00030C17"/>
    <w:rsid w:val="0003118F"/>
    <w:rsid w:val="0003220B"/>
    <w:rsid w:val="0003221D"/>
    <w:rsid w:val="00032D88"/>
    <w:rsid w:val="00033887"/>
    <w:rsid w:val="00033F7D"/>
    <w:rsid w:val="00033FCF"/>
    <w:rsid w:val="00034438"/>
    <w:rsid w:val="0003449F"/>
    <w:rsid w:val="00034500"/>
    <w:rsid w:val="00034B08"/>
    <w:rsid w:val="00034C07"/>
    <w:rsid w:val="00034CED"/>
    <w:rsid w:val="000355CD"/>
    <w:rsid w:val="00036369"/>
    <w:rsid w:val="00036750"/>
    <w:rsid w:val="000370C0"/>
    <w:rsid w:val="0003773A"/>
    <w:rsid w:val="0003783E"/>
    <w:rsid w:val="00037B39"/>
    <w:rsid w:val="00037D44"/>
    <w:rsid w:val="00040560"/>
    <w:rsid w:val="000408E2"/>
    <w:rsid w:val="00040987"/>
    <w:rsid w:val="000409DD"/>
    <w:rsid w:val="00040B26"/>
    <w:rsid w:val="00040C82"/>
    <w:rsid w:val="000417CE"/>
    <w:rsid w:val="00041911"/>
    <w:rsid w:val="000423AB"/>
    <w:rsid w:val="000423BB"/>
    <w:rsid w:val="000428CD"/>
    <w:rsid w:val="00042ADF"/>
    <w:rsid w:val="00042BD6"/>
    <w:rsid w:val="0004397E"/>
    <w:rsid w:val="00043DFA"/>
    <w:rsid w:val="000451AB"/>
    <w:rsid w:val="000454C2"/>
    <w:rsid w:val="000454D7"/>
    <w:rsid w:val="000455EA"/>
    <w:rsid w:val="000457A3"/>
    <w:rsid w:val="000458A1"/>
    <w:rsid w:val="0004590E"/>
    <w:rsid w:val="0004670C"/>
    <w:rsid w:val="000468DC"/>
    <w:rsid w:val="000469EC"/>
    <w:rsid w:val="000474D5"/>
    <w:rsid w:val="00047EC2"/>
    <w:rsid w:val="00050015"/>
    <w:rsid w:val="0005047C"/>
    <w:rsid w:val="000504BE"/>
    <w:rsid w:val="0005056A"/>
    <w:rsid w:val="0005064D"/>
    <w:rsid w:val="0005074D"/>
    <w:rsid w:val="00050A20"/>
    <w:rsid w:val="00050B54"/>
    <w:rsid w:val="00050BB9"/>
    <w:rsid w:val="0005168E"/>
    <w:rsid w:val="00051C7F"/>
    <w:rsid w:val="00051FCB"/>
    <w:rsid w:val="00052703"/>
    <w:rsid w:val="000534A6"/>
    <w:rsid w:val="00053860"/>
    <w:rsid w:val="00054F58"/>
    <w:rsid w:val="000553D8"/>
    <w:rsid w:val="000556B7"/>
    <w:rsid w:val="00055B06"/>
    <w:rsid w:val="00055DB3"/>
    <w:rsid w:val="00055ECE"/>
    <w:rsid w:val="000566F9"/>
    <w:rsid w:val="00057430"/>
    <w:rsid w:val="00057456"/>
    <w:rsid w:val="0005763B"/>
    <w:rsid w:val="00057EB2"/>
    <w:rsid w:val="00060231"/>
    <w:rsid w:val="000602AF"/>
    <w:rsid w:val="000608BB"/>
    <w:rsid w:val="00061159"/>
    <w:rsid w:val="000611AC"/>
    <w:rsid w:val="00061248"/>
    <w:rsid w:val="000614CA"/>
    <w:rsid w:val="00061676"/>
    <w:rsid w:val="00062378"/>
    <w:rsid w:val="00062DE8"/>
    <w:rsid w:val="00063A91"/>
    <w:rsid w:val="00063D63"/>
    <w:rsid w:val="0006471B"/>
    <w:rsid w:val="00064C39"/>
    <w:rsid w:val="00065D45"/>
    <w:rsid w:val="00066009"/>
    <w:rsid w:val="0006712E"/>
    <w:rsid w:val="00067EBC"/>
    <w:rsid w:val="000705FA"/>
    <w:rsid w:val="00070947"/>
    <w:rsid w:val="00071235"/>
    <w:rsid w:val="0007293F"/>
    <w:rsid w:val="00072D64"/>
    <w:rsid w:val="00073152"/>
    <w:rsid w:val="0007404F"/>
    <w:rsid w:val="0007433C"/>
    <w:rsid w:val="00074854"/>
    <w:rsid w:val="0007495F"/>
    <w:rsid w:val="00075077"/>
    <w:rsid w:val="000755D7"/>
    <w:rsid w:val="00076048"/>
    <w:rsid w:val="000769C7"/>
    <w:rsid w:val="00076CFB"/>
    <w:rsid w:val="0007713E"/>
    <w:rsid w:val="00077362"/>
    <w:rsid w:val="00077640"/>
    <w:rsid w:val="00077F3F"/>
    <w:rsid w:val="00080261"/>
    <w:rsid w:val="00080535"/>
    <w:rsid w:val="00080632"/>
    <w:rsid w:val="00080868"/>
    <w:rsid w:val="00080923"/>
    <w:rsid w:val="00080F3A"/>
    <w:rsid w:val="00080FB1"/>
    <w:rsid w:val="000814EC"/>
    <w:rsid w:val="00081829"/>
    <w:rsid w:val="00081DE5"/>
    <w:rsid w:val="000829EE"/>
    <w:rsid w:val="00082A47"/>
    <w:rsid w:val="00082A90"/>
    <w:rsid w:val="00082C26"/>
    <w:rsid w:val="00082D3D"/>
    <w:rsid w:val="00083120"/>
    <w:rsid w:val="00083C8A"/>
    <w:rsid w:val="000842E4"/>
    <w:rsid w:val="0008437A"/>
    <w:rsid w:val="0008444F"/>
    <w:rsid w:val="00084A43"/>
    <w:rsid w:val="000851F3"/>
    <w:rsid w:val="000853F2"/>
    <w:rsid w:val="00086316"/>
    <w:rsid w:val="000866B5"/>
    <w:rsid w:val="000866D8"/>
    <w:rsid w:val="00086C9C"/>
    <w:rsid w:val="00086CE5"/>
    <w:rsid w:val="00087604"/>
    <w:rsid w:val="00090546"/>
    <w:rsid w:val="0009087A"/>
    <w:rsid w:val="000909B8"/>
    <w:rsid w:val="00090CCC"/>
    <w:rsid w:val="00091285"/>
    <w:rsid w:val="00091405"/>
    <w:rsid w:val="00091606"/>
    <w:rsid w:val="000916F5"/>
    <w:rsid w:val="00091957"/>
    <w:rsid w:val="00091BD6"/>
    <w:rsid w:val="000926C3"/>
    <w:rsid w:val="00092721"/>
    <w:rsid w:val="0009319E"/>
    <w:rsid w:val="00093995"/>
    <w:rsid w:val="00093A60"/>
    <w:rsid w:val="00093BA4"/>
    <w:rsid w:val="0009436B"/>
    <w:rsid w:val="00094A44"/>
    <w:rsid w:val="00094CC2"/>
    <w:rsid w:val="00097169"/>
    <w:rsid w:val="000A0525"/>
    <w:rsid w:val="000A0653"/>
    <w:rsid w:val="000A06A1"/>
    <w:rsid w:val="000A118A"/>
    <w:rsid w:val="000A128C"/>
    <w:rsid w:val="000A1A89"/>
    <w:rsid w:val="000A1CFC"/>
    <w:rsid w:val="000A1DFA"/>
    <w:rsid w:val="000A1E06"/>
    <w:rsid w:val="000A268A"/>
    <w:rsid w:val="000A3132"/>
    <w:rsid w:val="000A3236"/>
    <w:rsid w:val="000A3D30"/>
    <w:rsid w:val="000A44B9"/>
    <w:rsid w:val="000A48B1"/>
    <w:rsid w:val="000A4AA1"/>
    <w:rsid w:val="000A4ED5"/>
    <w:rsid w:val="000A5542"/>
    <w:rsid w:val="000A5751"/>
    <w:rsid w:val="000A5D26"/>
    <w:rsid w:val="000A72EE"/>
    <w:rsid w:val="000A7CC9"/>
    <w:rsid w:val="000B0AEC"/>
    <w:rsid w:val="000B0B26"/>
    <w:rsid w:val="000B0FF1"/>
    <w:rsid w:val="000B1042"/>
    <w:rsid w:val="000B2215"/>
    <w:rsid w:val="000B2871"/>
    <w:rsid w:val="000B2B1B"/>
    <w:rsid w:val="000B2EBF"/>
    <w:rsid w:val="000B2FE1"/>
    <w:rsid w:val="000B32E5"/>
    <w:rsid w:val="000B4254"/>
    <w:rsid w:val="000B466E"/>
    <w:rsid w:val="000B53EB"/>
    <w:rsid w:val="000B5739"/>
    <w:rsid w:val="000B5782"/>
    <w:rsid w:val="000B5AA0"/>
    <w:rsid w:val="000B5B13"/>
    <w:rsid w:val="000B5B1D"/>
    <w:rsid w:val="000B5FCA"/>
    <w:rsid w:val="000B64C7"/>
    <w:rsid w:val="000B6C25"/>
    <w:rsid w:val="000B76C1"/>
    <w:rsid w:val="000C0013"/>
    <w:rsid w:val="000C01CA"/>
    <w:rsid w:val="000C0419"/>
    <w:rsid w:val="000C0A5D"/>
    <w:rsid w:val="000C0BB7"/>
    <w:rsid w:val="000C0CB6"/>
    <w:rsid w:val="000C1281"/>
    <w:rsid w:val="000C18BA"/>
    <w:rsid w:val="000C1C89"/>
    <w:rsid w:val="000C1EC1"/>
    <w:rsid w:val="000C21F1"/>
    <w:rsid w:val="000C2373"/>
    <w:rsid w:val="000C280F"/>
    <w:rsid w:val="000C2E02"/>
    <w:rsid w:val="000C2F3E"/>
    <w:rsid w:val="000C30FF"/>
    <w:rsid w:val="000C4666"/>
    <w:rsid w:val="000C484A"/>
    <w:rsid w:val="000C496D"/>
    <w:rsid w:val="000C515D"/>
    <w:rsid w:val="000C561F"/>
    <w:rsid w:val="000C5783"/>
    <w:rsid w:val="000C585D"/>
    <w:rsid w:val="000C6011"/>
    <w:rsid w:val="000C642C"/>
    <w:rsid w:val="000C69FB"/>
    <w:rsid w:val="000C6B1C"/>
    <w:rsid w:val="000C6C00"/>
    <w:rsid w:val="000C6C45"/>
    <w:rsid w:val="000C7441"/>
    <w:rsid w:val="000C7A72"/>
    <w:rsid w:val="000C7DD8"/>
    <w:rsid w:val="000D0298"/>
    <w:rsid w:val="000D02A0"/>
    <w:rsid w:val="000D06EF"/>
    <w:rsid w:val="000D0B2F"/>
    <w:rsid w:val="000D12EF"/>
    <w:rsid w:val="000D1ED1"/>
    <w:rsid w:val="000D257F"/>
    <w:rsid w:val="000D29EE"/>
    <w:rsid w:val="000D3873"/>
    <w:rsid w:val="000D3A8E"/>
    <w:rsid w:val="000D3D2F"/>
    <w:rsid w:val="000D41F5"/>
    <w:rsid w:val="000D4856"/>
    <w:rsid w:val="000D4A8A"/>
    <w:rsid w:val="000D4D95"/>
    <w:rsid w:val="000D50C3"/>
    <w:rsid w:val="000D50E1"/>
    <w:rsid w:val="000D5F41"/>
    <w:rsid w:val="000D688B"/>
    <w:rsid w:val="000D6902"/>
    <w:rsid w:val="000D6ECE"/>
    <w:rsid w:val="000D6FA2"/>
    <w:rsid w:val="000D70B4"/>
    <w:rsid w:val="000D7538"/>
    <w:rsid w:val="000D7951"/>
    <w:rsid w:val="000E02FA"/>
    <w:rsid w:val="000E09F4"/>
    <w:rsid w:val="000E0E24"/>
    <w:rsid w:val="000E1B19"/>
    <w:rsid w:val="000E1E5E"/>
    <w:rsid w:val="000E1E90"/>
    <w:rsid w:val="000E1F62"/>
    <w:rsid w:val="000E2AB8"/>
    <w:rsid w:val="000E2B0A"/>
    <w:rsid w:val="000E30A7"/>
    <w:rsid w:val="000E31FD"/>
    <w:rsid w:val="000E3203"/>
    <w:rsid w:val="000E337B"/>
    <w:rsid w:val="000E405B"/>
    <w:rsid w:val="000E4CB4"/>
    <w:rsid w:val="000E4D44"/>
    <w:rsid w:val="000E57E7"/>
    <w:rsid w:val="000E5FA1"/>
    <w:rsid w:val="000E63FD"/>
    <w:rsid w:val="000E6B21"/>
    <w:rsid w:val="000E6B46"/>
    <w:rsid w:val="000E6CBF"/>
    <w:rsid w:val="000E770C"/>
    <w:rsid w:val="000E7746"/>
    <w:rsid w:val="000F0090"/>
    <w:rsid w:val="000F0489"/>
    <w:rsid w:val="000F0E36"/>
    <w:rsid w:val="000F10AD"/>
    <w:rsid w:val="000F12F8"/>
    <w:rsid w:val="000F1445"/>
    <w:rsid w:val="000F196D"/>
    <w:rsid w:val="000F2578"/>
    <w:rsid w:val="000F28A6"/>
    <w:rsid w:val="000F2D6E"/>
    <w:rsid w:val="000F2F8C"/>
    <w:rsid w:val="000F302D"/>
    <w:rsid w:val="000F3101"/>
    <w:rsid w:val="000F337E"/>
    <w:rsid w:val="000F3DE1"/>
    <w:rsid w:val="000F4504"/>
    <w:rsid w:val="000F45D7"/>
    <w:rsid w:val="000F55BF"/>
    <w:rsid w:val="000F58A2"/>
    <w:rsid w:val="000F5D83"/>
    <w:rsid w:val="000F6574"/>
    <w:rsid w:val="000F6B10"/>
    <w:rsid w:val="000F7397"/>
    <w:rsid w:val="000F757B"/>
    <w:rsid w:val="000F75A3"/>
    <w:rsid w:val="000F7973"/>
    <w:rsid w:val="00100570"/>
    <w:rsid w:val="00100EBD"/>
    <w:rsid w:val="00101170"/>
    <w:rsid w:val="0010153A"/>
    <w:rsid w:val="001015A2"/>
    <w:rsid w:val="00101622"/>
    <w:rsid w:val="00101779"/>
    <w:rsid w:val="00101AE5"/>
    <w:rsid w:val="0010269B"/>
    <w:rsid w:val="001028CF"/>
    <w:rsid w:val="00102D2A"/>
    <w:rsid w:val="00102F6F"/>
    <w:rsid w:val="001034E0"/>
    <w:rsid w:val="00103AA8"/>
    <w:rsid w:val="001048AC"/>
    <w:rsid w:val="001053BA"/>
    <w:rsid w:val="001054EF"/>
    <w:rsid w:val="001065A5"/>
    <w:rsid w:val="0010680D"/>
    <w:rsid w:val="001075C1"/>
    <w:rsid w:val="001079BB"/>
    <w:rsid w:val="00110258"/>
    <w:rsid w:val="00110CE7"/>
    <w:rsid w:val="00111126"/>
    <w:rsid w:val="001113E4"/>
    <w:rsid w:val="00111569"/>
    <w:rsid w:val="00111F2F"/>
    <w:rsid w:val="00112C4F"/>
    <w:rsid w:val="00112F9B"/>
    <w:rsid w:val="00113F8A"/>
    <w:rsid w:val="00113FE8"/>
    <w:rsid w:val="00114060"/>
    <w:rsid w:val="0011439F"/>
    <w:rsid w:val="001148A7"/>
    <w:rsid w:val="00114EAB"/>
    <w:rsid w:val="00115161"/>
    <w:rsid w:val="001155C3"/>
    <w:rsid w:val="001158C5"/>
    <w:rsid w:val="00116784"/>
    <w:rsid w:val="00117845"/>
    <w:rsid w:val="00117A77"/>
    <w:rsid w:val="00117C3F"/>
    <w:rsid w:val="0012019F"/>
    <w:rsid w:val="0012049F"/>
    <w:rsid w:val="00120909"/>
    <w:rsid w:val="00120A6F"/>
    <w:rsid w:val="00121618"/>
    <w:rsid w:val="00121E11"/>
    <w:rsid w:val="00122A78"/>
    <w:rsid w:val="001238E2"/>
    <w:rsid w:val="001239CC"/>
    <w:rsid w:val="00123A22"/>
    <w:rsid w:val="00124A9B"/>
    <w:rsid w:val="00124BC2"/>
    <w:rsid w:val="00124BD2"/>
    <w:rsid w:val="00124E66"/>
    <w:rsid w:val="00124F61"/>
    <w:rsid w:val="0012510B"/>
    <w:rsid w:val="0012574E"/>
    <w:rsid w:val="00125FAC"/>
    <w:rsid w:val="00126400"/>
    <w:rsid w:val="00126514"/>
    <w:rsid w:val="00127F5D"/>
    <w:rsid w:val="001302BA"/>
    <w:rsid w:val="00130C66"/>
    <w:rsid w:val="00130F56"/>
    <w:rsid w:val="0013183B"/>
    <w:rsid w:val="00131F7F"/>
    <w:rsid w:val="001328EE"/>
    <w:rsid w:val="00133295"/>
    <w:rsid w:val="001333CC"/>
    <w:rsid w:val="00133419"/>
    <w:rsid w:val="001343A1"/>
    <w:rsid w:val="00134CC0"/>
    <w:rsid w:val="00135277"/>
    <w:rsid w:val="0013578A"/>
    <w:rsid w:val="00135C6A"/>
    <w:rsid w:val="001360DB"/>
    <w:rsid w:val="00136181"/>
    <w:rsid w:val="001364F4"/>
    <w:rsid w:val="00136FBD"/>
    <w:rsid w:val="00137790"/>
    <w:rsid w:val="0013786F"/>
    <w:rsid w:val="0013799A"/>
    <w:rsid w:val="00140856"/>
    <w:rsid w:val="00141237"/>
    <w:rsid w:val="00141C00"/>
    <w:rsid w:val="0014230D"/>
    <w:rsid w:val="0014286A"/>
    <w:rsid w:val="00142B77"/>
    <w:rsid w:val="00142CB4"/>
    <w:rsid w:val="00143541"/>
    <w:rsid w:val="001438AB"/>
    <w:rsid w:val="00143E31"/>
    <w:rsid w:val="001443DC"/>
    <w:rsid w:val="001458F1"/>
    <w:rsid w:val="001461A0"/>
    <w:rsid w:val="0014646E"/>
    <w:rsid w:val="0014680F"/>
    <w:rsid w:val="001477ED"/>
    <w:rsid w:val="0014781E"/>
    <w:rsid w:val="001500AE"/>
    <w:rsid w:val="00150AB7"/>
    <w:rsid w:val="001514BB"/>
    <w:rsid w:val="001518CA"/>
    <w:rsid w:val="00151BE0"/>
    <w:rsid w:val="00151F6D"/>
    <w:rsid w:val="00152D14"/>
    <w:rsid w:val="00152F67"/>
    <w:rsid w:val="00152FCA"/>
    <w:rsid w:val="0015354E"/>
    <w:rsid w:val="00153642"/>
    <w:rsid w:val="00153E4A"/>
    <w:rsid w:val="00154862"/>
    <w:rsid w:val="001548C9"/>
    <w:rsid w:val="0015521B"/>
    <w:rsid w:val="00155328"/>
    <w:rsid w:val="00155491"/>
    <w:rsid w:val="0015572F"/>
    <w:rsid w:val="00155900"/>
    <w:rsid w:val="00155C01"/>
    <w:rsid w:val="00155C54"/>
    <w:rsid w:val="00155D71"/>
    <w:rsid w:val="00155DB2"/>
    <w:rsid w:val="00155FC0"/>
    <w:rsid w:val="00155FF9"/>
    <w:rsid w:val="001565E8"/>
    <w:rsid w:val="00156967"/>
    <w:rsid w:val="00156A78"/>
    <w:rsid w:val="00156F13"/>
    <w:rsid w:val="00157906"/>
    <w:rsid w:val="001579BA"/>
    <w:rsid w:val="00157EAA"/>
    <w:rsid w:val="001603BA"/>
    <w:rsid w:val="00161DCF"/>
    <w:rsid w:val="00161ED7"/>
    <w:rsid w:val="00162AF1"/>
    <w:rsid w:val="00162CE6"/>
    <w:rsid w:val="00163337"/>
    <w:rsid w:val="0016333B"/>
    <w:rsid w:val="0016514C"/>
    <w:rsid w:val="00165C7B"/>
    <w:rsid w:val="00165CF5"/>
    <w:rsid w:val="00165FF8"/>
    <w:rsid w:val="001667AA"/>
    <w:rsid w:val="00166D76"/>
    <w:rsid w:val="00166DDF"/>
    <w:rsid w:val="00166FE3"/>
    <w:rsid w:val="00167411"/>
    <w:rsid w:val="00167E15"/>
    <w:rsid w:val="00167FBB"/>
    <w:rsid w:val="0017044B"/>
    <w:rsid w:val="0017059F"/>
    <w:rsid w:val="0017182F"/>
    <w:rsid w:val="00171C64"/>
    <w:rsid w:val="00171D2A"/>
    <w:rsid w:val="00171F36"/>
    <w:rsid w:val="00172083"/>
    <w:rsid w:val="0017228E"/>
    <w:rsid w:val="00172492"/>
    <w:rsid w:val="001726AF"/>
    <w:rsid w:val="001746F4"/>
    <w:rsid w:val="00174B4E"/>
    <w:rsid w:val="00175325"/>
    <w:rsid w:val="00175CA9"/>
    <w:rsid w:val="00176B25"/>
    <w:rsid w:val="00177603"/>
    <w:rsid w:val="0017760A"/>
    <w:rsid w:val="00177627"/>
    <w:rsid w:val="00177A3B"/>
    <w:rsid w:val="00177BE9"/>
    <w:rsid w:val="00177F8A"/>
    <w:rsid w:val="001802C3"/>
    <w:rsid w:val="001809A3"/>
    <w:rsid w:val="00180C13"/>
    <w:rsid w:val="00181744"/>
    <w:rsid w:val="0018184A"/>
    <w:rsid w:val="00182414"/>
    <w:rsid w:val="00182562"/>
    <w:rsid w:val="00183068"/>
    <w:rsid w:val="0018531F"/>
    <w:rsid w:val="00185ACF"/>
    <w:rsid w:val="00185D74"/>
    <w:rsid w:val="00186552"/>
    <w:rsid w:val="00186DB8"/>
    <w:rsid w:val="00186FBF"/>
    <w:rsid w:val="001904EC"/>
    <w:rsid w:val="00190518"/>
    <w:rsid w:val="001915C6"/>
    <w:rsid w:val="00191761"/>
    <w:rsid w:val="0019182A"/>
    <w:rsid w:val="00191D20"/>
    <w:rsid w:val="00192109"/>
    <w:rsid w:val="0019217C"/>
    <w:rsid w:val="00192278"/>
    <w:rsid w:val="001928DA"/>
    <w:rsid w:val="00192A35"/>
    <w:rsid w:val="00192BA9"/>
    <w:rsid w:val="00193184"/>
    <w:rsid w:val="0019347F"/>
    <w:rsid w:val="00193921"/>
    <w:rsid w:val="00193CD0"/>
    <w:rsid w:val="00193E4D"/>
    <w:rsid w:val="00193FF4"/>
    <w:rsid w:val="0019422A"/>
    <w:rsid w:val="00195909"/>
    <w:rsid w:val="00195E99"/>
    <w:rsid w:val="00195FEB"/>
    <w:rsid w:val="0019692B"/>
    <w:rsid w:val="00197F79"/>
    <w:rsid w:val="001A011F"/>
    <w:rsid w:val="001A049A"/>
    <w:rsid w:val="001A0687"/>
    <w:rsid w:val="001A08DA"/>
    <w:rsid w:val="001A08DF"/>
    <w:rsid w:val="001A0EA6"/>
    <w:rsid w:val="001A116B"/>
    <w:rsid w:val="001A135B"/>
    <w:rsid w:val="001A15BF"/>
    <w:rsid w:val="001A21F4"/>
    <w:rsid w:val="001A297E"/>
    <w:rsid w:val="001A3425"/>
    <w:rsid w:val="001A374A"/>
    <w:rsid w:val="001A47CF"/>
    <w:rsid w:val="001A4901"/>
    <w:rsid w:val="001A4929"/>
    <w:rsid w:val="001A4A9D"/>
    <w:rsid w:val="001A6054"/>
    <w:rsid w:val="001A6A77"/>
    <w:rsid w:val="001A6AEE"/>
    <w:rsid w:val="001A6E8F"/>
    <w:rsid w:val="001A7246"/>
    <w:rsid w:val="001A744E"/>
    <w:rsid w:val="001A7B9F"/>
    <w:rsid w:val="001A7BC9"/>
    <w:rsid w:val="001A7DFA"/>
    <w:rsid w:val="001B032C"/>
    <w:rsid w:val="001B1013"/>
    <w:rsid w:val="001B1200"/>
    <w:rsid w:val="001B1321"/>
    <w:rsid w:val="001B1504"/>
    <w:rsid w:val="001B15CA"/>
    <w:rsid w:val="001B1EF4"/>
    <w:rsid w:val="001B21FB"/>
    <w:rsid w:val="001B2550"/>
    <w:rsid w:val="001B26B5"/>
    <w:rsid w:val="001B38C8"/>
    <w:rsid w:val="001B4A2D"/>
    <w:rsid w:val="001B4C7A"/>
    <w:rsid w:val="001B548B"/>
    <w:rsid w:val="001B59AE"/>
    <w:rsid w:val="001B5BAA"/>
    <w:rsid w:val="001B5FEC"/>
    <w:rsid w:val="001B62A5"/>
    <w:rsid w:val="001B6F18"/>
    <w:rsid w:val="001B73AE"/>
    <w:rsid w:val="001B76D0"/>
    <w:rsid w:val="001B7791"/>
    <w:rsid w:val="001C0723"/>
    <w:rsid w:val="001C0D91"/>
    <w:rsid w:val="001C19E9"/>
    <w:rsid w:val="001C2583"/>
    <w:rsid w:val="001C2D0D"/>
    <w:rsid w:val="001C2EFC"/>
    <w:rsid w:val="001C30C8"/>
    <w:rsid w:val="001C3142"/>
    <w:rsid w:val="001C3444"/>
    <w:rsid w:val="001C3467"/>
    <w:rsid w:val="001C3643"/>
    <w:rsid w:val="001C3719"/>
    <w:rsid w:val="001C4582"/>
    <w:rsid w:val="001C518E"/>
    <w:rsid w:val="001C5465"/>
    <w:rsid w:val="001C5798"/>
    <w:rsid w:val="001C5D58"/>
    <w:rsid w:val="001C5EB6"/>
    <w:rsid w:val="001C6C27"/>
    <w:rsid w:val="001C6D77"/>
    <w:rsid w:val="001C762A"/>
    <w:rsid w:val="001C76E4"/>
    <w:rsid w:val="001C7BC1"/>
    <w:rsid w:val="001D0954"/>
    <w:rsid w:val="001D09BE"/>
    <w:rsid w:val="001D12F3"/>
    <w:rsid w:val="001D136B"/>
    <w:rsid w:val="001D1467"/>
    <w:rsid w:val="001D15EC"/>
    <w:rsid w:val="001D1C14"/>
    <w:rsid w:val="001D2B0E"/>
    <w:rsid w:val="001D2F6C"/>
    <w:rsid w:val="001D307D"/>
    <w:rsid w:val="001D321B"/>
    <w:rsid w:val="001D3DB9"/>
    <w:rsid w:val="001D3FFB"/>
    <w:rsid w:val="001D493B"/>
    <w:rsid w:val="001D5195"/>
    <w:rsid w:val="001D5369"/>
    <w:rsid w:val="001D5878"/>
    <w:rsid w:val="001D5A2F"/>
    <w:rsid w:val="001D6187"/>
    <w:rsid w:val="001D657E"/>
    <w:rsid w:val="001D6772"/>
    <w:rsid w:val="001D6BB5"/>
    <w:rsid w:val="001D7B53"/>
    <w:rsid w:val="001D7D5E"/>
    <w:rsid w:val="001E0528"/>
    <w:rsid w:val="001E07DF"/>
    <w:rsid w:val="001E0C08"/>
    <w:rsid w:val="001E169B"/>
    <w:rsid w:val="001E2135"/>
    <w:rsid w:val="001E22F9"/>
    <w:rsid w:val="001E2EA7"/>
    <w:rsid w:val="001E3527"/>
    <w:rsid w:val="001E401B"/>
    <w:rsid w:val="001E4090"/>
    <w:rsid w:val="001E41DE"/>
    <w:rsid w:val="001E4BB5"/>
    <w:rsid w:val="001E4DAA"/>
    <w:rsid w:val="001E4E26"/>
    <w:rsid w:val="001E5015"/>
    <w:rsid w:val="001E5934"/>
    <w:rsid w:val="001E5BC0"/>
    <w:rsid w:val="001E5D55"/>
    <w:rsid w:val="001E635A"/>
    <w:rsid w:val="001E6589"/>
    <w:rsid w:val="001E66F8"/>
    <w:rsid w:val="001E6F7C"/>
    <w:rsid w:val="001E7205"/>
    <w:rsid w:val="001E7847"/>
    <w:rsid w:val="001F0FA8"/>
    <w:rsid w:val="001F0FDA"/>
    <w:rsid w:val="001F0FE7"/>
    <w:rsid w:val="001F1002"/>
    <w:rsid w:val="001F2071"/>
    <w:rsid w:val="001F2456"/>
    <w:rsid w:val="001F25F9"/>
    <w:rsid w:val="001F27A9"/>
    <w:rsid w:val="001F27F6"/>
    <w:rsid w:val="001F2D04"/>
    <w:rsid w:val="001F2E91"/>
    <w:rsid w:val="001F2FDB"/>
    <w:rsid w:val="001F31A6"/>
    <w:rsid w:val="001F37FF"/>
    <w:rsid w:val="001F3A90"/>
    <w:rsid w:val="001F4125"/>
    <w:rsid w:val="001F47C1"/>
    <w:rsid w:val="001F47C9"/>
    <w:rsid w:val="001F5127"/>
    <w:rsid w:val="001F55F4"/>
    <w:rsid w:val="001F571A"/>
    <w:rsid w:val="001F581C"/>
    <w:rsid w:val="001F5E53"/>
    <w:rsid w:val="001F5E9D"/>
    <w:rsid w:val="001F6360"/>
    <w:rsid w:val="001F699F"/>
    <w:rsid w:val="001F7404"/>
    <w:rsid w:val="001F75FB"/>
    <w:rsid w:val="00200243"/>
    <w:rsid w:val="002002B6"/>
    <w:rsid w:val="0020030E"/>
    <w:rsid w:val="00200DC4"/>
    <w:rsid w:val="002012BE"/>
    <w:rsid w:val="00202275"/>
    <w:rsid w:val="0020259B"/>
    <w:rsid w:val="002036B7"/>
    <w:rsid w:val="00203875"/>
    <w:rsid w:val="00203999"/>
    <w:rsid w:val="00203D5E"/>
    <w:rsid w:val="00204156"/>
    <w:rsid w:val="00204171"/>
    <w:rsid w:val="002046AA"/>
    <w:rsid w:val="00204737"/>
    <w:rsid w:val="0020483D"/>
    <w:rsid w:val="0020502B"/>
    <w:rsid w:val="00205236"/>
    <w:rsid w:val="002052D8"/>
    <w:rsid w:val="00206780"/>
    <w:rsid w:val="00207673"/>
    <w:rsid w:val="002101AC"/>
    <w:rsid w:val="0021020C"/>
    <w:rsid w:val="002107EB"/>
    <w:rsid w:val="002108EE"/>
    <w:rsid w:val="0021138D"/>
    <w:rsid w:val="00211550"/>
    <w:rsid w:val="0021167E"/>
    <w:rsid w:val="00211695"/>
    <w:rsid w:val="00211AC2"/>
    <w:rsid w:val="00212109"/>
    <w:rsid w:val="00212126"/>
    <w:rsid w:val="00212249"/>
    <w:rsid w:val="0021224C"/>
    <w:rsid w:val="00212399"/>
    <w:rsid w:val="002124A0"/>
    <w:rsid w:val="002129FE"/>
    <w:rsid w:val="00212B07"/>
    <w:rsid w:val="00212D6F"/>
    <w:rsid w:val="002134A6"/>
    <w:rsid w:val="00213F49"/>
    <w:rsid w:val="00214310"/>
    <w:rsid w:val="0021438D"/>
    <w:rsid w:val="00215B0E"/>
    <w:rsid w:val="00216B03"/>
    <w:rsid w:val="002175A5"/>
    <w:rsid w:val="002206AB"/>
    <w:rsid w:val="002209CB"/>
    <w:rsid w:val="00220BFB"/>
    <w:rsid w:val="00220EE7"/>
    <w:rsid w:val="00221281"/>
    <w:rsid w:val="00221408"/>
    <w:rsid w:val="00221452"/>
    <w:rsid w:val="002215FD"/>
    <w:rsid w:val="0022190F"/>
    <w:rsid w:val="002225E1"/>
    <w:rsid w:val="00223850"/>
    <w:rsid w:val="00223F6C"/>
    <w:rsid w:val="002240B5"/>
    <w:rsid w:val="002241AC"/>
    <w:rsid w:val="00224BBF"/>
    <w:rsid w:val="00224CF0"/>
    <w:rsid w:val="0022526B"/>
    <w:rsid w:val="0022578C"/>
    <w:rsid w:val="002257CE"/>
    <w:rsid w:val="00225945"/>
    <w:rsid w:val="00225BFC"/>
    <w:rsid w:val="00227C38"/>
    <w:rsid w:val="002301C4"/>
    <w:rsid w:val="0023081F"/>
    <w:rsid w:val="00230970"/>
    <w:rsid w:val="00230BDA"/>
    <w:rsid w:val="002313BB"/>
    <w:rsid w:val="0023182E"/>
    <w:rsid w:val="00231CCD"/>
    <w:rsid w:val="00232515"/>
    <w:rsid w:val="00233167"/>
    <w:rsid w:val="00233531"/>
    <w:rsid w:val="002339B0"/>
    <w:rsid w:val="002339EE"/>
    <w:rsid w:val="00234342"/>
    <w:rsid w:val="002348D8"/>
    <w:rsid w:val="00234933"/>
    <w:rsid w:val="00234996"/>
    <w:rsid w:val="00234A64"/>
    <w:rsid w:val="002351C6"/>
    <w:rsid w:val="0023593A"/>
    <w:rsid w:val="00236743"/>
    <w:rsid w:val="00236944"/>
    <w:rsid w:val="00237AFA"/>
    <w:rsid w:val="0024037D"/>
    <w:rsid w:val="002404C4"/>
    <w:rsid w:val="00240587"/>
    <w:rsid w:val="00240931"/>
    <w:rsid w:val="00241AE6"/>
    <w:rsid w:val="00242265"/>
    <w:rsid w:val="00242536"/>
    <w:rsid w:val="00242A88"/>
    <w:rsid w:val="00243000"/>
    <w:rsid w:val="0024334F"/>
    <w:rsid w:val="00243E32"/>
    <w:rsid w:val="0024445B"/>
    <w:rsid w:val="00244755"/>
    <w:rsid w:val="0024494B"/>
    <w:rsid w:val="00244C76"/>
    <w:rsid w:val="002455D8"/>
    <w:rsid w:val="0024621D"/>
    <w:rsid w:val="00247570"/>
    <w:rsid w:val="002478A2"/>
    <w:rsid w:val="00247970"/>
    <w:rsid w:val="00247F02"/>
    <w:rsid w:val="00250011"/>
    <w:rsid w:val="002505BD"/>
    <w:rsid w:val="00250C1C"/>
    <w:rsid w:val="00250C61"/>
    <w:rsid w:val="0025159C"/>
    <w:rsid w:val="00251606"/>
    <w:rsid w:val="00251837"/>
    <w:rsid w:val="00251EBA"/>
    <w:rsid w:val="00251F91"/>
    <w:rsid w:val="00252876"/>
    <w:rsid w:val="00252899"/>
    <w:rsid w:val="00253100"/>
    <w:rsid w:val="0025352E"/>
    <w:rsid w:val="00253577"/>
    <w:rsid w:val="00254530"/>
    <w:rsid w:val="00254CE0"/>
    <w:rsid w:val="00255134"/>
    <w:rsid w:val="0025530E"/>
    <w:rsid w:val="002555DD"/>
    <w:rsid w:val="002558F9"/>
    <w:rsid w:val="00256824"/>
    <w:rsid w:val="00256E87"/>
    <w:rsid w:val="00257431"/>
    <w:rsid w:val="00257764"/>
    <w:rsid w:val="002578F5"/>
    <w:rsid w:val="00257CE9"/>
    <w:rsid w:val="00257F9B"/>
    <w:rsid w:val="00260243"/>
    <w:rsid w:val="00261A7D"/>
    <w:rsid w:val="00261FCA"/>
    <w:rsid w:val="002626BD"/>
    <w:rsid w:val="00262786"/>
    <w:rsid w:val="0026308B"/>
    <w:rsid w:val="00263189"/>
    <w:rsid w:val="0026354E"/>
    <w:rsid w:val="002641DD"/>
    <w:rsid w:val="0026493A"/>
    <w:rsid w:val="002652A5"/>
    <w:rsid w:val="002652F8"/>
    <w:rsid w:val="00265504"/>
    <w:rsid w:val="0026556E"/>
    <w:rsid w:val="002657FF"/>
    <w:rsid w:val="00265884"/>
    <w:rsid w:val="00265995"/>
    <w:rsid w:val="002673AF"/>
    <w:rsid w:val="00267418"/>
    <w:rsid w:val="0026763C"/>
    <w:rsid w:val="00267DD4"/>
    <w:rsid w:val="0027029D"/>
    <w:rsid w:val="00270985"/>
    <w:rsid w:val="00270A90"/>
    <w:rsid w:val="00270E12"/>
    <w:rsid w:val="00271404"/>
    <w:rsid w:val="00271BAC"/>
    <w:rsid w:val="00271CAD"/>
    <w:rsid w:val="00271E31"/>
    <w:rsid w:val="00271E77"/>
    <w:rsid w:val="002724E5"/>
    <w:rsid w:val="00272A1B"/>
    <w:rsid w:val="00272AFA"/>
    <w:rsid w:val="00272C4D"/>
    <w:rsid w:val="00272EB4"/>
    <w:rsid w:val="00273050"/>
    <w:rsid w:val="00273362"/>
    <w:rsid w:val="00273E6A"/>
    <w:rsid w:val="00274988"/>
    <w:rsid w:val="00274C39"/>
    <w:rsid w:val="002754D7"/>
    <w:rsid w:val="0027620D"/>
    <w:rsid w:val="0027721D"/>
    <w:rsid w:val="00277928"/>
    <w:rsid w:val="00277F94"/>
    <w:rsid w:val="002804B4"/>
    <w:rsid w:val="0028097D"/>
    <w:rsid w:val="00280E15"/>
    <w:rsid w:val="002815FB"/>
    <w:rsid w:val="00282511"/>
    <w:rsid w:val="0028276A"/>
    <w:rsid w:val="00282F83"/>
    <w:rsid w:val="0028320D"/>
    <w:rsid w:val="002832F0"/>
    <w:rsid w:val="00283582"/>
    <w:rsid w:val="0028381B"/>
    <w:rsid w:val="00283A39"/>
    <w:rsid w:val="00284145"/>
    <w:rsid w:val="00284D20"/>
    <w:rsid w:val="00284DBB"/>
    <w:rsid w:val="002852BE"/>
    <w:rsid w:val="002856D8"/>
    <w:rsid w:val="00285A34"/>
    <w:rsid w:val="00285EBD"/>
    <w:rsid w:val="00286B74"/>
    <w:rsid w:val="002872E8"/>
    <w:rsid w:val="0028770B"/>
    <w:rsid w:val="002900DF"/>
    <w:rsid w:val="002906CC"/>
    <w:rsid w:val="0029156F"/>
    <w:rsid w:val="00291A2E"/>
    <w:rsid w:val="00291C27"/>
    <w:rsid w:val="002921CB"/>
    <w:rsid w:val="00292834"/>
    <w:rsid w:val="00292A04"/>
    <w:rsid w:val="00292E01"/>
    <w:rsid w:val="00293173"/>
    <w:rsid w:val="0029359F"/>
    <w:rsid w:val="002939BF"/>
    <w:rsid w:val="00294144"/>
    <w:rsid w:val="0029432C"/>
    <w:rsid w:val="0029469E"/>
    <w:rsid w:val="00294CB8"/>
    <w:rsid w:val="0029538D"/>
    <w:rsid w:val="0029603C"/>
    <w:rsid w:val="00296732"/>
    <w:rsid w:val="0029685B"/>
    <w:rsid w:val="00296DC8"/>
    <w:rsid w:val="00296E92"/>
    <w:rsid w:val="0029725B"/>
    <w:rsid w:val="002978BF"/>
    <w:rsid w:val="00297E6B"/>
    <w:rsid w:val="00297F07"/>
    <w:rsid w:val="002A00F3"/>
    <w:rsid w:val="002A0219"/>
    <w:rsid w:val="002A066D"/>
    <w:rsid w:val="002A1197"/>
    <w:rsid w:val="002A147E"/>
    <w:rsid w:val="002A1DB3"/>
    <w:rsid w:val="002A2689"/>
    <w:rsid w:val="002A2A59"/>
    <w:rsid w:val="002A36A6"/>
    <w:rsid w:val="002A36CC"/>
    <w:rsid w:val="002A3BA4"/>
    <w:rsid w:val="002A3F82"/>
    <w:rsid w:val="002A4477"/>
    <w:rsid w:val="002A4996"/>
    <w:rsid w:val="002A4E75"/>
    <w:rsid w:val="002A521B"/>
    <w:rsid w:val="002A5388"/>
    <w:rsid w:val="002A597C"/>
    <w:rsid w:val="002A66F9"/>
    <w:rsid w:val="002A7412"/>
    <w:rsid w:val="002A74D8"/>
    <w:rsid w:val="002B02AB"/>
    <w:rsid w:val="002B065A"/>
    <w:rsid w:val="002B0876"/>
    <w:rsid w:val="002B0FA6"/>
    <w:rsid w:val="002B1255"/>
    <w:rsid w:val="002B1824"/>
    <w:rsid w:val="002B19B4"/>
    <w:rsid w:val="002B25C7"/>
    <w:rsid w:val="002B26B8"/>
    <w:rsid w:val="002B48DA"/>
    <w:rsid w:val="002B4E1A"/>
    <w:rsid w:val="002B5930"/>
    <w:rsid w:val="002B5D31"/>
    <w:rsid w:val="002B632C"/>
    <w:rsid w:val="002B7E8E"/>
    <w:rsid w:val="002B7F14"/>
    <w:rsid w:val="002C05F6"/>
    <w:rsid w:val="002C073E"/>
    <w:rsid w:val="002C0F7F"/>
    <w:rsid w:val="002C1533"/>
    <w:rsid w:val="002C1E74"/>
    <w:rsid w:val="002C21FF"/>
    <w:rsid w:val="002C2750"/>
    <w:rsid w:val="002C2C51"/>
    <w:rsid w:val="002C310C"/>
    <w:rsid w:val="002C31AD"/>
    <w:rsid w:val="002C3343"/>
    <w:rsid w:val="002C375C"/>
    <w:rsid w:val="002C3B2A"/>
    <w:rsid w:val="002C3BBC"/>
    <w:rsid w:val="002C3D8B"/>
    <w:rsid w:val="002C3F2A"/>
    <w:rsid w:val="002C3FB7"/>
    <w:rsid w:val="002C46AB"/>
    <w:rsid w:val="002C5254"/>
    <w:rsid w:val="002C5525"/>
    <w:rsid w:val="002C5580"/>
    <w:rsid w:val="002C579F"/>
    <w:rsid w:val="002C67AC"/>
    <w:rsid w:val="002C6CB8"/>
    <w:rsid w:val="002C6F02"/>
    <w:rsid w:val="002C6F70"/>
    <w:rsid w:val="002C73A6"/>
    <w:rsid w:val="002C7D6C"/>
    <w:rsid w:val="002D0022"/>
    <w:rsid w:val="002D02B4"/>
    <w:rsid w:val="002D064B"/>
    <w:rsid w:val="002D0DDB"/>
    <w:rsid w:val="002D0FF7"/>
    <w:rsid w:val="002D16A7"/>
    <w:rsid w:val="002D1730"/>
    <w:rsid w:val="002D18F5"/>
    <w:rsid w:val="002D1CEC"/>
    <w:rsid w:val="002D1E2E"/>
    <w:rsid w:val="002D1E39"/>
    <w:rsid w:val="002D1EA7"/>
    <w:rsid w:val="002D2033"/>
    <w:rsid w:val="002D2293"/>
    <w:rsid w:val="002D3795"/>
    <w:rsid w:val="002D3B07"/>
    <w:rsid w:val="002D4190"/>
    <w:rsid w:val="002D42DD"/>
    <w:rsid w:val="002D43A0"/>
    <w:rsid w:val="002D43B8"/>
    <w:rsid w:val="002D4C69"/>
    <w:rsid w:val="002D5C2B"/>
    <w:rsid w:val="002D5CE8"/>
    <w:rsid w:val="002D5D18"/>
    <w:rsid w:val="002D66A0"/>
    <w:rsid w:val="002D66AC"/>
    <w:rsid w:val="002D6A32"/>
    <w:rsid w:val="002D6F40"/>
    <w:rsid w:val="002D7371"/>
    <w:rsid w:val="002D7853"/>
    <w:rsid w:val="002D79FE"/>
    <w:rsid w:val="002D7B62"/>
    <w:rsid w:val="002D7CF8"/>
    <w:rsid w:val="002E0488"/>
    <w:rsid w:val="002E0C47"/>
    <w:rsid w:val="002E1040"/>
    <w:rsid w:val="002E1432"/>
    <w:rsid w:val="002E1D62"/>
    <w:rsid w:val="002E20AC"/>
    <w:rsid w:val="002E3360"/>
    <w:rsid w:val="002E397C"/>
    <w:rsid w:val="002E39B5"/>
    <w:rsid w:val="002E3BF5"/>
    <w:rsid w:val="002E4A01"/>
    <w:rsid w:val="002E4A4D"/>
    <w:rsid w:val="002E4D1D"/>
    <w:rsid w:val="002E5018"/>
    <w:rsid w:val="002E51FB"/>
    <w:rsid w:val="002E5338"/>
    <w:rsid w:val="002E6454"/>
    <w:rsid w:val="002E6884"/>
    <w:rsid w:val="002E724E"/>
    <w:rsid w:val="002E74D3"/>
    <w:rsid w:val="002E7F1F"/>
    <w:rsid w:val="002F05F8"/>
    <w:rsid w:val="002F0627"/>
    <w:rsid w:val="002F09D5"/>
    <w:rsid w:val="002F0F34"/>
    <w:rsid w:val="002F1871"/>
    <w:rsid w:val="002F1A66"/>
    <w:rsid w:val="002F1BD8"/>
    <w:rsid w:val="002F1DDA"/>
    <w:rsid w:val="002F1FA4"/>
    <w:rsid w:val="002F211A"/>
    <w:rsid w:val="002F2425"/>
    <w:rsid w:val="002F242B"/>
    <w:rsid w:val="002F3E16"/>
    <w:rsid w:val="002F4D0E"/>
    <w:rsid w:val="002F4F07"/>
    <w:rsid w:val="002F5195"/>
    <w:rsid w:val="002F53F6"/>
    <w:rsid w:val="002F5F39"/>
    <w:rsid w:val="002F620B"/>
    <w:rsid w:val="002F6F96"/>
    <w:rsid w:val="002F797B"/>
    <w:rsid w:val="002F7E99"/>
    <w:rsid w:val="002F7FA3"/>
    <w:rsid w:val="003003FC"/>
    <w:rsid w:val="00301140"/>
    <w:rsid w:val="003019C6"/>
    <w:rsid w:val="003020F1"/>
    <w:rsid w:val="00302195"/>
    <w:rsid w:val="003021B5"/>
    <w:rsid w:val="0030221A"/>
    <w:rsid w:val="00302222"/>
    <w:rsid w:val="00302322"/>
    <w:rsid w:val="003023BE"/>
    <w:rsid w:val="003025EF"/>
    <w:rsid w:val="003027E3"/>
    <w:rsid w:val="0030285A"/>
    <w:rsid w:val="00303526"/>
    <w:rsid w:val="003037F9"/>
    <w:rsid w:val="00303FCB"/>
    <w:rsid w:val="0030406A"/>
    <w:rsid w:val="00304294"/>
    <w:rsid w:val="003049AF"/>
    <w:rsid w:val="00304F20"/>
    <w:rsid w:val="00305133"/>
    <w:rsid w:val="003058A4"/>
    <w:rsid w:val="00306DA5"/>
    <w:rsid w:val="00307317"/>
    <w:rsid w:val="00307A4B"/>
    <w:rsid w:val="00307DE1"/>
    <w:rsid w:val="00307EE3"/>
    <w:rsid w:val="00307F66"/>
    <w:rsid w:val="0031044A"/>
    <w:rsid w:val="003113C2"/>
    <w:rsid w:val="00311AFC"/>
    <w:rsid w:val="00311E05"/>
    <w:rsid w:val="00311E9E"/>
    <w:rsid w:val="00311EE8"/>
    <w:rsid w:val="00312539"/>
    <w:rsid w:val="00312C51"/>
    <w:rsid w:val="00313361"/>
    <w:rsid w:val="00313BE3"/>
    <w:rsid w:val="00313CD5"/>
    <w:rsid w:val="003142B3"/>
    <w:rsid w:val="0031436A"/>
    <w:rsid w:val="00314E05"/>
    <w:rsid w:val="00317083"/>
    <w:rsid w:val="003172AA"/>
    <w:rsid w:val="0031754A"/>
    <w:rsid w:val="003176AF"/>
    <w:rsid w:val="0031782B"/>
    <w:rsid w:val="00317AD6"/>
    <w:rsid w:val="00317E17"/>
    <w:rsid w:val="00317F53"/>
    <w:rsid w:val="003203D4"/>
    <w:rsid w:val="00320B7D"/>
    <w:rsid w:val="00320DC9"/>
    <w:rsid w:val="00321A96"/>
    <w:rsid w:val="0032206E"/>
    <w:rsid w:val="003224CF"/>
    <w:rsid w:val="003232BD"/>
    <w:rsid w:val="003237DB"/>
    <w:rsid w:val="00323E91"/>
    <w:rsid w:val="00323F47"/>
    <w:rsid w:val="00324258"/>
    <w:rsid w:val="00325F2A"/>
    <w:rsid w:val="00326122"/>
    <w:rsid w:val="003270A6"/>
    <w:rsid w:val="00327555"/>
    <w:rsid w:val="00327F4C"/>
    <w:rsid w:val="003300B7"/>
    <w:rsid w:val="003305FB"/>
    <w:rsid w:val="003307D5"/>
    <w:rsid w:val="003311D0"/>
    <w:rsid w:val="00331538"/>
    <w:rsid w:val="00331BDB"/>
    <w:rsid w:val="0033290A"/>
    <w:rsid w:val="00332E52"/>
    <w:rsid w:val="003338F2"/>
    <w:rsid w:val="00333C07"/>
    <w:rsid w:val="00334209"/>
    <w:rsid w:val="003342AB"/>
    <w:rsid w:val="00334B21"/>
    <w:rsid w:val="00334BB5"/>
    <w:rsid w:val="00335A26"/>
    <w:rsid w:val="00335BBB"/>
    <w:rsid w:val="00336729"/>
    <w:rsid w:val="00336787"/>
    <w:rsid w:val="00336B8B"/>
    <w:rsid w:val="00337379"/>
    <w:rsid w:val="00337CEA"/>
    <w:rsid w:val="003400AE"/>
    <w:rsid w:val="00340B1E"/>
    <w:rsid w:val="0034100A"/>
    <w:rsid w:val="00341B39"/>
    <w:rsid w:val="00341D69"/>
    <w:rsid w:val="00341F9D"/>
    <w:rsid w:val="00342804"/>
    <w:rsid w:val="00342DF2"/>
    <w:rsid w:val="00343286"/>
    <w:rsid w:val="003432E1"/>
    <w:rsid w:val="00343A3F"/>
    <w:rsid w:val="00343A88"/>
    <w:rsid w:val="00343ACE"/>
    <w:rsid w:val="00343E66"/>
    <w:rsid w:val="00343EF0"/>
    <w:rsid w:val="00344140"/>
    <w:rsid w:val="0034456B"/>
    <w:rsid w:val="00344F24"/>
    <w:rsid w:val="00345052"/>
    <w:rsid w:val="00345A74"/>
    <w:rsid w:val="0034605A"/>
    <w:rsid w:val="0034608D"/>
    <w:rsid w:val="00346E7A"/>
    <w:rsid w:val="00346F08"/>
    <w:rsid w:val="00347586"/>
    <w:rsid w:val="00347FCD"/>
    <w:rsid w:val="0035042E"/>
    <w:rsid w:val="00350D21"/>
    <w:rsid w:val="00351A18"/>
    <w:rsid w:val="00351F60"/>
    <w:rsid w:val="00352029"/>
    <w:rsid w:val="00352285"/>
    <w:rsid w:val="003528AB"/>
    <w:rsid w:val="0035308B"/>
    <w:rsid w:val="0035319F"/>
    <w:rsid w:val="003531C0"/>
    <w:rsid w:val="0035390C"/>
    <w:rsid w:val="00354909"/>
    <w:rsid w:val="00354A97"/>
    <w:rsid w:val="00354C93"/>
    <w:rsid w:val="003550A5"/>
    <w:rsid w:val="003553E1"/>
    <w:rsid w:val="003553E8"/>
    <w:rsid w:val="00356039"/>
    <w:rsid w:val="0035625A"/>
    <w:rsid w:val="00356AD1"/>
    <w:rsid w:val="0035704A"/>
    <w:rsid w:val="003575BD"/>
    <w:rsid w:val="0035770E"/>
    <w:rsid w:val="00357AC4"/>
    <w:rsid w:val="00357B9D"/>
    <w:rsid w:val="00357E9C"/>
    <w:rsid w:val="00360405"/>
    <w:rsid w:val="00360F72"/>
    <w:rsid w:val="0036109A"/>
    <w:rsid w:val="0036138F"/>
    <w:rsid w:val="0036276D"/>
    <w:rsid w:val="0036287F"/>
    <w:rsid w:val="003631DB"/>
    <w:rsid w:val="00363B15"/>
    <w:rsid w:val="0036402D"/>
    <w:rsid w:val="003643EA"/>
    <w:rsid w:val="0036463C"/>
    <w:rsid w:val="00364A10"/>
    <w:rsid w:val="00364BF6"/>
    <w:rsid w:val="00365004"/>
    <w:rsid w:val="003650AE"/>
    <w:rsid w:val="003658EE"/>
    <w:rsid w:val="0036703B"/>
    <w:rsid w:val="0036708D"/>
    <w:rsid w:val="00367918"/>
    <w:rsid w:val="0036794E"/>
    <w:rsid w:val="00367A8E"/>
    <w:rsid w:val="0037016B"/>
    <w:rsid w:val="003704CE"/>
    <w:rsid w:val="00370855"/>
    <w:rsid w:val="00371375"/>
    <w:rsid w:val="00371CF8"/>
    <w:rsid w:val="003721A9"/>
    <w:rsid w:val="00372339"/>
    <w:rsid w:val="00372767"/>
    <w:rsid w:val="00372EC9"/>
    <w:rsid w:val="00373156"/>
    <w:rsid w:val="003734B1"/>
    <w:rsid w:val="003745FB"/>
    <w:rsid w:val="00374775"/>
    <w:rsid w:val="00374DBF"/>
    <w:rsid w:val="00374F7B"/>
    <w:rsid w:val="003751B5"/>
    <w:rsid w:val="00375926"/>
    <w:rsid w:val="00376391"/>
    <w:rsid w:val="00376794"/>
    <w:rsid w:val="00376C07"/>
    <w:rsid w:val="00377873"/>
    <w:rsid w:val="00380BA3"/>
    <w:rsid w:val="00380F2E"/>
    <w:rsid w:val="003818AA"/>
    <w:rsid w:val="00381C19"/>
    <w:rsid w:val="00381C39"/>
    <w:rsid w:val="00382495"/>
    <w:rsid w:val="00382DBF"/>
    <w:rsid w:val="00382E53"/>
    <w:rsid w:val="00382EEB"/>
    <w:rsid w:val="00383022"/>
    <w:rsid w:val="00383378"/>
    <w:rsid w:val="003837B7"/>
    <w:rsid w:val="00383A2B"/>
    <w:rsid w:val="00383BC6"/>
    <w:rsid w:val="0038422F"/>
    <w:rsid w:val="003843A2"/>
    <w:rsid w:val="00384480"/>
    <w:rsid w:val="003850A7"/>
    <w:rsid w:val="0038554A"/>
    <w:rsid w:val="00386233"/>
    <w:rsid w:val="00386351"/>
    <w:rsid w:val="0038697A"/>
    <w:rsid w:val="00386B86"/>
    <w:rsid w:val="003871B4"/>
    <w:rsid w:val="00387598"/>
    <w:rsid w:val="00387E18"/>
    <w:rsid w:val="00387FAD"/>
    <w:rsid w:val="003900AE"/>
    <w:rsid w:val="00390636"/>
    <w:rsid w:val="00390D0C"/>
    <w:rsid w:val="00391134"/>
    <w:rsid w:val="00391532"/>
    <w:rsid w:val="0039155F"/>
    <w:rsid w:val="003919E7"/>
    <w:rsid w:val="003921F0"/>
    <w:rsid w:val="0039278B"/>
    <w:rsid w:val="00392D97"/>
    <w:rsid w:val="003935A3"/>
    <w:rsid w:val="00393CEA"/>
    <w:rsid w:val="00393D1B"/>
    <w:rsid w:val="00393F67"/>
    <w:rsid w:val="00394296"/>
    <w:rsid w:val="003949CE"/>
    <w:rsid w:val="00394BD3"/>
    <w:rsid w:val="00395014"/>
    <w:rsid w:val="00395053"/>
    <w:rsid w:val="003951BA"/>
    <w:rsid w:val="00395447"/>
    <w:rsid w:val="00395537"/>
    <w:rsid w:val="00395613"/>
    <w:rsid w:val="00395D73"/>
    <w:rsid w:val="00397529"/>
    <w:rsid w:val="00397862"/>
    <w:rsid w:val="00397A62"/>
    <w:rsid w:val="00397C5A"/>
    <w:rsid w:val="00397D02"/>
    <w:rsid w:val="00397D2E"/>
    <w:rsid w:val="00397F2A"/>
    <w:rsid w:val="003A03A0"/>
    <w:rsid w:val="003A050C"/>
    <w:rsid w:val="003A0ECC"/>
    <w:rsid w:val="003A0FDA"/>
    <w:rsid w:val="003A1186"/>
    <w:rsid w:val="003A12C4"/>
    <w:rsid w:val="003A1C9C"/>
    <w:rsid w:val="003A1DBE"/>
    <w:rsid w:val="003A1FBC"/>
    <w:rsid w:val="003A2BA3"/>
    <w:rsid w:val="003A2E94"/>
    <w:rsid w:val="003A300F"/>
    <w:rsid w:val="003A3691"/>
    <w:rsid w:val="003A37D0"/>
    <w:rsid w:val="003A3C30"/>
    <w:rsid w:val="003A3D15"/>
    <w:rsid w:val="003A44A0"/>
    <w:rsid w:val="003A489C"/>
    <w:rsid w:val="003A4D90"/>
    <w:rsid w:val="003A4EC8"/>
    <w:rsid w:val="003A610F"/>
    <w:rsid w:val="003A66C2"/>
    <w:rsid w:val="003A6B89"/>
    <w:rsid w:val="003A6C0D"/>
    <w:rsid w:val="003A6E5B"/>
    <w:rsid w:val="003A79B1"/>
    <w:rsid w:val="003A7E86"/>
    <w:rsid w:val="003B0398"/>
    <w:rsid w:val="003B08DB"/>
    <w:rsid w:val="003B0B2D"/>
    <w:rsid w:val="003B0E0D"/>
    <w:rsid w:val="003B0F69"/>
    <w:rsid w:val="003B1AA6"/>
    <w:rsid w:val="003B1BF0"/>
    <w:rsid w:val="003B1EBD"/>
    <w:rsid w:val="003B274E"/>
    <w:rsid w:val="003B408F"/>
    <w:rsid w:val="003B4C90"/>
    <w:rsid w:val="003B50CF"/>
    <w:rsid w:val="003B5580"/>
    <w:rsid w:val="003B57B1"/>
    <w:rsid w:val="003B5B72"/>
    <w:rsid w:val="003B5D06"/>
    <w:rsid w:val="003B5D11"/>
    <w:rsid w:val="003B5E9E"/>
    <w:rsid w:val="003B670A"/>
    <w:rsid w:val="003B6B7D"/>
    <w:rsid w:val="003B6D7F"/>
    <w:rsid w:val="003B714E"/>
    <w:rsid w:val="003B744B"/>
    <w:rsid w:val="003B744C"/>
    <w:rsid w:val="003B74A4"/>
    <w:rsid w:val="003B7E50"/>
    <w:rsid w:val="003C018E"/>
    <w:rsid w:val="003C06FD"/>
    <w:rsid w:val="003C0784"/>
    <w:rsid w:val="003C0CBA"/>
    <w:rsid w:val="003C0D15"/>
    <w:rsid w:val="003C0F73"/>
    <w:rsid w:val="003C1819"/>
    <w:rsid w:val="003C2331"/>
    <w:rsid w:val="003C279E"/>
    <w:rsid w:val="003C2922"/>
    <w:rsid w:val="003C2C0B"/>
    <w:rsid w:val="003C3173"/>
    <w:rsid w:val="003C377B"/>
    <w:rsid w:val="003C3887"/>
    <w:rsid w:val="003C3B1B"/>
    <w:rsid w:val="003C3BBA"/>
    <w:rsid w:val="003C3F45"/>
    <w:rsid w:val="003C400E"/>
    <w:rsid w:val="003C45AD"/>
    <w:rsid w:val="003C4712"/>
    <w:rsid w:val="003C4723"/>
    <w:rsid w:val="003C54C6"/>
    <w:rsid w:val="003C56CD"/>
    <w:rsid w:val="003C5A1A"/>
    <w:rsid w:val="003C5B59"/>
    <w:rsid w:val="003C6D38"/>
    <w:rsid w:val="003C7A5F"/>
    <w:rsid w:val="003C7BFB"/>
    <w:rsid w:val="003C7CA0"/>
    <w:rsid w:val="003D04A9"/>
    <w:rsid w:val="003D0A5C"/>
    <w:rsid w:val="003D1696"/>
    <w:rsid w:val="003D1B8D"/>
    <w:rsid w:val="003D2A66"/>
    <w:rsid w:val="003D2DA0"/>
    <w:rsid w:val="003D3455"/>
    <w:rsid w:val="003D3DE3"/>
    <w:rsid w:val="003D4772"/>
    <w:rsid w:val="003D5B83"/>
    <w:rsid w:val="003D5F96"/>
    <w:rsid w:val="003D6053"/>
    <w:rsid w:val="003D61C0"/>
    <w:rsid w:val="003D6BF4"/>
    <w:rsid w:val="003D7053"/>
    <w:rsid w:val="003D7ACC"/>
    <w:rsid w:val="003D7B53"/>
    <w:rsid w:val="003D7B70"/>
    <w:rsid w:val="003E023A"/>
    <w:rsid w:val="003E02FF"/>
    <w:rsid w:val="003E044E"/>
    <w:rsid w:val="003E07F4"/>
    <w:rsid w:val="003E0C55"/>
    <w:rsid w:val="003E1A30"/>
    <w:rsid w:val="003E1DAD"/>
    <w:rsid w:val="003E2159"/>
    <w:rsid w:val="003E21B9"/>
    <w:rsid w:val="003E2200"/>
    <w:rsid w:val="003E22EA"/>
    <w:rsid w:val="003E24F4"/>
    <w:rsid w:val="003E289F"/>
    <w:rsid w:val="003E2E83"/>
    <w:rsid w:val="003E3AE8"/>
    <w:rsid w:val="003E3CE7"/>
    <w:rsid w:val="003E3EDB"/>
    <w:rsid w:val="003E40BC"/>
    <w:rsid w:val="003E4424"/>
    <w:rsid w:val="003E47F4"/>
    <w:rsid w:val="003E4E10"/>
    <w:rsid w:val="003E525F"/>
    <w:rsid w:val="003E53CA"/>
    <w:rsid w:val="003E55CF"/>
    <w:rsid w:val="003E59E4"/>
    <w:rsid w:val="003E6D6C"/>
    <w:rsid w:val="003E6DEC"/>
    <w:rsid w:val="003E6E76"/>
    <w:rsid w:val="003E70A7"/>
    <w:rsid w:val="003E740B"/>
    <w:rsid w:val="003E77FA"/>
    <w:rsid w:val="003F08E7"/>
    <w:rsid w:val="003F0BF7"/>
    <w:rsid w:val="003F0D6B"/>
    <w:rsid w:val="003F0D6C"/>
    <w:rsid w:val="003F1371"/>
    <w:rsid w:val="003F2504"/>
    <w:rsid w:val="003F274A"/>
    <w:rsid w:val="003F294E"/>
    <w:rsid w:val="003F29F5"/>
    <w:rsid w:val="003F2B2B"/>
    <w:rsid w:val="003F2C13"/>
    <w:rsid w:val="003F327A"/>
    <w:rsid w:val="003F32E8"/>
    <w:rsid w:val="003F336A"/>
    <w:rsid w:val="003F33B0"/>
    <w:rsid w:val="003F35E7"/>
    <w:rsid w:val="003F37A6"/>
    <w:rsid w:val="003F39D0"/>
    <w:rsid w:val="003F402F"/>
    <w:rsid w:val="003F411D"/>
    <w:rsid w:val="003F42B0"/>
    <w:rsid w:val="003F46D8"/>
    <w:rsid w:val="003F4C4F"/>
    <w:rsid w:val="003F4EBC"/>
    <w:rsid w:val="003F4FB7"/>
    <w:rsid w:val="003F5829"/>
    <w:rsid w:val="003F5E2D"/>
    <w:rsid w:val="003F6639"/>
    <w:rsid w:val="003F77B2"/>
    <w:rsid w:val="003F78A9"/>
    <w:rsid w:val="00400B7A"/>
    <w:rsid w:val="00400ED5"/>
    <w:rsid w:val="004018A2"/>
    <w:rsid w:val="0040225A"/>
    <w:rsid w:val="004025C2"/>
    <w:rsid w:val="00402C05"/>
    <w:rsid w:val="00403921"/>
    <w:rsid w:val="00403930"/>
    <w:rsid w:val="00403A7C"/>
    <w:rsid w:val="00403BB7"/>
    <w:rsid w:val="0040604D"/>
    <w:rsid w:val="0040641F"/>
    <w:rsid w:val="004067D6"/>
    <w:rsid w:val="00406DA7"/>
    <w:rsid w:val="00407153"/>
    <w:rsid w:val="004072EA"/>
    <w:rsid w:val="00407595"/>
    <w:rsid w:val="0040765D"/>
    <w:rsid w:val="00407ABD"/>
    <w:rsid w:val="004106C6"/>
    <w:rsid w:val="00410913"/>
    <w:rsid w:val="00410E45"/>
    <w:rsid w:val="00411288"/>
    <w:rsid w:val="00411EFF"/>
    <w:rsid w:val="004122A2"/>
    <w:rsid w:val="00412525"/>
    <w:rsid w:val="0041266F"/>
    <w:rsid w:val="00412E64"/>
    <w:rsid w:val="00413E3A"/>
    <w:rsid w:val="004140A4"/>
    <w:rsid w:val="00414207"/>
    <w:rsid w:val="0041452D"/>
    <w:rsid w:val="0041498E"/>
    <w:rsid w:val="004150C0"/>
    <w:rsid w:val="00415499"/>
    <w:rsid w:val="0041567E"/>
    <w:rsid w:val="004159A8"/>
    <w:rsid w:val="0041634B"/>
    <w:rsid w:val="00416EED"/>
    <w:rsid w:val="0041775E"/>
    <w:rsid w:val="00417A21"/>
    <w:rsid w:val="00417D16"/>
    <w:rsid w:val="00417F5E"/>
    <w:rsid w:val="004205D2"/>
    <w:rsid w:val="0042061D"/>
    <w:rsid w:val="00420699"/>
    <w:rsid w:val="0042097C"/>
    <w:rsid w:val="00421177"/>
    <w:rsid w:val="00421413"/>
    <w:rsid w:val="004214D6"/>
    <w:rsid w:val="00421AE4"/>
    <w:rsid w:val="00421F6B"/>
    <w:rsid w:val="004225FA"/>
    <w:rsid w:val="00422F7D"/>
    <w:rsid w:val="00423CEF"/>
    <w:rsid w:val="00423F49"/>
    <w:rsid w:val="00424AFD"/>
    <w:rsid w:val="004252DB"/>
    <w:rsid w:val="00425B6B"/>
    <w:rsid w:val="00426636"/>
    <w:rsid w:val="004266D5"/>
    <w:rsid w:val="00426ECC"/>
    <w:rsid w:val="00427355"/>
    <w:rsid w:val="004277C4"/>
    <w:rsid w:val="00427A54"/>
    <w:rsid w:val="004302F5"/>
    <w:rsid w:val="0043038B"/>
    <w:rsid w:val="004304D6"/>
    <w:rsid w:val="004305A1"/>
    <w:rsid w:val="004305B9"/>
    <w:rsid w:val="00430DBC"/>
    <w:rsid w:val="0043156D"/>
    <w:rsid w:val="00432FE7"/>
    <w:rsid w:val="0043368F"/>
    <w:rsid w:val="00433A8A"/>
    <w:rsid w:val="00433C62"/>
    <w:rsid w:val="00433E71"/>
    <w:rsid w:val="004340A6"/>
    <w:rsid w:val="004342FF"/>
    <w:rsid w:val="004343E5"/>
    <w:rsid w:val="00434B9F"/>
    <w:rsid w:val="0043535D"/>
    <w:rsid w:val="004354A6"/>
    <w:rsid w:val="004361F7"/>
    <w:rsid w:val="004370DE"/>
    <w:rsid w:val="004376F4"/>
    <w:rsid w:val="004400EF"/>
    <w:rsid w:val="00441A24"/>
    <w:rsid w:val="00441B16"/>
    <w:rsid w:val="00441B21"/>
    <w:rsid w:val="00442208"/>
    <w:rsid w:val="0044252B"/>
    <w:rsid w:val="0044263C"/>
    <w:rsid w:val="00442C0D"/>
    <w:rsid w:val="00442D9C"/>
    <w:rsid w:val="004431CC"/>
    <w:rsid w:val="00443465"/>
    <w:rsid w:val="0044452E"/>
    <w:rsid w:val="004445F1"/>
    <w:rsid w:val="00444A37"/>
    <w:rsid w:val="00444B76"/>
    <w:rsid w:val="00444F81"/>
    <w:rsid w:val="00444FB1"/>
    <w:rsid w:val="0044501D"/>
    <w:rsid w:val="00445535"/>
    <w:rsid w:val="0044591A"/>
    <w:rsid w:val="00445BDC"/>
    <w:rsid w:val="00446517"/>
    <w:rsid w:val="00446F3F"/>
    <w:rsid w:val="00447048"/>
    <w:rsid w:val="0044705C"/>
    <w:rsid w:val="00447326"/>
    <w:rsid w:val="004473A4"/>
    <w:rsid w:val="0044767D"/>
    <w:rsid w:val="00447A3F"/>
    <w:rsid w:val="00447AB8"/>
    <w:rsid w:val="00447B5A"/>
    <w:rsid w:val="004503D9"/>
    <w:rsid w:val="0045052F"/>
    <w:rsid w:val="004509E2"/>
    <w:rsid w:val="004510F3"/>
    <w:rsid w:val="00451B70"/>
    <w:rsid w:val="00451F6A"/>
    <w:rsid w:val="004529FF"/>
    <w:rsid w:val="0045365C"/>
    <w:rsid w:val="00454042"/>
    <w:rsid w:val="00454441"/>
    <w:rsid w:val="00454556"/>
    <w:rsid w:val="004545C0"/>
    <w:rsid w:val="00454D06"/>
    <w:rsid w:val="0045505C"/>
    <w:rsid w:val="004552B1"/>
    <w:rsid w:val="00455D45"/>
    <w:rsid w:val="004561CA"/>
    <w:rsid w:val="0045681E"/>
    <w:rsid w:val="0045731D"/>
    <w:rsid w:val="0045738B"/>
    <w:rsid w:val="00457507"/>
    <w:rsid w:val="00457579"/>
    <w:rsid w:val="0045770F"/>
    <w:rsid w:val="00457885"/>
    <w:rsid w:val="00457D99"/>
    <w:rsid w:val="004604C3"/>
    <w:rsid w:val="00460911"/>
    <w:rsid w:val="00460FDC"/>
    <w:rsid w:val="004610AB"/>
    <w:rsid w:val="00461E40"/>
    <w:rsid w:val="00462664"/>
    <w:rsid w:val="0046272F"/>
    <w:rsid w:val="0046328B"/>
    <w:rsid w:val="00463308"/>
    <w:rsid w:val="004635C5"/>
    <w:rsid w:val="00463DB0"/>
    <w:rsid w:val="00464704"/>
    <w:rsid w:val="0046499C"/>
    <w:rsid w:val="00464DEF"/>
    <w:rsid w:val="004650B5"/>
    <w:rsid w:val="00465306"/>
    <w:rsid w:val="00465BEB"/>
    <w:rsid w:val="00466025"/>
    <w:rsid w:val="004670BF"/>
    <w:rsid w:val="00467BCC"/>
    <w:rsid w:val="00470F8A"/>
    <w:rsid w:val="00471683"/>
    <w:rsid w:val="00471ECA"/>
    <w:rsid w:val="004726D1"/>
    <w:rsid w:val="00473863"/>
    <w:rsid w:val="00474E6A"/>
    <w:rsid w:val="00474E85"/>
    <w:rsid w:val="0047548A"/>
    <w:rsid w:val="004761B7"/>
    <w:rsid w:val="00476666"/>
    <w:rsid w:val="0047716E"/>
    <w:rsid w:val="00477264"/>
    <w:rsid w:val="0047773C"/>
    <w:rsid w:val="00477A62"/>
    <w:rsid w:val="004801C9"/>
    <w:rsid w:val="00480DBB"/>
    <w:rsid w:val="0048178E"/>
    <w:rsid w:val="004818A2"/>
    <w:rsid w:val="004826B5"/>
    <w:rsid w:val="00482C6C"/>
    <w:rsid w:val="00482D24"/>
    <w:rsid w:val="00483119"/>
    <w:rsid w:val="0048331E"/>
    <w:rsid w:val="00483F18"/>
    <w:rsid w:val="004844AA"/>
    <w:rsid w:val="00484A99"/>
    <w:rsid w:val="00484E7F"/>
    <w:rsid w:val="00485D78"/>
    <w:rsid w:val="00485EDD"/>
    <w:rsid w:val="00486721"/>
    <w:rsid w:val="0048688C"/>
    <w:rsid w:val="00486C4A"/>
    <w:rsid w:val="004878A9"/>
    <w:rsid w:val="00487AF9"/>
    <w:rsid w:val="00487FF7"/>
    <w:rsid w:val="0049026B"/>
    <w:rsid w:val="004903FD"/>
    <w:rsid w:val="00490A52"/>
    <w:rsid w:val="00490F08"/>
    <w:rsid w:val="00491140"/>
    <w:rsid w:val="00491376"/>
    <w:rsid w:val="004914CC"/>
    <w:rsid w:val="00491A45"/>
    <w:rsid w:val="0049240C"/>
    <w:rsid w:val="0049254E"/>
    <w:rsid w:val="00492E60"/>
    <w:rsid w:val="00493220"/>
    <w:rsid w:val="00493786"/>
    <w:rsid w:val="0049389F"/>
    <w:rsid w:val="00493990"/>
    <w:rsid w:val="00493AB4"/>
    <w:rsid w:val="00494CFA"/>
    <w:rsid w:val="00495245"/>
    <w:rsid w:val="00495A97"/>
    <w:rsid w:val="00496BA0"/>
    <w:rsid w:val="00496DD1"/>
    <w:rsid w:val="004973BC"/>
    <w:rsid w:val="00497D7A"/>
    <w:rsid w:val="004A02F4"/>
    <w:rsid w:val="004A0305"/>
    <w:rsid w:val="004A049D"/>
    <w:rsid w:val="004A078B"/>
    <w:rsid w:val="004A07F2"/>
    <w:rsid w:val="004A08DE"/>
    <w:rsid w:val="004A1013"/>
    <w:rsid w:val="004A1094"/>
    <w:rsid w:val="004A10DF"/>
    <w:rsid w:val="004A11D3"/>
    <w:rsid w:val="004A11F8"/>
    <w:rsid w:val="004A14FC"/>
    <w:rsid w:val="004A1628"/>
    <w:rsid w:val="004A2101"/>
    <w:rsid w:val="004A2C20"/>
    <w:rsid w:val="004A2C56"/>
    <w:rsid w:val="004A2CC0"/>
    <w:rsid w:val="004A376A"/>
    <w:rsid w:val="004A476D"/>
    <w:rsid w:val="004A49F9"/>
    <w:rsid w:val="004A4E72"/>
    <w:rsid w:val="004A567E"/>
    <w:rsid w:val="004A5CC8"/>
    <w:rsid w:val="004A612C"/>
    <w:rsid w:val="004A61C9"/>
    <w:rsid w:val="004A63E3"/>
    <w:rsid w:val="004A69A4"/>
    <w:rsid w:val="004A69F9"/>
    <w:rsid w:val="004A6FEE"/>
    <w:rsid w:val="004A7642"/>
    <w:rsid w:val="004A798B"/>
    <w:rsid w:val="004A7F75"/>
    <w:rsid w:val="004B035B"/>
    <w:rsid w:val="004B1A81"/>
    <w:rsid w:val="004B26F4"/>
    <w:rsid w:val="004B2B82"/>
    <w:rsid w:val="004B2D3D"/>
    <w:rsid w:val="004B349C"/>
    <w:rsid w:val="004B36D2"/>
    <w:rsid w:val="004B4196"/>
    <w:rsid w:val="004B5487"/>
    <w:rsid w:val="004B58B5"/>
    <w:rsid w:val="004B58BA"/>
    <w:rsid w:val="004B59D7"/>
    <w:rsid w:val="004B5A07"/>
    <w:rsid w:val="004B5AC6"/>
    <w:rsid w:val="004B5BCE"/>
    <w:rsid w:val="004B5FA8"/>
    <w:rsid w:val="004B63CD"/>
    <w:rsid w:val="004B6A72"/>
    <w:rsid w:val="004B72BD"/>
    <w:rsid w:val="004B7B71"/>
    <w:rsid w:val="004B7E4F"/>
    <w:rsid w:val="004C075D"/>
    <w:rsid w:val="004C1163"/>
    <w:rsid w:val="004C143B"/>
    <w:rsid w:val="004C1461"/>
    <w:rsid w:val="004C149D"/>
    <w:rsid w:val="004C2653"/>
    <w:rsid w:val="004C27B3"/>
    <w:rsid w:val="004C2C0D"/>
    <w:rsid w:val="004C35D3"/>
    <w:rsid w:val="004C36C6"/>
    <w:rsid w:val="004C4B85"/>
    <w:rsid w:val="004C4FE2"/>
    <w:rsid w:val="004C5190"/>
    <w:rsid w:val="004C5214"/>
    <w:rsid w:val="004C54CF"/>
    <w:rsid w:val="004C54FE"/>
    <w:rsid w:val="004C59C8"/>
    <w:rsid w:val="004C5B16"/>
    <w:rsid w:val="004C5B7D"/>
    <w:rsid w:val="004C5F8E"/>
    <w:rsid w:val="004C65E7"/>
    <w:rsid w:val="004C69B3"/>
    <w:rsid w:val="004C6B64"/>
    <w:rsid w:val="004C74BC"/>
    <w:rsid w:val="004C7788"/>
    <w:rsid w:val="004C7EF8"/>
    <w:rsid w:val="004C7F5B"/>
    <w:rsid w:val="004D023D"/>
    <w:rsid w:val="004D0665"/>
    <w:rsid w:val="004D1188"/>
    <w:rsid w:val="004D1A81"/>
    <w:rsid w:val="004D1F8E"/>
    <w:rsid w:val="004D2098"/>
    <w:rsid w:val="004D2895"/>
    <w:rsid w:val="004D2D67"/>
    <w:rsid w:val="004D2FF0"/>
    <w:rsid w:val="004D39DE"/>
    <w:rsid w:val="004D4493"/>
    <w:rsid w:val="004D4698"/>
    <w:rsid w:val="004D4762"/>
    <w:rsid w:val="004D4788"/>
    <w:rsid w:val="004D4F96"/>
    <w:rsid w:val="004D5059"/>
    <w:rsid w:val="004D5181"/>
    <w:rsid w:val="004D53C7"/>
    <w:rsid w:val="004D55C5"/>
    <w:rsid w:val="004D587E"/>
    <w:rsid w:val="004D5A2D"/>
    <w:rsid w:val="004D5CCA"/>
    <w:rsid w:val="004D5D63"/>
    <w:rsid w:val="004D5E34"/>
    <w:rsid w:val="004D6C25"/>
    <w:rsid w:val="004D746D"/>
    <w:rsid w:val="004E0063"/>
    <w:rsid w:val="004E0828"/>
    <w:rsid w:val="004E08E8"/>
    <w:rsid w:val="004E09F2"/>
    <w:rsid w:val="004E0C6E"/>
    <w:rsid w:val="004E1064"/>
    <w:rsid w:val="004E1336"/>
    <w:rsid w:val="004E1CBA"/>
    <w:rsid w:val="004E1DD5"/>
    <w:rsid w:val="004E1F73"/>
    <w:rsid w:val="004E2126"/>
    <w:rsid w:val="004E2165"/>
    <w:rsid w:val="004E237D"/>
    <w:rsid w:val="004E29C7"/>
    <w:rsid w:val="004E31FB"/>
    <w:rsid w:val="004E3244"/>
    <w:rsid w:val="004E33C4"/>
    <w:rsid w:val="004E34CA"/>
    <w:rsid w:val="004E3F68"/>
    <w:rsid w:val="004E463C"/>
    <w:rsid w:val="004E4900"/>
    <w:rsid w:val="004E4AD8"/>
    <w:rsid w:val="004E4B30"/>
    <w:rsid w:val="004E4F5E"/>
    <w:rsid w:val="004E520F"/>
    <w:rsid w:val="004E5421"/>
    <w:rsid w:val="004E565F"/>
    <w:rsid w:val="004E61FC"/>
    <w:rsid w:val="004E63D8"/>
    <w:rsid w:val="004E6DA3"/>
    <w:rsid w:val="004E7778"/>
    <w:rsid w:val="004E7C1F"/>
    <w:rsid w:val="004F0230"/>
    <w:rsid w:val="004F027E"/>
    <w:rsid w:val="004F0AF4"/>
    <w:rsid w:val="004F0FD7"/>
    <w:rsid w:val="004F1265"/>
    <w:rsid w:val="004F143A"/>
    <w:rsid w:val="004F1B45"/>
    <w:rsid w:val="004F1D88"/>
    <w:rsid w:val="004F3A6E"/>
    <w:rsid w:val="004F43B5"/>
    <w:rsid w:val="004F44B5"/>
    <w:rsid w:val="004F4773"/>
    <w:rsid w:val="004F4A27"/>
    <w:rsid w:val="004F4AE2"/>
    <w:rsid w:val="004F4C6D"/>
    <w:rsid w:val="004F5ED3"/>
    <w:rsid w:val="004F676B"/>
    <w:rsid w:val="004F7439"/>
    <w:rsid w:val="004F799C"/>
    <w:rsid w:val="004F7D88"/>
    <w:rsid w:val="004F7F4C"/>
    <w:rsid w:val="00500066"/>
    <w:rsid w:val="00500291"/>
    <w:rsid w:val="00500A05"/>
    <w:rsid w:val="00500E19"/>
    <w:rsid w:val="00500E38"/>
    <w:rsid w:val="00501206"/>
    <w:rsid w:val="00502009"/>
    <w:rsid w:val="005028E7"/>
    <w:rsid w:val="00502909"/>
    <w:rsid w:val="00503645"/>
    <w:rsid w:val="005048AA"/>
    <w:rsid w:val="00504AE8"/>
    <w:rsid w:val="00504D76"/>
    <w:rsid w:val="005055EE"/>
    <w:rsid w:val="005057B8"/>
    <w:rsid w:val="00505C20"/>
    <w:rsid w:val="00507178"/>
    <w:rsid w:val="00507DC9"/>
    <w:rsid w:val="00507F4B"/>
    <w:rsid w:val="005102F7"/>
    <w:rsid w:val="0051077C"/>
    <w:rsid w:val="005110B5"/>
    <w:rsid w:val="00511341"/>
    <w:rsid w:val="005117C9"/>
    <w:rsid w:val="00511A08"/>
    <w:rsid w:val="00511B90"/>
    <w:rsid w:val="0051270E"/>
    <w:rsid w:val="0051292C"/>
    <w:rsid w:val="0051310E"/>
    <w:rsid w:val="005132B8"/>
    <w:rsid w:val="00513B08"/>
    <w:rsid w:val="00513B2D"/>
    <w:rsid w:val="00513B79"/>
    <w:rsid w:val="00514923"/>
    <w:rsid w:val="00514A2A"/>
    <w:rsid w:val="00514F41"/>
    <w:rsid w:val="0051515A"/>
    <w:rsid w:val="005151BE"/>
    <w:rsid w:val="005151DF"/>
    <w:rsid w:val="005152F6"/>
    <w:rsid w:val="005154E7"/>
    <w:rsid w:val="00515521"/>
    <w:rsid w:val="005156D2"/>
    <w:rsid w:val="00515D1C"/>
    <w:rsid w:val="00516000"/>
    <w:rsid w:val="0051616B"/>
    <w:rsid w:val="00516684"/>
    <w:rsid w:val="00516928"/>
    <w:rsid w:val="00516AC6"/>
    <w:rsid w:val="00516EBF"/>
    <w:rsid w:val="0051717F"/>
    <w:rsid w:val="00517257"/>
    <w:rsid w:val="00517316"/>
    <w:rsid w:val="00517319"/>
    <w:rsid w:val="005174C6"/>
    <w:rsid w:val="005203A8"/>
    <w:rsid w:val="005209E1"/>
    <w:rsid w:val="00520A29"/>
    <w:rsid w:val="00520DF1"/>
    <w:rsid w:val="00520EF6"/>
    <w:rsid w:val="0052165B"/>
    <w:rsid w:val="005216E8"/>
    <w:rsid w:val="005218C9"/>
    <w:rsid w:val="0052221D"/>
    <w:rsid w:val="00522A63"/>
    <w:rsid w:val="00522C9F"/>
    <w:rsid w:val="00522F6B"/>
    <w:rsid w:val="00523239"/>
    <w:rsid w:val="005233AF"/>
    <w:rsid w:val="005238F9"/>
    <w:rsid w:val="005239AA"/>
    <w:rsid w:val="00523ED8"/>
    <w:rsid w:val="00524029"/>
    <w:rsid w:val="00524C94"/>
    <w:rsid w:val="005255AE"/>
    <w:rsid w:val="00525DB8"/>
    <w:rsid w:val="00526149"/>
    <w:rsid w:val="005263C9"/>
    <w:rsid w:val="005263F1"/>
    <w:rsid w:val="00526799"/>
    <w:rsid w:val="00526951"/>
    <w:rsid w:val="00526BD3"/>
    <w:rsid w:val="00526D60"/>
    <w:rsid w:val="00526DA3"/>
    <w:rsid w:val="005271A6"/>
    <w:rsid w:val="00527476"/>
    <w:rsid w:val="00527AA5"/>
    <w:rsid w:val="005300FD"/>
    <w:rsid w:val="00530246"/>
    <w:rsid w:val="00531129"/>
    <w:rsid w:val="00531286"/>
    <w:rsid w:val="005312CF"/>
    <w:rsid w:val="00531361"/>
    <w:rsid w:val="00532768"/>
    <w:rsid w:val="005331C6"/>
    <w:rsid w:val="0053333A"/>
    <w:rsid w:val="00533491"/>
    <w:rsid w:val="00534725"/>
    <w:rsid w:val="00534978"/>
    <w:rsid w:val="00534D85"/>
    <w:rsid w:val="00534E43"/>
    <w:rsid w:val="00535AF4"/>
    <w:rsid w:val="0053620B"/>
    <w:rsid w:val="00536543"/>
    <w:rsid w:val="00537C9E"/>
    <w:rsid w:val="00540764"/>
    <w:rsid w:val="00540D4F"/>
    <w:rsid w:val="005414ED"/>
    <w:rsid w:val="005419AA"/>
    <w:rsid w:val="00542C70"/>
    <w:rsid w:val="00542D9E"/>
    <w:rsid w:val="00543169"/>
    <w:rsid w:val="00543A59"/>
    <w:rsid w:val="0054434F"/>
    <w:rsid w:val="005447E5"/>
    <w:rsid w:val="005455B5"/>
    <w:rsid w:val="005459DC"/>
    <w:rsid w:val="00546490"/>
    <w:rsid w:val="00546EDA"/>
    <w:rsid w:val="00546F81"/>
    <w:rsid w:val="005471D3"/>
    <w:rsid w:val="00547820"/>
    <w:rsid w:val="0054794A"/>
    <w:rsid w:val="00547FD5"/>
    <w:rsid w:val="0055098E"/>
    <w:rsid w:val="00550992"/>
    <w:rsid w:val="00550CF6"/>
    <w:rsid w:val="0055114B"/>
    <w:rsid w:val="0055150A"/>
    <w:rsid w:val="0055164F"/>
    <w:rsid w:val="00551AAE"/>
    <w:rsid w:val="00551F1E"/>
    <w:rsid w:val="005527FC"/>
    <w:rsid w:val="00553D6C"/>
    <w:rsid w:val="0055417F"/>
    <w:rsid w:val="0055519F"/>
    <w:rsid w:val="005559F3"/>
    <w:rsid w:val="00556823"/>
    <w:rsid w:val="005576E6"/>
    <w:rsid w:val="00557784"/>
    <w:rsid w:val="00557842"/>
    <w:rsid w:val="00557C3F"/>
    <w:rsid w:val="00557D39"/>
    <w:rsid w:val="00557E0A"/>
    <w:rsid w:val="005601A0"/>
    <w:rsid w:val="00560236"/>
    <w:rsid w:val="005603E3"/>
    <w:rsid w:val="00560556"/>
    <w:rsid w:val="005609F1"/>
    <w:rsid w:val="0056103D"/>
    <w:rsid w:val="00561075"/>
    <w:rsid w:val="0056118A"/>
    <w:rsid w:val="00561376"/>
    <w:rsid w:val="0056153A"/>
    <w:rsid w:val="0056200B"/>
    <w:rsid w:val="00562011"/>
    <w:rsid w:val="00562483"/>
    <w:rsid w:val="00562B98"/>
    <w:rsid w:val="00562C13"/>
    <w:rsid w:val="00562F88"/>
    <w:rsid w:val="0056333B"/>
    <w:rsid w:val="00563595"/>
    <w:rsid w:val="00563693"/>
    <w:rsid w:val="005636B1"/>
    <w:rsid w:val="00563AE8"/>
    <w:rsid w:val="00563E0A"/>
    <w:rsid w:val="00563F4F"/>
    <w:rsid w:val="00564977"/>
    <w:rsid w:val="005660D5"/>
    <w:rsid w:val="00566211"/>
    <w:rsid w:val="00566558"/>
    <w:rsid w:val="005668BD"/>
    <w:rsid w:val="00566A61"/>
    <w:rsid w:val="00566AC1"/>
    <w:rsid w:val="00567A5B"/>
    <w:rsid w:val="00567BA5"/>
    <w:rsid w:val="005712AB"/>
    <w:rsid w:val="00571597"/>
    <w:rsid w:val="005717FD"/>
    <w:rsid w:val="00571E07"/>
    <w:rsid w:val="0057333E"/>
    <w:rsid w:val="0057381F"/>
    <w:rsid w:val="00573B46"/>
    <w:rsid w:val="00573CA3"/>
    <w:rsid w:val="005742B9"/>
    <w:rsid w:val="005744EE"/>
    <w:rsid w:val="005744F9"/>
    <w:rsid w:val="00574809"/>
    <w:rsid w:val="00574B0D"/>
    <w:rsid w:val="00574F55"/>
    <w:rsid w:val="005750A4"/>
    <w:rsid w:val="005751FA"/>
    <w:rsid w:val="00575AE4"/>
    <w:rsid w:val="00575FB3"/>
    <w:rsid w:val="005768DF"/>
    <w:rsid w:val="00576B9B"/>
    <w:rsid w:val="00576CFC"/>
    <w:rsid w:val="00576FBC"/>
    <w:rsid w:val="005772BC"/>
    <w:rsid w:val="005777B4"/>
    <w:rsid w:val="00577A2E"/>
    <w:rsid w:val="00577B6F"/>
    <w:rsid w:val="00577FBF"/>
    <w:rsid w:val="00580071"/>
    <w:rsid w:val="00580DED"/>
    <w:rsid w:val="00580E0B"/>
    <w:rsid w:val="00580E85"/>
    <w:rsid w:val="005811EA"/>
    <w:rsid w:val="00582194"/>
    <w:rsid w:val="00582325"/>
    <w:rsid w:val="00582340"/>
    <w:rsid w:val="0058257F"/>
    <w:rsid w:val="005825BD"/>
    <w:rsid w:val="00582BC8"/>
    <w:rsid w:val="00582F64"/>
    <w:rsid w:val="005830E7"/>
    <w:rsid w:val="005833FF"/>
    <w:rsid w:val="00583509"/>
    <w:rsid w:val="00583942"/>
    <w:rsid w:val="00583A5C"/>
    <w:rsid w:val="00583E38"/>
    <w:rsid w:val="005840D2"/>
    <w:rsid w:val="005841B0"/>
    <w:rsid w:val="005842B9"/>
    <w:rsid w:val="005847F7"/>
    <w:rsid w:val="00584E51"/>
    <w:rsid w:val="00585217"/>
    <w:rsid w:val="00585634"/>
    <w:rsid w:val="005859BA"/>
    <w:rsid w:val="00586DAD"/>
    <w:rsid w:val="00586FA2"/>
    <w:rsid w:val="00587181"/>
    <w:rsid w:val="005871DF"/>
    <w:rsid w:val="0058763C"/>
    <w:rsid w:val="00587E2A"/>
    <w:rsid w:val="005902B5"/>
    <w:rsid w:val="00590314"/>
    <w:rsid w:val="00590B6A"/>
    <w:rsid w:val="005910AC"/>
    <w:rsid w:val="005911D5"/>
    <w:rsid w:val="00591F69"/>
    <w:rsid w:val="00591FC3"/>
    <w:rsid w:val="005926EA"/>
    <w:rsid w:val="00592CE1"/>
    <w:rsid w:val="00592D2C"/>
    <w:rsid w:val="00593321"/>
    <w:rsid w:val="005935AF"/>
    <w:rsid w:val="00593A82"/>
    <w:rsid w:val="00593F1C"/>
    <w:rsid w:val="00594D2F"/>
    <w:rsid w:val="005953AD"/>
    <w:rsid w:val="00595AA4"/>
    <w:rsid w:val="00595B95"/>
    <w:rsid w:val="00595E90"/>
    <w:rsid w:val="00596134"/>
    <w:rsid w:val="005961BB"/>
    <w:rsid w:val="00596991"/>
    <w:rsid w:val="00596AD6"/>
    <w:rsid w:val="00596AE0"/>
    <w:rsid w:val="00596E0B"/>
    <w:rsid w:val="00596FCD"/>
    <w:rsid w:val="005975D9"/>
    <w:rsid w:val="00597907"/>
    <w:rsid w:val="00597D5B"/>
    <w:rsid w:val="005A00BD"/>
    <w:rsid w:val="005A0254"/>
    <w:rsid w:val="005A1003"/>
    <w:rsid w:val="005A1104"/>
    <w:rsid w:val="005A16F7"/>
    <w:rsid w:val="005A1843"/>
    <w:rsid w:val="005A1A54"/>
    <w:rsid w:val="005A2222"/>
    <w:rsid w:val="005A2352"/>
    <w:rsid w:val="005A29F3"/>
    <w:rsid w:val="005A2FFF"/>
    <w:rsid w:val="005A3903"/>
    <w:rsid w:val="005A3B60"/>
    <w:rsid w:val="005A3E9C"/>
    <w:rsid w:val="005A424B"/>
    <w:rsid w:val="005A42E0"/>
    <w:rsid w:val="005A4BF6"/>
    <w:rsid w:val="005A5C63"/>
    <w:rsid w:val="005A5D50"/>
    <w:rsid w:val="005A67E7"/>
    <w:rsid w:val="005A6801"/>
    <w:rsid w:val="005A6A5D"/>
    <w:rsid w:val="005A708C"/>
    <w:rsid w:val="005A719B"/>
    <w:rsid w:val="005A729C"/>
    <w:rsid w:val="005A7E2D"/>
    <w:rsid w:val="005B01E6"/>
    <w:rsid w:val="005B07D6"/>
    <w:rsid w:val="005B1053"/>
    <w:rsid w:val="005B12B6"/>
    <w:rsid w:val="005B1FEA"/>
    <w:rsid w:val="005B20F6"/>
    <w:rsid w:val="005B24A7"/>
    <w:rsid w:val="005B25FA"/>
    <w:rsid w:val="005B26FB"/>
    <w:rsid w:val="005B2CF4"/>
    <w:rsid w:val="005B36CD"/>
    <w:rsid w:val="005B3D3F"/>
    <w:rsid w:val="005B3ED0"/>
    <w:rsid w:val="005B3F29"/>
    <w:rsid w:val="005B4659"/>
    <w:rsid w:val="005B48B9"/>
    <w:rsid w:val="005B496D"/>
    <w:rsid w:val="005B4D52"/>
    <w:rsid w:val="005B4DA1"/>
    <w:rsid w:val="005B54FA"/>
    <w:rsid w:val="005B5EBC"/>
    <w:rsid w:val="005B602B"/>
    <w:rsid w:val="005B605A"/>
    <w:rsid w:val="005B61E4"/>
    <w:rsid w:val="005B6A23"/>
    <w:rsid w:val="005B6A7C"/>
    <w:rsid w:val="005B6CD0"/>
    <w:rsid w:val="005B7195"/>
    <w:rsid w:val="005B7846"/>
    <w:rsid w:val="005B7D49"/>
    <w:rsid w:val="005C0AFA"/>
    <w:rsid w:val="005C0EE3"/>
    <w:rsid w:val="005C1020"/>
    <w:rsid w:val="005C11F8"/>
    <w:rsid w:val="005C1267"/>
    <w:rsid w:val="005C1AEE"/>
    <w:rsid w:val="005C1F27"/>
    <w:rsid w:val="005C2059"/>
    <w:rsid w:val="005C22DD"/>
    <w:rsid w:val="005C2CD2"/>
    <w:rsid w:val="005C2E50"/>
    <w:rsid w:val="005C3077"/>
    <w:rsid w:val="005C34BA"/>
    <w:rsid w:val="005C35FD"/>
    <w:rsid w:val="005C3927"/>
    <w:rsid w:val="005C3C89"/>
    <w:rsid w:val="005C3CF9"/>
    <w:rsid w:val="005C3FE0"/>
    <w:rsid w:val="005C4A9C"/>
    <w:rsid w:val="005C5014"/>
    <w:rsid w:val="005C53B1"/>
    <w:rsid w:val="005C5614"/>
    <w:rsid w:val="005C57E9"/>
    <w:rsid w:val="005C6114"/>
    <w:rsid w:val="005C632F"/>
    <w:rsid w:val="005C6559"/>
    <w:rsid w:val="005C6B9D"/>
    <w:rsid w:val="005C6CC7"/>
    <w:rsid w:val="005C72DF"/>
    <w:rsid w:val="005C73CF"/>
    <w:rsid w:val="005C7D0A"/>
    <w:rsid w:val="005C7FA8"/>
    <w:rsid w:val="005D00B4"/>
    <w:rsid w:val="005D022E"/>
    <w:rsid w:val="005D04B2"/>
    <w:rsid w:val="005D06BA"/>
    <w:rsid w:val="005D0A5F"/>
    <w:rsid w:val="005D11BD"/>
    <w:rsid w:val="005D1779"/>
    <w:rsid w:val="005D17AB"/>
    <w:rsid w:val="005D18C7"/>
    <w:rsid w:val="005D19C1"/>
    <w:rsid w:val="005D1C0D"/>
    <w:rsid w:val="005D1DD2"/>
    <w:rsid w:val="005D1E40"/>
    <w:rsid w:val="005D1ED4"/>
    <w:rsid w:val="005D1F1C"/>
    <w:rsid w:val="005D20D9"/>
    <w:rsid w:val="005D2AF4"/>
    <w:rsid w:val="005D2D00"/>
    <w:rsid w:val="005D2D1A"/>
    <w:rsid w:val="005D3633"/>
    <w:rsid w:val="005D3941"/>
    <w:rsid w:val="005D3BBD"/>
    <w:rsid w:val="005D3DA0"/>
    <w:rsid w:val="005D4413"/>
    <w:rsid w:val="005D447C"/>
    <w:rsid w:val="005D4692"/>
    <w:rsid w:val="005D4C32"/>
    <w:rsid w:val="005D4C58"/>
    <w:rsid w:val="005D4EAE"/>
    <w:rsid w:val="005D53B6"/>
    <w:rsid w:val="005D5493"/>
    <w:rsid w:val="005D58D3"/>
    <w:rsid w:val="005D5CCF"/>
    <w:rsid w:val="005D60B8"/>
    <w:rsid w:val="005D7171"/>
    <w:rsid w:val="005D72B7"/>
    <w:rsid w:val="005D73CC"/>
    <w:rsid w:val="005D746D"/>
    <w:rsid w:val="005E0DDE"/>
    <w:rsid w:val="005E104F"/>
    <w:rsid w:val="005E1AA2"/>
    <w:rsid w:val="005E1F31"/>
    <w:rsid w:val="005E2E3D"/>
    <w:rsid w:val="005E34B9"/>
    <w:rsid w:val="005E3C0C"/>
    <w:rsid w:val="005E3DDE"/>
    <w:rsid w:val="005E5294"/>
    <w:rsid w:val="005E5D8D"/>
    <w:rsid w:val="005E6591"/>
    <w:rsid w:val="005E6611"/>
    <w:rsid w:val="005E69D6"/>
    <w:rsid w:val="005E6C4A"/>
    <w:rsid w:val="005E6CDA"/>
    <w:rsid w:val="005E7129"/>
    <w:rsid w:val="005E751C"/>
    <w:rsid w:val="005E7668"/>
    <w:rsid w:val="005F0191"/>
    <w:rsid w:val="005F02DD"/>
    <w:rsid w:val="005F04B3"/>
    <w:rsid w:val="005F0E60"/>
    <w:rsid w:val="005F1313"/>
    <w:rsid w:val="005F1A87"/>
    <w:rsid w:val="005F1E48"/>
    <w:rsid w:val="005F1EE4"/>
    <w:rsid w:val="005F1FB8"/>
    <w:rsid w:val="005F2024"/>
    <w:rsid w:val="005F27A2"/>
    <w:rsid w:val="005F2955"/>
    <w:rsid w:val="005F31E4"/>
    <w:rsid w:val="005F4666"/>
    <w:rsid w:val="005F4B90"/>
    <w:rsid w:val="005F55F7"/>
    <w:rsid w:val="005F5767"/>
    <w:rsid w:val="005F5DC1"/>
    <w:rsid w:val="005F5FCB"/>
    <w:rsid w:val="005F692B"/>
    <w:rsid w:val="005F6CAB"/>
    <w:rsid w:val="005F73A9"/>
    <w:rsid w:val="005F75D6"/>
    <w:rsid w:val="005F7739"/>
    <w:rsid w:val="005F78BD"/>
    <w:rsid w:val="0060047E"/>
    <w:rsid w:val="006010FC"/>
    <w:rsid w:val="00601106"/>
    <w:rsid w:val="0060178B"/>
    <w:rsid w:val="0060181D"/>
    <w:rsid w:val="00601C83"/>
    <w:rsid w:val="00602511"/>
    <w:rsid w:val="00602683"/>
    <w:rsid w:val="00603432"/>
    <w:rsid w:val="0060377E"/>
    <w:rsid w:val="00603914"/>
    <w:rsid w:val="00603D1F"/>
    <w:rsid w:val="00603DBE"/>
    <w:rsid w:val="0060436F"/>
    <w:rsid w:val="00604683"/>
    <w:rsid w:val="00604938"/>
    <w:rsid w:val="00604BC0"/>
    <w:rsid w:val="00604E21"/>
    <w:rsid w:val="00605F10"/>
    <w:rsid w:val="00606A8F"/>
    <w:rsid w:val="00607098"/>
    <w:rsid w:val="00607E36"/>
    <w:rsid w:val="00610985"/>
    <w:rsid w:val="00610C14"/>
    <w:rsid w:val="00610E84"/>
    <w:rsid w:val="00610F88"/>
    <w:rsid w:val="0061105E"/>
    <w:rsid w:val="00612C52"/>
    <w:rsid w:val="00613103"/>
    <w:rsid w:val="00613D2B"/>
    <w:rsid w:val="00613FC4"/>
    <w:rsid w:val="006140B4"/>
    <w:rsid w:val="006143D1"/>
    <w:rsid w:val="006148E8"/>
    <w:rsid w:val="00614F57"/>
    <w:rsid w:val="006151AA"/>
    <w:rsid w:val="00615725"/>
    <w:rsid w:val="00615D30"/>
    <w:rsid w:val="0061621F"/>
    <w:rsid w:val="00616DFF"/>
    <w:rsid w:val="006171FB"/>
    <w:rsid w:val="0061721F"/>
    <w:rsid w:val="00617247"/>
    <w:rsid w:val="006176A1"/>
    <w:rsid w:val="0061779F"/>
    <w:rsid w:val="00617890"/>
    <w:rsid w:val="006178AC"/>
    <w:rsid w:val="006201DE"/>
    <w:rsid w:val="00621063"/>
    <w:rsid w:val="0062149B"/>
    <w:rsid w:val="0062179C"/>
    <w:rsid w:val="006219DA"/>
    <w:rsid w:val="00621A51"/>
    <w:rsid w:val="00621FF5"/>
    <w:rsid w:val="00622B01"/>
    <w:rsid w:val="00622BEB"/>
    <w:rsid w:val="00623BBE"/>
    <w:rsid w:val="00624261"/>
    <w:rsid w:val="0062449C"/>
    <w:rsid w:val="00624A5D"/>
    <w:rsid w:val="00625044"/>
    <w:rsid w:val="006256D0"/>
    <w:rsid w:val="006256F3"/>
    <w:rsid w:val="00625B12"/>
    <w:rsid w:val="00625B81"/>
    <w:rsid w:val="00626398"/>
    <w:rsid w:val="006263C5"/>
    <w:rsid w:val="0062722B"/>
    <w:rsid w:val="0062768B"/>
    <w:rsid w:val="0063090C"/>
    <w:rsid w:val="00630D91"/>
    <w:rsid w:val="006314DA"/>
    <w:rsid w:val="0063166D"/>
    <w:rsid w:val="0063177A"/>
    <w:rsid w:val="0063194D"/>
    <w:rsid w:val="00632DB9"/>
    <w:rsid w:val="00632F4A"/>
    <w:rsid w:val="006331C5"/>
    <w:rsid w:val="006332BC"/>
    <w:rsid w:val="0063330D"/>
    <w:rsid w:val="006336B6"/>
    <w:rsid w:val="006337D6"/>
    <w:rsid w:val="006342DD"/>
    <w:rsid w:val="00634341"/>
    <w:rsid w:val="00634679"/>
    <w:rsid w:val="00634E12"/>
    <w:rsid w:val="00635614"/>
    <w:rsid w:val="006359A3"/>
    <w:rsid w:val="00635B75"/>
    <w:rsid w:val="00635DCE"/>
    <w:rsid w:val="00635F80"/>
    <w:rsid w:val="00636EA6"/>
    <w:rsid w:val="0063710F"/>
    <w:rsid w:val="00637C3C"/>
    <w:rsid w:val="00640D06"/>
    <w:rsid w:val="00640DC7"/>
    <w:rsid w:val="00640F3F"/>
    <w:rsid w:val="0064262E"/>
    <w:rsid w:val="00642757"/>
    <w:rsid w:val="00642B1F"/>
    <w:rsid w:val="00642D1A"/>
    <w:rsid w:val="00643A73"/>
    <w:rsid w:val="00644665"/>
    <w:rsid w:val="00645767"/>
    <w:rsid w:val="0064582A"/>
    <w:rsid w:val="00645D3B"/>
    <w:rsid w:val="006465F1"/>
    <w:rsid w:val="0064673B"/>
    <w:rsid w:val="00646822"/>
    <w:rsid w:val="00646EF6"/>
    <w:rsid w:val="006472D6"/>
    <w:rsid w:val="00647533"/>
    <w:rsid w:val="00650B77"/>
    <w:rsid w:val="0065106D"/>
    <w:rsid w:val="0065151B"/>
    <w:rsid w:val="0065174B"/>
    <w:rsid w:val="0065217B"/>
    <w:rsid w:val="0065218E"/>
    <w:rsid w:val="00652223"/>
    <w:rsid w:val="0065295A"/>
    <w:rsid w:val="006534D2"/>
    <w:rsid w:val="0065405C"/>
    <w:rsid w:val="00654066"/>
    <w:rsid w:val="006540C4"/>
    <w:rsid w:val="006543A0"/>
    <w:rsid w:val="006549AD"/>
    <w:rsid w:val="0065514D"/>
    <w:rsid w:val="0065539B"/>
    <w:rsid w:val="006554FF"/>
    <w:rsid w:val="00656682"/>
    <w:rsid w:val="0065674B"/>
    <w:rsid w:val="00656AB6"/>
    <w:rsid w:val="00656FF2"/>
    <w:rsid w:val="006573B5"/>
    <w:rsid w:val="00657B9B"/>
    <w:rsid w:val="00657FE8"/>
    <w:rsid w:val="006601A0"/>
    <w:rsid w:val="006602D8"/>
    <w:rsid w:val="00660712"/>
    <w:rsid w:val="006609FB"/>
    <w:rsid w:val="00661051"/>
    <w:rsid w:val="006611A5"/>
    <w:rsid w:val="00662222"/>
    <w:rsid w:val="006622F0"/>
    <w:rsid w:val="006623ED"/>
    <w:rsid w:val="00662812"/>
    <w:rsid w:val="0066298D"/>
    <w:rsid w:val="00662A3E"/>
    <w:rsid w:val="00662E47"/>
    <w:rsid w:val="00663028"/>
    <w:rsid w:val="00663542"/>
    <w:rsid w:val="00663568"/>
    <w:rsid w:val="00663DF7"/>
    <w:rsid w:val="00663E09"/>
    <w:rsid w:val="0066438D"/>
    <w:rsid w:val="006658AD"/>
    <w:rsid w:val="00665BF3"/>
    <w:rsid w:val="00665C66"/>
    <w:rsid w:val="006665D7"/>
    <w:rsid w:val="006676AD"/>
    <w:rsid w:val="006678A8"/>
    <w:rsid w:val="006678B0"/>
    <w:rsid w:val="00667947"/>
    <w:rsid w:val="00670347"/>
    <w:rsid w:val="00670D13"/>
    <w:rsid w:val="00670D87"/>
    <w:rsid w:val="00670FFE"/>
    <w:rsid w:val="00671337"/>
    <w:rsid w:val="006721EB"/>
    <w:rsid w:val="00672C5F"/>
    <w:rsid w:val="00672DB6"/>
    <w:rsid w:val="00672E64"/>
    <w:rsid w:val="00673174"/>
    <w:rsid w:val="00673A7B"/>
    <w:rsid w:val="00674108"/>
    <w:rsid w:val="00674444"/>
    <w:rsid w:val="00674615"/>
    <w:rsid w:val="006746E4"/>
    <w:rsid w:val="00674996"/>
    <w:rsid w:val="0067514C"/>
    <w:rsid w:val="00675636"/>
    <w:rsid w:val="00675D04"/>
    <w:rsid w:val="00675E13"/>
    <w:rsid w:val="0067644D"/>
    <w:rsid w:val="00676472"/>
    <w:rsid w:val="00676493"/>
    <w:rsid w:val="006767B8"/>
    <w:rsid w:val="00677CFA"/>
    <w:rsid w:val="00677F65"/>
    <w:rsid w:val="00680036"/>
    <w:rsid w:val="006805F8"/>
    <w:rsid w:val="006806F6"/>
    <w:rsid w:val="00680708"/>
    <w:rsid w:val="00680BCE"/>
    <w:rsid w:val="0068120F"/>
    <w:rsid w:val="0068124A"/>
    <w:rsid w:val="006815A9"/>
    <w:rsid w:val="00681954"/>
    <w:rsid w:val="00681975"/>
    <w:rsid w:val="006819A2"/>
    <w:rsid w:val="006820FC"/>
    <w:rsid w:val="0068218E"/>
    <w:rsid w:val="00682218"/>
    <w:rsid w:val="006826D5"/>
    <w:rsid w:val="00682C8A"/>
    <w:rsid w:val="006830B6"/>
    <w:rsid w:val="006832AA"/>
    <w:rsid w:val="006833E6"/>
    <w:rsid w:val="00683403"/>
    <w:rsid w:val="00684193"/>
    <w:rsid w:val="00684283"/>
    <w:rsid w:val="0068479B"/>
    <w:rsid w:val="00684E36"/>
    <w:rsid w:val="00685341"/>
    <w:rsid w:val="0068585B"/>
    <w:rsid w:val="00685D49"/>
    <w:rsid w:val="0068628C"/>
    <w:rsid w:val="006862E1"/>
    <w:rsid w:val="006867B6"/>
    <w:rsid w:val="006867BF"/>
    <w:rsid w:val="006870B0"/>
    <w:rsid w:val="0068712D"/>
    <w:rsid w:val="00687148"/>
    <w:rsid w:val="00687149"/>
    <w:rsid w:val="006872F0"/>
    <w:rsid w:val="006874E7"/>
    <w:rsid w:val="00687AE3"/>
    <w:rsid w:val="00687BE7"/>
    <w:rsid w:val="00687C7A"/>
    <w:rsid w:val="00690224"/>
    <w:rsid w:val="00690F21"/>
    <w:rsid w:val="0069255C"/>
    <w:rsid w:val="006926FD"/>
    <w:rsid w:val="0069277F"/>
    <w:rsid w:val="006932B6"/>
    <w:rsid w:val="00693F8C"/>
    <w:rsid w:val="00694788"/>
    <w:rsid w:val="006948E5"/>
    <w:rsid w:val="00694FEA"/>
    <w:rsid w:val="00695A72"/>
    <w:rsid w:val="0069607D"/>
    <w:rsid w:val="006963E4"/>
    <w:rsid w:val="00696418"/>
    <w:rsid w:val="006966DF"/>
    <w:rsid w:val="00696991"/>
    <w:rsid w:val="00697757"/>
    <w:rsid w:val="00697775"/>
    <w:rsid w:val="00697818"/>
    <w:rsid w:val="00697A7E"/>
    <w:rsid w:val="006A1677"/>
    <w:rsid w:val="006A1C80"/>
    <w:rsid w:val="006A20D4"/>
    <w:rsid w:val="006A22FB"/>
    <w:rsid w:val="006A246F"/>
    <w:rsid w:val="006A2686"/>
    <w:rsid w:val="006A329D"/>
    <w:rsid w:val="006A3D4D"/>
    <w:rsid w:val="006A400A"/>
    <w:rsid w:val="006A421B"/>
    <w:rsid w:val="006A4367"/>
    <w:rsid w:val="006A490D"/>
    <w:rsid w:val="006A4B3E"/>
    <w:rsid w:val="006A4D1E"/>
    <w:rsid w:val="006A541B"/>
    <w:rsid w:val="006A5E61"/>
    <w:rsid w:val="006A6060"/>
    <w:rsid w:val="006A6094"/>
    <w:rsid w:val="006A6A17"/>
    <w:rsid w:val="006A70EE"/>
    <w:rsid w:val="006B08D6"/>
    <w:rsid w:val="006B0D4C"/>
    <w:rsid w:val="006B0F50"/>
    <w:rsid w:val="006B1554"/>
    <w:rsid w:val="006B1A4E"/>
    <w:rsid w:val="006B2189"/>
    <w:rsid w:val="006B22B7"/>
    <w:rsid w:val="006B23B4"/>
    <w:rsid w:val="006B2B15"/>
    <w:rsid w:val="006B307F"/>
    <w:rsid w:val="006B4B61"/>
    <w:rsid w:val="006B4FA9"/>
    <w:rsid w:val="006B524C"/>
    <w:rsid w:val="006B52B7"/>
    <w:rsid w:val="006B5557"/>
    <w:rsid w:val="006B64F5"/>
    <w:rsid w:val="006B6E76"/>
    <w:rsid w:val="006B70A2"/>
    <w:rsid w:val="006B7F23"/>
    <w:rsid w:val="006C00A2"/>
    <w:rsid w:val="006C0976"/>
    <w:rsid w:val="006C0DDB"/>
    <w:rsid w:val="006C1336"/>
    <w:rsid w:val="006C166A"/>
    <w:rsid w:val="006C1E4D"/>
    <w:rsid w:val="006C1FF1"/>
    <w:rsid w:val="006C2359"/>
    <w:rsid w:val="006C292A"/>
    <w:rsid w:val="006C2992"/>
    <w:rsid w:val="006C2FFE"/>
    <w:rsid w:val="006C32E0"/>
    <w:rsid w:val="006C3BF1"/>
    <w:rsid w:val="006C3D3A"/>
    <w:rsid w:val="006C3F5B"/>
    <w:rsid w:val="006C4114"/>
    <w:rsid w:val="006C426B"/>
    <w:rsid w:val="006C49BC"/>
    <w:rsid w:val="006C49D4"/>
    <w:rsid w:val="006C533B"/>
    <w:rsid w:val="006C5491"/>
    <w:rsid w:val="006C550A"/>
    <w:rsid w:val="006C5B90"/>
    <w:rsid w:val="006C6324"/>
    <w:rsid w:val="006C6799"/>
    <w:rsid w:val="006C67FB"/>
    <w:rsid w:val="006C6808"/>
    <w:rsid w:val="006C6BA7"/>
    <w:rsid w:val="006C76B1"/>
    <w:rsid w:val="006C7CED"/>
    <w:rsid w:val="006C7E68"/>
    <w:rsid w:val="006D0B69"/>
    <w:rsid w:val="006D0D39"/>
    <w:rsid w:val="006D21C9"/>
    <w:rsid w:val="006D2348"/>
    <w:rsid w:val="006D2358"/>
    <w:rsid w:val="006D265E"/>
    <w:rsid w:val="006D28A9"/>
    <w:rsid w:val="006D32B4"/>
    <w:rsid w:val="006D3348"/>
    <w:rsid w:val="006D3757"/>
    <w:rsid w:val="006D41DF"/>
    <w:rsid w:val="006D4A68"/>
    <w:rsid w:val="006D4F8B"/>
    <w:rsid w:val="006D5247"/>
    <w:rsid w:val="006D54EB"/>
    <w:rsid w:val="006D5B75"/>
    <w:rsid w:val="006D6753"/>
    <w:rsid w:val="006D6EE2"/>
    <w:rsid w:val="006E0EB3"/>
    <w:rsid w:val="006E0F17"/>
    <w:rsid w:val="006E1507"/>
    <w:rsid w:val="006E176A"/>
    <w:rsid w:val="006E1E86"/>
    <w:rsid w:val="006E1EB3"/>
    <w:rsid w:val="006E2078"/>
    <w:rsid w:val="006E2381"/>
    <w:rsid w:val="006E3649"/>
    <w:rsid w:val="006E392F"/>
    <w:rsid w:val="006E39C5"/>
    <w:rsid w:val="006E4106"/>
    <w:rsid w:val="006E4CE6"/>
    <w:rsid w:val="006E59C4"/>
    <w:rsid w:val="006E5C04"/>
    <w:rsid w:val="006E5C7A"/>
    <w:rsid w:val="006E706D"/>
    <w:rsid w:val="006E786C"/>
    <w:rsid w:val="006E791C"/>
    <w:rsid w:val="006E7BDA"/>
    <w:rsid w:val="006E7DF5"/>
    <w:rsid w:val="006F032F"/>
    <w:rsid w:val="006F0766"/>
    <w:rsid w:val="006F1B84"/>
    <w:rsid w:val="006F1EB0"/>
    <w:rsid w:val="006F21DC"/>
    <w:rsid w:val="006F3200"/>
    <w:rsid w:val="006F32D7"/>
    <w:rsid w:val="006F44A9"/>
    <w:rsid w:val="006F47BD"/>
    <w:rsid w:val="006F5812"/>
    <w:rsid w:val="006F5A07"/>
    <w:rsid w:val="006F656A"/>
    <w:rsid w:val="006F66D2"/>
    <w:rsid w:val="006F726E"/>
    <w:rsid w:val="006F79AF"/>
    <w:rsid w:val="006F7B48"/>
    <w:rsid w:val="006F7CDB"/>
    <w:rsid w:val="007003DC"/>
    <w:rsid w:val="0070042D"/>
    <w:rsid w:val="00700CCB"/>
    <w:rsid w:val="00700EC6"/>
    <w:rsid w:val="007010E1"/>
    <w:rsid w:val="00703001"/>
    <w:rsid w:val="0070343E"/>
    <w:rsid w:val="007037CF"/>
    <w:rsid w:val="00703934"/>
    <w:rsid w:val="00704192"/>
    <w:rsid w:val="007045E1"/>
    <w:rsid w:val="00704F95"/>
    <w:rsid w:val="0070629A"/>
    <w:rsid w:val="0070677B"/>
    <w:rsid w:val="00706879"/>
    <w:rsid w:val="00706BC8"/>
    <w:rsid w:val="00706D24"/>
    <w:rsid w:val="00707182"/>
    <w:rsid w:val="007071CF"/>
    <w:rsid w:val="00707BE7"/>
    <w:rsid w:val="00707D28"/>
    <w:rsid w:val="00710006"/>
    <w:rsid w:val="0071030D"/>
    <w:rsid w:val="00710752"/>
    <w:rsid w:val="00710FB9"/>
    <w:rsid w:val="0071116F"/>
    <w:rsid w:val="00711EC9"/>
    <w:rsid w:val="00712AE4"/>
    <w:rsid w:val="007133A3"/>
    <w:rsid w:val="00713AA6"/>
    <w:rsid w:val="00714870"/>
    <w:rsid w:val="007155C1"/>
    <w:rsid w:val="00715FCC"/>
    <w:rsid w:val="00716BC8"/>
    <w:rsid w:val="00717643"/>
    <w:rsid w:val="00717925"/>
    <w:rsid w:val="00717BE9"/>
    <w:rsid w:val="00717D81"/>
    <w:rsid w:val="00717E49"/>
    <w:rsid w:val="007200B3"/>
    <w:rsid w:val="00720EA7"/>
    <w:rsid w:val="00721027"/>
    <w:rsid w:val="00721847"/>
    <w:rsid w:val="0072198E"/>
    <w:rsid w:val="00721A25"/>
    <w:rsid w:val="0072246C"/>
    <w:rsid w:val="00723575"/>
    <w:rsid w:val="00723731"/>
    <w:rsid w:val="00724501"/>
    <w:rsid w:val="0072480F"/>
    <w:rsid w:val="0072485A"/>
    <w:rsid w:val="00724C9B"/>
    <w:rsid w:val="0072623A"/>
    <w:rsid w:val="00726511"/>
    <w:rsid w:val="00726544"/>
    <w:rsid w:val="00726A51"/>
    <w:rsid w:val="00727B06"/>
    <w:rsid w:val="00727C28"/>
    <w:rsid w:val="00727FC8"/>
    <w:rsid w:val="007309E7"/>
    <w:rsid w:val="007313EE"/>
    <w:rsid w:val="0073167F"/>
    <w:rsid w:val="00732379"/>
    <w:rsid w:val="007329A1"/>
    <w:rsid w:val="00732C6E"/>
    <w:rsid w:val="00732D48"/>
    <w:rsid w:val="00732D4D"/>
    <w:rsid w:val="00733447"/>
    <w:rsid w:val="0073376D"/>
    <w:rsid w:val="007348F2"/>
    <w:rsid w:val="00734C80"/>
    <w:rsid w:val="00735822"/>
    <w:rsid w:val="00736352"/>
    <w:rsid w:val="007364A2"/>
    <w:rsid w:val="0073651B"/>
    <w:rsid w:val="007365B9"/>
    <w:rsid w:val="00736BE8"/>
    <w:rsid w:val="00737821"/>
    <w:rsid w:val="00737F77"/>
    <w:rsid w:val="007413FC"/>
    <w:rsid w:val="007416DA"/>
    <w:rsid w:val="00741DFF"/>
    <w:rsid w:val="00742306"/>
    <w:rsid w:val="00742538"/>
    <w:rsid w:val="0074289D"/>
    <w:rsid w:val="00742C77"/>
    <w:rsid w:val="00742D91"/>
    <w:rsid w:val="0074387D"/>
    <w:rsid w:val="00743E9D"/>
    <w:rsid w:val="00744233"/>
    <w:rsid w:val="007444E3"/>
    <w:rsid w:val="007446C8"/>
    <w:rsid w:val="00744E82"/>
    <w:rsid w:val="0074519A"/>
    <w:rsid w:val="00745450"/>
    <w:rsid w:val="007456C7"/>
    <w:rsid w:val="0074674C"/>
    <w:rsid w:val="00746796"/>
    <w:rsid w:val="00747366"/>
    <w:rsid w:val="00747817"/>
    <w:rsid w:val="00747F89"/>
    <w:rsid w:val="00750FE3"/>
    <w:rsid w:val="0075242B"/>
    <w:rsid w:val="007525FD"/>
    <w:rsid w:val="00752EBF"/>
    <w:rsid w:val="0075366C"/>
    <w:rsid w:val="007537D9"/>
    <w:rsid w:val="00753A57"/>
    <w:rsid w:val="00753D19"/>
    <w:rsid w:val="00754240"/>
    <w:rsid w:val="0075436D"/>
    <w:rsid w:val="0075481A"/>
    <w:rsid w:val="00754F16"/>
    <w:rsid w:val="00755398"/>
    <w:rsid w:val="00755545"/>
    <w:rsid w:val="00755F5E"/>
    <w:rsid w:val="00755FF6"/>
    <w:rsid w:val="00756087"/>
    <w:rsid w:val="007561B7"/>
    <w:rsid w:val="0075668D"/>
    <w:rsid w:val="007579B3"/>
    <w:rsid w:val="00757A2A"/>
    <w:rsid w:val="0076051F"/>
    <w:rsid w:val="00760643"/>
    <w:rsid w:val="00760841"/>
    <w:rsid w:val="00761511"/>
    <w:rsid w:val="0076166C"/>
    <w:rsid w:val="00761AB7"/>
    <w:rsid w:val="007620EF"/>
    <w:rsid w:val="007621B3"/>
    <w:rsid w:val="0076222F"/>
    <w:rsid w:val="00762458"/>
    <w:rsid w:val="00762B13"/>
    <w:rsid w:val="00762BE3"/>
    <w:rsid w:val="007633AE"/>
    <w:rsid w:val="00763655"/>
    <w:rsid w:val="00763740"/>
    <w:rsid w:val="00763901"/>
    <w:rsid w:val="00763B82"/>
    <w:rsid w:val="00763BA9"/>
    <w:rsid w:val="00764975"/>
    <w:rsid w:val="00764EBA"/>
    <w:rsid w:val="00765098"/>
    <w:rsid w:val="007651E9"/>
    <w:rsid w:val="00765AE0"/>
    <w:rsid w:val="00765B59"/>
    <w:rsid w:val="00765C64"/>
    <w:rsid w:val="00766BD8"/>
    <w:rsid w:val="007675C8"/>
    <w:rsid w:val="007677A6"/>
    <w:rsid w:val="0077029C"/>
    <w:rsid w:val="007708D5"/>
    <w:rsid w:val="00770C9D"/>
    <w:rsid w:val="00770D1C"/>
    <w:rsid w:val="00771400"/>
    <w:rsid w:val="007715AB"/>
    <w:rsid w:val="007715B0"/>
    <w:rsid w:val="007717F4"/>
    <w:rsid w:val="00771DBD"/>
    <w:rsid w:val="007721B0"/>
    <w:rsid w:val="007724E4"/>
    <w:rsid w:val="00772BFE"/>
    <w:rsid w:val="007735E7"/>
    <w:rsid w:val="00773907"/>
    <w:rsid w:val="007739AE"/>
    <w:rsid w:val="00773A92"/>
    <w:rsid w:val="00774264"/>
    <w:rsid w:val="00774B4F"/>
    <w:rsid w:val="00774ED6"/>
    <w:rsid w:val="0077514E"/>
    <w:rsid w:val="007755CE"/>
    <w:rsid w:val="00775FD2"/>
    <w:rsid w:val="00776A49"/>
    <w:rsid w:val="00776C9F"/>
    <w:rsid w:val="00776CFC"/>
    <w:rsid w:val="00776DDC"/>
    <w:rsid w:val="00777730"/>
    <w:rsid w:val="00777EA6"/>
    <w:rsid w:val="00777FF8"/>
    <w:rsid w:val="00780744"/>
    <w:rsid w:val="00780935"/>
    <w:rsid w:val="007809E0"/>
    <w:rsid w:val="00781115"/>
    <w:rsid w:val="007817F5"/>
    <w:rsid w:val="007821C3"/>
    <w:rsid w:val="0078283E"/>
    <w:rsid w:val="00782E30"/>
    <w:rsid w:val="007830CA"/>
    <w:rsid w:val="007832EC"/>
    <w:rsid w:val="007834C8"/>
    <w:rsid w:val="00783724"/>
    <w:rsid w:val="00783BDE"/>
    <w:rsid w:val="007847B7"/>
    <w:rsid w:val="00784FD5"/>
    <w:rsid w:val="00785080"/>
    <w:rsid w:val="00785346"/>
    <w:rsid w:val="0078545C"/>
    <w:rsid w:val="007859C9"/>
    <w:rsid w:val="007859F9"/>
    <w:rsid w:val="0078632D"/>
    <w:rsid w:val="007866B0"/>
    <w:rsid w:val="00786865"/>
    <w:rsid w:val="00787177"/>
    <w:rsid w:val="00787C6A"/>
    <w:rsid w:val="00787DC0"/>
    <w:rsid w:val="007900C1"/>
    <w:rsid w:val="0079040E"/>
    <w:rsid w:val="007907D1"/>
    <w:rsid w:val="00790814"/>
    <w:rsid w:val="00790A3F"/>
    <w:rsid w:val="00790E7D"/>
    <w:rsid w:val="00791442"/>
    <w:rsid w:val="00791EA6"/>
    <w:rsid w:val="007925D6"/>
    <w:rsid w:val="007927B4"/>
    <w:rsid w:val="00792B65"/>
    <w:rsid w:val="00793058"/>
    <w:rsid w:val="007931D4"/>
    <w:rsid w:val="00793D2F"/>
    <w:rsid w:val="00793E75"/>
    <w:rsid w:val="00793FFF"/>
    <w:rsid w:val="007945CB"/>
    <w:rsid w:val="00794761"/>
    <w:rsid w:val="0079576B"/>
    <w:rsid w:val="00795D81"/>
    <w:rsid w:val="00795D83"/>
    <w:rsid w:val="007968C3"/>
    <w:rsid w:val="0079695D"/>
    <w:rsid w:val="007974B5"/>
    <w:rsid w:val="00797995"/>
    <w:rsid w:val="00797C7D"/>
    <w:rsid w:val="00797D3E"/>
    <w:rsid w:val="00797D86"/>
    <w:rsid w:val="007A04DA"/>
    <w:rsid w:val="007A0D0D"/>
    <w:rsid w:val="007A0E0A"/>
    <w:rsid w:val="007A120F"/>
    <w:rsid w:val="007A1946"/>
    <w:rsid w:val="007A280D"/>
    <w:rsid w:val="007A2C0A"/>
    <w:rsid w:val="007A4368"/>
    <w:rsid w:val="007A484F"/>
    <w:rsid w:val="007A5702"/>
    <w:rsid w:val="007A5B62"/>
    <w:rsid w:val="007A5D66"/>
    <w:rsid w:val="007A6030"/>
    <w:rsid w:val="007A64B9"/>
    <w:rsid w:val="007A6503"/>
    <w:rsid w:val="007A68C4"/>
    <w:rsid w:val="007A6A17"/>
    <w:rsid w:val="007A6EA2"/>
    <w:rsid w:val="007A7126"/>
    <w:rsid w:val="007A714E"/>
    <w:rsid w:val="007A72DF"/>
    <w:rsid w:val="007B02A8"/>
    <w:rsid w:val="007B069C"/>
    <w:rsid w:val="007B089C"/>
    <w:rsid w:val="007B0C07"/>
    <w:rsid w:val="007B0D04"/>
    <w:rsid w:val="007B10A0"/>
    <w:rsid w:val="007B1376"/>
    <w:rsid w:val="007B14D5"/>
    <w:rsid w:val="007B14DD"/>
    <w:rsid w:val="007B1F63"/>
    <w:rsid w:val="007B259A"/>
    <w:rsid w:val="007B3551"/>
    <w:rsid w:val="007B3591"/>
    <w:rsid w:val="007B41FB"/>
    <w:rsid w:val="007B42C9"/>
    <w:rsid w:val="007B4D41"/>
    <w:rsid w:val="007B5038"/>
    <w:rsid w:val="007B549A"/>
    <w:rsid w:val="007B56EF"/>
    <w:rsid w:val="007B5913"/>
    <w:rsid w:val="007B6375"/>
    <w:rsid w:val="007B6757"/>
    <w:rsid w:val="007B6E86"/>
    <w:rsid w:val="007B7700"/>
    <w:rsid w:val="007B779A"/>
    <w:rsid w:val="007B77D4"/>
    <w:rsid w:val="007C023F"/>
    <w:rsid w:val="007C03E6"/>
    <w:rsid w:val="007C04E2"/>
    <w:rsid w:val="007C0557"/>
    <w:rsid w:val="007C066D"/>
    <w:rsid w:val="007C0F6F"/>
    <w:rsid w:val="007C0FD6"/>
    <w:rsid w:val="007C137D"/>
    <w:rsid w:val="007C15FF"/>
    <w:rsid w:val="007C1700"/>
    <w:rsid w:val="007C17CF"/>
    <w:rsid w:val="007C18DA"/>
    <w:rsid w:val="007C2423"/>
    <w:rsid w:val="007C2721"/>
    <w:rsid w:val="007C2C8C"/>
    <w:rsid w:val="007C3002"/>
    <w:rsid w:val="007C3290"/>
    <w:rsid w:val="007C3AF9"/>
    <w:rsid w:val="007C42BE"/>
    <w:rsid w:val="007C4548"/>
    <w:rsid w:val="007C5514"/>
    <w:rsid w:val="007C5CCE"/>
    <w:rsid w:val="007C5D7A"/>
    <w:rsid w:val="007C615A"/>
    <w:rsid w:val="007C62D8"/>
    <w:rsid w:val="007C7065"/>
    <w:rsid w:val="007C7068"/>
    <w:rsid w:val="007C7401"/>
    <w:rsid w:val="007D11A1"/>
    <w:rsid w:val="007D169F"/>
    <w:rsid w:val="007D19EB"/>
    <w:rsid w:val="007D1F3D"/>
    <w:rsid w:val="007D2089"/>
    <w:rsid w:val="007D219C"/>
    <w:rsid w:val="007D2C47"/>
    <w:rsid w:val="007D2F3B"/>
    <w:rsid w:val="007D480D"/>
    <w:rsid w:val="007D494A"/>
    <w:rsid w:val="007D4A02"/>
    <w:rsid w:val="007D4DD1"/>
    <w:rsid w:val="007D52E7"/>
    <w:rsid w:val="007D5790"/>
    <w:rsid w:val="007D5D71"/>
    <w:rsid w:val="007D621A"/>
    <w:rsid w:val="007D6B62"/>
    <w:rsid w:val="007D7101"/>
    <w:rsid w:val="007D776E"/>
    <w:rsid w:val="007D7843"/>
    <w:rsid w:val="007D797D"/>
    <w:rsid w:val="007D79DA"/>
    <w:rsid w:val="007D7E42"/>
    <w:rsid w:val="007D7EAD"/>
    <w:rsid w:val="007E03B8"/>
    <w:rsid w:val="007E0A78"/>
    <w:rsid w:val="007E156C"/>
    <w:rsid w:val="007E1912"/>
    <w:rsid w:val="007E1D7D"/>
    <w:rsid w:val="007E1E17"/>
    <w:rsid w:val="007E27CC"/>
    <w:rsid w:val="007E2964"/>
    <w:rsid w:val="007E2C8E"/>
    <w:rsid w:val="007E2F34"/>
    <w:rsid w:val="007E3DA9"/>
    <w:rsid w:val="007E4890"/>
    <w:rsid w:val="007E4BE2"/>
    <w:rsid w:val="007E4E7A"/>
    <w:rsid w:val="007E51F4"/>
    <w:rsid w:val="007E52B8"/>
    <w:rsid w:val="007E5803"/>
    <w:rsid w:val="007E58B0"/>
    <w:rsid w:val="007E6254"/>
    <w:rsid w:val="007E6515"/>
    <w:rsid w:val="007E69B8"/>
    <w:rsid w:val="007E69F5"/>
    <w:rsid w:val="007E6CAC"/>
    <w:rsid w:val="007E6D39"/>
    <w:rsid w:val="007E70BE"/>
    <w:rsid w:val="007E72AE"/>
    <w:rsid w:val="007E7858"/>
    <w:rsid w:val="007E7A09"/>
    <w:rsid w:val="007E7C92"/>
    <w:rsid w:val="007F018B"/>
    <w:rsid w:val="007F03B0"/>
    <w:rsid w:val="007F084E"/>
    <w:rsid w:val="007F1054"/>
    <w:rsid w:val="007F1633"/>
    <w:rsid w:val="007F1969"/>
    <w:rsid w:val="007F1DE1"/>
    <w:rsid w:val="007F1E36"/>
    <w:rsid w:val="007F1FFF"/>
    <w:rsid w:val="007F2B20"/>
    <w:rsid w:val="007F2B79"/>
    <w:rsid w:val="007F2F0F"/>
    <w:rsid w:val="007F3475"/>
    <w:rsid w:val="007F4030"/>
    <w:rsid w:val="007F4C85"/>
    <w:rsid w:val="007F4CBD"/>
    <w:rsid w:val="007F4D92"/>
    <w:rsid w:val="007F5875"/>
    <w:rsid w:val="007F5BC1"/>
    <w:rsid w:val="007F5D44"/>
    <w:rsid w:val="007F6182"/>
    <w:rsid w:val="007F61A0"/>
    <w:rsid w:val="007F6E10"/>
    <w:rsid w:val="007F71C5"/>
    <w:rsid w:val="007F74C1"/>
    <w:rsid w:val="007F793D"/>
    <w:rsid w:val="007F7C2E"/>
    <w:rsid w:val="007F7E28"/>
    <w:rsid w:val="007F7FAC"/>
    <w:rsid w:val="00800442"/>
    <w:rsid w:val="0080067C"/>
    <w:rsid w:val="0080078F"/>
    <w:rsid w:val="00800812"/>
    <w:rsid w:val="00800DA4"/>
    <w:rsid w:val="00801CAD"/>
    <w:rsid w:val="00802287"/>
    <w:rsid w:val="008024C4"/>
    <w:rsid w:val="00802B62"/>
    <w:rsid w:val="008037F1"/>
    <w:rsid w:val="00803D02"/>
    <w:rsid w:val="00803DA8"/>
    <w:rsid w:val="008040A1"/>
    <w:rsid w:val="00804B2E"/>
    <w:rsid w:val="00804B62"/>
    <w:rsid w:val="00804DF2"/>
    <w:rsid w:val="00804FA4"/>
    <w:rsid w:val="00805540"/>
    <w:rsid w:val="008055CA"/>
    <w:rsid w:val="00805B60"/>
    <w:rsid w:val="008063C6"/>
    <w:rsid w:val="00806447"/>
    <w:rsid w:val="00806912"/>
    <w:rsid w:val="00806F18"/>
    <w:rsid w:val="0080734C"/>
    <w:rsid w:val="0080784F"/>
    <w:rsid w:val="008105A4"/>
    <w:rsid w:val="00810961"/>
    <w:rsid w:val="0081161A"/>
    <w:rsid w:val="00811764"/>
    <w:rsid w:val="00811941"/>
    <w:rsid w:val="00811B2E"/>
    <w:rsid w:val="00811BEC"/>
    <w:rsid w:val="0081285F"/>
    <w:rsid w:val="00812C26"/>
    <w:rsid w:val="008133B3"/>
    <w:rsid w:val="00813447"/>
    <w:rsid w:val="0081372F"/>
    <w:rsid w:val="00813866"/>
    <w:rsid w:val="008144B4"/>
    <w:rsid w:val="00814F29"/>
    <w:rsid w:val="00815098"/>
    <w:rsid w:val="00815507"/>
    <w:rsid w:val="00815F72"/>
    <w:rsid w:val="0081605A"/>
    <w:rsid w:val="00816718"/>
    <w:rsid w:val="00816763"/>
    <w:rsid w:val="008168C4"/>
    <w:rsid w:val="00816C07"/>
    <w:rsid w:val="00817D30"/>
    <w:rsid w:val="008200F1"/>
    <w:rsid w:val="00820285"/>
    <w:rsid w:val="00820764"/>
    <w:rsid w:val="00820B81"/>
    <w:rsid w:val="00820ED8"/>
    <w:rsid w:val="008211E1"/>
    <w:rsid w:val="00821512"/>
    <w:rsid w:val="0082234F"/>
    <w:rsid w:val="00822A37"/>
    <w:rsid w:val="00823481"/>
    <w:rsid w:val="00823521"/>
    <w:rsid w:val="00824473"/>
    <w:rsid w:val="0082498C"/>
    <w:rsid w:val="00824A5E"/>
    <w:rsid w:val="008259A2"/>
    <w:rsid w:val="00825CFC"/>
    <w:rsid w:val="00825F6D"/>
    <w:rsid w:val="00826354"/>
    <w:rsid w:val="0082639C"/>
    <w:rsid w:val="00826483"/>
    <w:rsid w:val="00827063"/>
    <w:rsid w:val="00827072"/>
    <w:rsid w:val="0082762D"/>
    <w:rsid w:val="00827A58"/>
    <w:rsid w:val="0083013F"/>
    <w:rsid w:val="00830278"/>
    <w:rsid w:val="008302A8"/>
    <w:rsid w:val="00830864"/>
    <w:rsid w:val="00831189"/>
    <w:rsid w:val="00831482"/>
    <w:rsid w:val="008315B0"/>
    <w:rsid w:val="00831D18"/>
    <w:rsid w:val="008320E3"/>
    <w:rsid w:val="00832874"/>
    <w:rsid w:val="008329BC"/>
    <w:rsid w:val="00832BF9"/>
    <w:rsid w:val="008336BD"/>
    <w:rsid w:val="00834231"/>
    <w:rsid w:val="00834D99"/>
    <w:rsid w:val="0083509E"/>
    <w:rsid w:val="00835A03"/>
    <w:rsid w:val="008362A6"/>
    <w:rsid w:val="0083634F"/>
    <w:rsid w:val="00837157"/>
    <w:rsid w:val="008379DC"/>
    <w:rsid w:val="00837B21"/>
    <w:rsid w:val="00837C77"/>
    <w:rsid w:val="008402C2"/>
    <w:rsid w:val="00840304"/>
    <w:rsid w:val="008407C5"/>
    <w:rsid w:val="0084085A"/>
    <w:rsid w:val="00840C28"/>
    <w:rsid w:val="00841194"/>
    <w:rsid w:val="008415BD"/>
    <w:rsid w:val="008415BF"/>
    <w:rsid w:val="00841D0C"/>
    <w:rsid w:val="00841D92"/>
    <w:rsid w:val="00841DB4"/>
    <w:rsid w:val="00841F51"/>
    <w:rsid w:val="00842475"/>
    <w:rsid w:val="00842A1D"/>
    <w:rsid w:val="00843025"/>
    <w:rsid w:val="00844364"/>
    <w:rsid w:val="008453AA"/>
    <w:rsid w:val="008455AD"/>
    <w:rsid w:val="00845B69"/>
    <w:rsid w:val="00846072"/>
    <w:rsid w:val="008467B9"/>
    <w:rsid w:val="00846886"/>
    <w:rsid w:val="00846980"/>
    <w:rsid w:val="00846D16"/>
    <w:rsid w:val="00846FCD"/>
    <w:rsid w:val="0084753A"/>
    <w:rsid w:val="00847913"/>
    <w:rsid w:val="00847A50"/>
    <w:rsid w:val="00847AB0"/>
    <w:rsid w:val="00847BD6"/>
    <w:rsid w:val="00847EF5"/>
    <w:rsid w:val="00850201"/>
    <w:rsid w:val="00850C18"/>
    <w:rsid w:val="00850E93"/>
    <w:rsid w:val="008522F5"/>
    <w:rsid w:val="008523F3"/>
    <w:rsid w:val="008536E0"/>
    <w:rsid w:val="00853917"/>
    <w:rsid w:val="00853D43"/>
    <w:rsid w:val="008548DA"/>
    <w:rsid w:val="0085530B"/>
    <w:rsid w:val="00855322"/>
    <w:rsid w:val="0085546F"/>
    <w:rsid w:val="00855AB8"/>
    <w:rsid w:val="00855BD9"/>
    <w:rsid w:val="0085622F"/>
    <w:rsid w:val="00856E3F"/>
    <w:rsid w:val="00856EE3"/>
    <w:rsid w:val="00857459"/>
    <w:rsid w:val="00857992"/>
    <w:rsid w:val="008602B0"/>
    <w:rsid w:val="00860DE5"/>
    <w:rsid w:val="00860E94"/>
    <w:rsid w:val="00861698"/>
    <w:rsid w:val="00861774"/>
    <w:rsid w:val="00862532"/>
    <w:rsid w:val="0086309B"/>
    <w:rsid w:val="00863144"/>
    <w:rsid w:val="00863441"/>
    <w:rsid w:val="008639F6"/>
    <w:rsid w:val="00863C6B"/>
    <w:rsid w:val="00863E7D"/>
    <w:rsid w:val="00864081"/>
    <w:rsid w:val="00864218"/>
    <w:rsid w:val="00864409"/>
    <w:rsid w:val="00864730"/>
    <w:rsid w:val="00864943"/>
    <w:rsid w:val="00864DF2"/>
    <w:rsid w:val="00864F96"/>
    <w:rsid w:val="008653BD"/>
    <w:rsid w:val="00865719"/>
    <w:rsid w:val="00865DC9"/>
    <w:rsid w:val="00865E8C"/>
    <w:rsid w:val="00865F9C"/>
    <w:rsid w:val="00866134"/>
    <w:rsid w:val="0086631A"/>
    <w:rsid w:val="008666A8"/>
    <w:rsid w:val="00866800"/>
    <w:rsid w:val="00866BC3"/>
    <w:rsid w:val="00866C97"/>
    <w:rsid w:val="00866F10"/>
    <w:rsid w:val="0086749E"/>
    <w:rsid w:val="008708F9"/>
    <w:rsid w:val="008709B9"/>
    <w:rsid w:val="00870B40"/>
    <w:rsid w:val="0087131C"/>
    <w:rsid w:val="00871374"/>
    <w:rsid w:val="00871A7B"/>
    <w:rsid w:val="008721A9"/>
    <w:rsid w:val="008729FF"/>
    <w:rsid w:val="008730BA"/>
    <w:rsid w:val="00873623"/>
    <w:rsid w:val="0087368C"/>
    <w:rsid w:val="00873A0A"/>
    <w:rsid w:val="00873B36"/>
    <w:rsid w:val="00873F38"/>
    <w:rsid w:val="008742C2"/>
    <w:rsid w:val="008756C6"/>
    <w:rsid w:val="0087644C"/>
    <w:rsid w:val="008768C7"/>
    <w:rsid w:val="00876903"/>
    <w:rsid w:val="00877828"/>
    <w:rsid w:val="008779C6"/>
    <w:rsid w:val="0088002A"/>
    <w:rsid w:val="00880861"/>
    <w:rsid w:val="00881247"/>
    <w:rsid w:val="00881B8C"/>
    <w:rsid w:val="00881D8A"/>
    <w:rsid w:val="00881EF4"/>
    <w:rsid w:val="00882C97"/>
    <w:rsid w:val="00884E65"/>
    <w:rsid w:val="00885B35"/>
    <w:rsid w:val="00885E06"/>
    <w:rsid w:val="00885E1B"/>
    <w:rsid w:val="00885E32"/>
    <w:rsid w:val="00885E48"/>
    <w:rsid w:val="0088608D"/>
    <w:rsid w:val="008862E6"/>
    <w:rsid w:val="008878CC"/>
    <w:rsid w:val="00887D4E"/>
    <w:rsid w:val="00887F20"/>
    <w:rsid w:val="008901BA"/>
    <w:rsid w:val="008904E2"/>
    <w:rsid w:val="008906B9"/>
    <w:rsid w:val="00890ADB"/>
    <w:rsid w:val="00890B39"/>
    <w:rsid w:val="00890F4A"/>
    <w:rsid w:val="008912FF"/>
    <w:rsid w:val="008921EF"/>
    <w:rsid w:val="00892EEA"/>
    <w:rsid w:val="00893068"/>
    <w:rsid w:val="00893176"/>
    <w:rsid w:val="00894290"/>
    <w:rsid w:val="00894A36"/>
    <w:rsid w:val="00894B83"/>
    <w:rsid w:val="00894C5E"/>
    <w:rsid w:val="008950BE"/>
    <w:rsid w:val="0089514B"/>
    <w:rsid w:val="00895164"/>
    <w:rsid w:val="00895324"/>
    <w:rsid w:val="0089624A"/>
    <w:rsid w:val="008968F6"/>
    <w:rsid w:val="00896AF8"/>
    <w:rsid w:val="0089759E"/>
    <w:rsid w:val="008A0395"/>
    <w:rsid w:val="008A0685"/>
    <w:rsid w:val="008A080C"/>
    <w:rsid w:val="008A0F86"/>
    <w:rsid w:val="008A13F0"/>
    <w:rsid w:val="008A16DF"/>
    <w:rsid w:val="008A1AE9"/>
    <w:rsid w:val="008A1FE0"/>
    <w:rsid w:val="008A2011"/>
    <w:rsid w:val="008A247E"/>
    <w:rsid w:val="008A2AE1"/>
    <w:rsid w:val="008A2E59"/>
    <w:rsid w:val="008A35E7"/>
    <w:rsid w:val="008A38BE"/>
    <w:rsid w:val="008A40BB"/>
    <w:rsid w:val="008A490E"/>
    <w:rsid w:val="008A49C9"/>
    <w:rsid w:val="008A4E11"/>
    <w:rsid w:val="008A51C3"/>
    <w:rsid w:val="008A5FEB"/>
    <w:rsid w:val="008A6C37"/>
    <w:rsid w:val="008A6D26"/>
    <w:rsid w:val="008B089B"/>
    <w:rsid w:val="008B0F67"/>
    <w:rsid w:val="008B15D7"/>
    <w:rsid w:val="008B187F"/>
    <w:rsid w:val="008B1FEB"/>
    <w:rsid w:val="008B25A0"/>
    <w:rsid w:val="008B2671"/>
    <w:rsid w:val="008B280A"/>
    <w:rsid w:val="008B29FE"/>
    <w:rsid w:val="008B2C69"/>
    <w:rsid w:val="008B2DCA"/>
    <w:rsid w:val="008B2ECA"/>
    <w:rsid w:val="008B31FB"/>
    <w:rsid w:val="008B356C"/>
    <w:rsid w:val="008B3B05"/>
    <w:rsid w:val="008B4836"/>
    <w:rsid w:val="008B4B3A"/>
    <w:rsid w:val="008B4DBE"/>
    <w:rsid w:val="008B4E79"/>
    <w:rsid w:val="008B5A6E"/>
    <w:rsid w:val="008B5BC6"/>
    <w:rsid w:val="008B5D8E"/>
    <w:rsid w:val="008B638E"/>
    <w:rsid w:val="008B69AF"/>
    <w:rsid w:val="008B6A59"/>
    <w:rsid w:val="008B6B76"/>
    <w:rsid w:val="008B6D38"/>
    <w:rsid w:val="008B6F11"/>
    <w:rsid w:val="008C0C30"/>
    <w:rsid w:val="008C0CC2"/>
    <w:rsid w:val="008C0D0C"/>
    <w:rsid w:val="008C0D4D"/>
    <w:rsid w:val="008C0D65"/>
    <w:rsid w:val="008C0E19"/>
    <w:rsid w:val="008C1E09"/>
    <w:rsid w:val="008C2F19"/>
    <w:rsid w:val="008C2F4D"/>
    <w:rsid w:val="008C3768"/>
    <w:rsid w:val="008C3958"/>
    <w:rsid w:val="008C439A"/>
    <w:rsid w:val="008C46E1"/>
    <w:rsid w:val="008C49D3"/>
    <w:rsid w:val="008C4D1C"/>
    <w:rsid w:val="008C6114"/>
    <w:rsid w:val="008C675A"/>
    <w:rsid w:val="008C6D1F"/>
    <w:rsid w:val="008C6DE0"/>
    <w:rsid w:val="008C6FC9"/>
    <w:rsid w:val="008D036C"/>
    <w:rsid w:val="008D068B"/>
    <w:rsid w:val="008D1243"/>
    <w:rsid w:val="008D17C8"/>
    <w:rsid w:val="008D1934"/>
    <w:rsid w:val="008D1D17"/>
    <w:rsid w:val="008D2B39"/>
    <w:rsid w:val="008D2C6A"/>
    <w:rsid w:val="008D2F0D"/>
    <w:rsid w:val="008D30B4"/>
    <w:rsid w:val="008D31F7"/>
    <w:rsid w:val="008D34D7"/>
    <w:rsid w:val="008D37B2"/>
    <w:rsid w:val="008D4DCE"/>
    <w:rsid w:val="008D5C57"/>
    <w:rsid w:val="008D5CBF"/>
    <w:rsid w:val="008D6275"/>
    <w:rsid w:val="008D62AA"/>
    <w:rsid w:val="008D66E3"/>
    <w:rsid w:val="008D673B"/>
    <w:rsid w:val="008D73E0"/>
    <w:rsid w:val="008D7463"/>
    <w:rsid w:val="008D747F"/>
    <w:rsid w:val="008D7EBC"/>
    <w:rsid w:val="008E0032"/>
    <w:rsid w:val="008E089F"/>
    <w:rsid w:val="008E09BD"/>
    <w:rsid w:val="008E0B8A"/>
    <w:rsid w:val="008E1E9F"/>
    <w:rsid w:val="008E22FD"/>
    <w:rsid w:val="008E245A"/>
    <w:rsid w:val="008E28EE"/>
    <w:rsid w:val="008E3229"/>
    <w:rsid w:val="008E3318"/>
    <w:rsid w:val="008E39F0"/>
    <w:rsid w:val="008E3E86"/>
    <w:rsid w:val="008E46D2"/>
    <w:rsid w:val="008E46D9"/>
    <w:rsid w:val="008E5AD0"/>
    <w:rsid w:val="008E5E77"/>
    <w:rsid w:val="008E5F66"/>
    <w:rsid w:val="008E603C"/>
    <w:rsid w:val="008E6541"/>
    <w:rsid w:val="008E69D8"/>
    <w:rsid w:val="008E6D7F"/>
    <w:rsid w:val="008E6F40"/>
    <w:rsid w:val="008E7ADB"/>
    <w:rsid w:val="008F047F"/>
    <w:rsid w:val="008F0A7C"/>
    <w:rsid w:val="008F1286"/>
    <w:rsid w:val="008F1504"/>
    <w:rsid w:val="008F25B5"/>
    <w:rsid w:val="008F30B8"/>
    <w:rsid w:val="008F47F1"/>
    <w:rsid w:val="008F4A02"/>
    <w:rsid w:val="008F4AE0"/>
    <w:rsid w:val="008F4B63"/>
    <w:rsid w:val="008F4BEA"/>
    <w:rsid w:val="008F68DE"/>
    <w:rsid w:val="008F7DAE"/>
    <w:rsid w:val="00900752"/>
    <w:rsid w:val="00900B35"/>
    <w:rsid w:val="00901317"/>
    <w:rsid w:val="0090136C"/>
    <w:rsid w:val="009016B1"/>
    <w:rsid w:val="00902336"/>
    <w:rsid w:val="00902647"/>
    <w:rsid w:val="0090299A"/>
    <w:rsid w:val="00902A2B"/>
    <w:rsid w:val="00902CD5"/>
    <w:rsid w:val="00903027"/>
    <w:rsid w:val="00903447"/>
    <w:rsid w:val="009037D2"/>
    <w:rsid w:val="00903BCF"/>
    <w:rsid w:val="00903E89"/>
    <w:rsid w:val="00903F28"/>
    <w:rsid w:val="00904069"/>
    <w:rsid w:val="00904558"/>
    <w:rsid w:val="00905291"/>
    <w:rsid w:val="0090535C"/>
    <w:rsid w:val="00905840"/>
    <w:rsid w:val="00905DA3"/>
    <w:rsid w:val="00905FA5"/>
    <w:rsid w:val="009065F0"/>
    <w:rsid w:val="00906960"/>
    <w:rsid w:val="00906A04"/>
    <w:rsid w:val="00906AAD"/>
    <w:rsid w:val="00907515"/>
    <w:rsid w:val="009079A7"/>
    <w:rsid w:val="00907C30"/>
    <w:rsid w:val="00907E35"/>
    <w:rsid w:val="00907FD7"/>
    <w:rsid w:val="00910017"/>
    <w:rsid w:val="0091009E"/>
    <w:rsid w:val="00910986"/>
    <w:rsid w:val="009116B3"/>
    <w:rsid w:val="00911F0B"/>
    <w:rsid w:val="00911F35"/>
    <w:rsid w:val="0091265C"/>
    <w:rsid w:val="00912B0F"/>
    <w:rsid w:val="009131AE"/>
    <w:rsid w:val="00913383"/>
    <w:rsid w:val="00913444"/>
    <w:rsid w:val="0091366B"/>
    <w:rsid w:val="00913D66"/>
    <w:rsid w:val="00914255"/>
    <w:rsid w:val="00914F27"/>
    <w:rsid w:val="00915907"/>
    <w:rsid w:val="00915DA3"/>
    <w:rsid w:val="00915E17"/>
    <w:rsid w:val="00916368"/>
    <w:rsid w:val="00916FD0"/>
    <w:rsid w:val="009173F3"/>
    <w:rsid w:val="009178EB"/>
    <w:rsid w:val="00917EE7"/>
    <w:rsid w:val="00920167"/>
    <w:rsid w:val="0092093E"/>
    <w:rsid w:val="00921086"/>
    <w:rsid w:val="00921CDC"/>
    <w:rsid w:val="00921F01"/>
    <w:rsid w:val="00922865"/>
    <w:rsid w:val="0092300D"/>
    <w:rsid w:val="0092324B"/>
    <w:rsid w:val="009233B6"/>
    <w:rsid w:val="00923741"/>
    <w:rsid w:val="00923D9D"/>
    <w:rsid w:val="00924078"/>
    <w:rsid w:val="0092475B"/>
    <w:rsid w:val="00924B28"/>
    <w:rsid w:val="00924E68"/>
    <w:rsid w:val="009253AE"/>
    <w:rsid w:val="0092596D"/>
    <w:rsid w:val="00925CB3"/>
    <w:rsid w:val="00925D3B"/>
    <w:rsid w:val="00926209"/>
    <w:rsid w:val="00926405"/>
    <w:rsid w:val="00926541"/>
    <w:rsid w:val="0092665E"/>
    <w:rsid w:val="009269A9"/>
    <w:rsid w:val="00926B41"/>
    <w:rsid w:val="00927120"/>
    <w:rsid w:val="00927133"/>
    <w:rsid w:val="009302CE"/>
    <w:rsid w:val="0093044A"/>
    <w:rsid w:val="00930793"/>
    <w:rsid w:val="0093100E"/>
    <w:rsid w:val="0093109B"/>
    <w:rsid w:val="0093263E"/>
    <w:rsid w:val="00932B32"/>
    <w:rsid w:val="00932CDE"/>
    <w:rsid w:val="00933476"/>
    <w:rsid w:val="00933C2E"/>
    <w:rsid w:val="00934484"/>
    <w:rsid w:val="00934697"/>
    <w:rsid w:val="00934E82"/>
    <w:rsid w:val="00935AFF"/>
    <w:rsid w:val="00935E80"/>
    <w:rsid w:val="00936834"/>
    <w:rsid w:val="00936962"/>
    <w:rsid w:val="00937FA2"/>
    <w:rsid w:val="009400B1"/>
    <w:rsid w:val="00940DC9"/>
    <w:rsid w:val="00942953"/>
    <w:rsid w:val="00942C69"/>
    <w:rsid w:val="00943635"/>
    <w:rsid w:val="00943A16"/>
    <w:rsid w:val="00943AAD"/>
    <w:rsid w:val="00944A58"/>
    <w:rsid w:val="00944F6B"/>
    <w:rsid w:val="00946803"/>
    <w:rsid w:val="00946932"/>
    <w:rsid w:val="00947B9A"/>
    <w:rsid w:val="00947C32"/>
    <w:rsid w:val="00950192"/>
    <w:rsid w:val="00950695"/>
    <w:rsid w:val="00950788"/>
    <w:rsid w:val="0095098B"/>
    <w:rsid w:val="00951162"/>
    <w:rsid w:val="00951287"/>
    <w:rsid w:val="00951442"/>
    <w:rsid w:val="00951617"/>
    <w:rsid w:val="00951903"/>
    <w:rsid w:val="00951F1B"/>
    <w:rsid w:val="00952E7B"/>
    <w:rsid w:val="00953318"/>
    <w:rsid w:val="00953806"/>
    <w:rsid w:val="00953951"/>
    <w:rsid w:val="00953B6A"/>
    <w:rsid w:val="00953C3A"/>
    <w:rsid w:val="0095448D"/>
    <w:rsid w:val="00954AE8"/>
    <w:rsid w:val="00954BFF"/>
    <w:rsid w:val="00954FD2"/>
    <w:rsid w:val="00955406"/>
    <w:rsid w:val="009555C0"/>
    <w:rsid w:val="009557A4"/>
    <w:rsid w:val="00955868"/>
    <w:rsid w:val="00955B26"/>
    <w:rsid w:val="00955EBD"/>
    <w:rsid w:val="0095707D"/>
    <w:rsid w:val="00957595"/>
    <w:rsid w:val="009578B4"/>
    <w:rsid w:val="00957CD2"/>
    <w:rsid w:val="00957E95"/>
    <w:rsid w:val="00960165"/>
    <w:rsid w:val="009601D7"/>
    <w:rsid w:val="009607BC"/>
    <w:rsid w:val="00960D04"/>
    <w:rsid w:val="0096133E"/>
    <w:rsid w:val="00961432"/>
    <w:rsid w:val="009628F8"/>
    <w:rsid w:val="00962902"/>
    <w:rsid w:val="00962E5D"/>
    <w:rsid w:val="009633BA"/>
    <w:rsid w:val="009636B6"/>
    <w:rsid w:val="00963ED3"/>
    <w:rsid w:val="00963F9F"/>
    <w:rsid w:val="00964395"/>
    <w:rsid w:val="00965060"/>
    <w:rsid w:val="00965C5E"/>
    <w:rsid w:val="00966452"/>
    <w:rsid w:val="00967156"/>
    <w:rsid w:val="009673A3"/>
    <w:rsid w:val="0097066D"/>
    <w:rsid w:val="00970FA2"/>
    <w:rsid w:val="0097125C"/>
    <w:rsid w:val="009715E8"/>
    <w:rsid w:val="00971B2B"/>
    <w:rsid w:val="00971D0E"/>
    <w:rsid w:val="00971ECC"/>
    <w:rsid w:val="00972237"/>
    <w:rsid w:val="0097225D"/>
    <w:rsid w:val="00972AAF"/>
    <w:rsid w:val="00972BE9"/>
    <w:rsid w:val="00972CEF"/>
    <w:rsid w:val="00972D45"/>
    <w:rsid w:val="00972F96"/>
    <w:rsid w:val="0097352A"/>
    <w:rsid w:val="00973608"/>
    <w:rsid w:val="00973838"/>
    <w:rsid w:val="00973889"/>
    <w:rsid w:val="00973A69"/>
    <w:rsid w:val="00973B11"/>
    <w:rsid w:val="009745C4"/>
    <w:rsid w:val="00974BED"/>
    <w:rsid w:val="00974F9B"/>
    <w:rsid w:val="0097505D"/>
    <w:rsid w:val="0097537E"/>
    <w:rsid w:val="00975AF9"/>
    <w:rsid w:val="00975DD3"/>
    <w:rsid w:val="00975DEC"/>
    <w:rsid w:val="00975F09"/>
    <w:rsid w:val="0097673A"/>
    <w:rsid w:val="00976A4F"/>
    <w:rsid w:val="00976C02"/>
    <w:rsid w:val="00976D94"/>
    <w:rsid w:val="00976EBC"/>
    <w:rsid w:val="009771D2"/>
    <w:rsid w:val="00977D26"/>
    <w:rsid w:val="00977F47"/>
    <w:rsid w:val="0098022C"/>
    <w:rsid w:val="0098047C"/>
    <w:rsid w:val="00980A45"/>
    <w:rsid w:val="00980A65"/>
    <w:rsid w:val="0098109A"/>
    <w:rsid w:val="00981662"/>
    <w:rsid w:val="0098167C"/>
    <w:rsid w:val="00981F4E"/>
    <w:rsid w:val="0098248F"/>
    <w:rsid w:val="00982955"/>
    <w:rsid w:val="00982F9E"/>
    <w:rsid w:val="00982FDC"/>
    <w:rsid w:val="0098302F"/>
    <w:rsid w:val="009843FC"/>
    <w:rsid w:val="009853AC"/>
    <w:rsid w:val="00985828"/>
    <w:rsid w:val="009863FB"/>
    <w:rsid w:val="009865DB"/>
    <w:rsid w:val="00986671"/>
    <w:rsid w:val="00986CE0"/>
    <w:rsid w:val="00987218"/>
    <w:rsid w:val="00987B15"/>
    <w:rsid w:val="00987FA0"/>
    <w:rsid w:val="009903E5"/>
    <w:rsid w:val="009912B6"/>
    <w:rsid w:val="00991706"/>
    <w:rsid w:val="00991A75"/>
    <w:rsid w:val="00991DF4"/>
    <w:rsid w:val="00992289"/>
    <w:rsid w:val="009922B6"/>
    <w:rsid w:val="0099256D"/>
    <w:rsid w:val="009925F2"/>
    <w:rsid w:val="00992930"/>
    <w:rsid w:val="00992A1C"/>
    <w:rsid w:val="00993125"/>
    <w:rsid w:val="009931FD"/>
    <w:rsid w:val="00994473"/>
    <w:rsid w:val="00994BC3"/>
    <w:rsid w:val="00994CD2"/>
    <w:rsid w:val="009951D1"/>
    <w:rsid w:val="009953D0"/>
    <w:rsid w:val="00995803"/>
    <w:rsid w:val="00995DE4"/>
    <w:rsid w:val="00995EE7"/>
    <w:rsid w:val="00995EFC"/>
    <w:rsid w:val="0099721C"/>
    <w:rsid w:val="0099732B"/>
    <w:rsid w:val="00997433"/>
    <w:rsid w:val="00997A59"/>
    <w:rsid w:val="00997D39"/>
    <w:rsid w:val="009A06E6"/>
    <w:rsid w:val="009A2089"/>
    <w:rsid w:val="009A2B57"/>
    <w:rsid w:val="009A2B64"/>
    <w:rsid w:val="009A2EC4"/>
    <w:rsid w:val="009A348E"/>
    <w:rsid w:val="009A399A"/>
    <w:rsid w:val="009A40F2"/>
    <w:rsid w:val="009A4F15"/>
    <w:rsid w:val="009A4FDF"/>
    <w:rsid w:val="009A52B4"/>
    <w:rsid w:val="009A53EB"/>
    <w:rsid w:val="009A567C"/>
    <w:rsid w:val="009A595B"/>
    <w:rsid w:val="009A5A9E"/>
    <w:rsid w:val="009A620C"/>
    <w:rsid w:val="009A676B"/>
    <w:rsid w:val="009A6A86"/>
    <w:rsid w:val="009A6DA0"/>
    <w:rsid w:val="009A79AD"/>
    <w:rsid w:val="009A7C53"/>
    <w:rsid w:val="009B0037"/>
    <w:rsid w:val="009B0860"/>
    <w:rsid w:val="009B0980"/>
    <w:rsid w:val="009B1661"/>
    <w:rsid w:val="009B17B7"/>
    <w:rsid w:val="009B1D7A"/>
    <w:rsid w:val="009B1EE6"/>
    <w:rsid w:val="009B2053"/>
    <w:rsid w:val="009B2077"/>
    <w:rsid w:val="009B274C"/>
    <w:rsid w:val="009B27A1"/>
    <w:rsid w:val="009B34C0"/>
    <w:rsid w:val="009B488B"/>
    <w:rsid w:val="009B51E6"/>
    <w:rsid w:val="009B6C55"/>
    <w:rsid w:val="009B6F9C"/>
    <w:rsid w:val="009B742E"/>
    <w:rsid w:val="009B7CD8"/>
    <w:rsid w:val="009B7FA0"/>
    <w:rsid w:val="009C052E"/>
    <w:rsid w:val="009C0586"/>
    <w:rsid w:val="009C0736"/>
    <w:rsid w:val="009C0A1E"/>
    <w:rsid w:val="009C129C"/>
    <w:rsid w:val="009C16B8"/>
    <w:rsid w:val="009C18EC"/>
    <w:rsid w:val="009C1D54"/>
    <w:rsid w:val="009C2257"/>
    <w:rsid w:val="009C2A67"/>
    <w:rsid w:val="009C2A71"/>
    <w:rsid w:val="009C369F"/>
    <w:rsid w:val="009C393D"/>
    <w:rsid w:val="009C39A3"/>
    <w:rsid w:val="009C39DC"/>
    <w:rsid w:val="009C4199"/>
    <w:rsid w:val="009C4621"/>
    <w:rsid w:val="009C4682"/>
    <w:rsid w:val="009C4745"/>
    <w:rsid w:val="009C4877"/>
    <w:rsid w:val="009C4D90"/>
    <w:rsid w:val="009C4DED"/>
    <w:rsid w:val="009C6531"/>
    <w:rsid w:val="009C68DD"/>
    <w:rsid w:val="009C6984"/>
    <w:rsid w:val="009C6AAF"/>
    <w:rsid w:val="009C7410"/>
    <w:rsid w:val="009C768C"/>
    <w:rsid w:val="009C7801"/>
    <w:rsid w:val="009C7A1C"/>
    <w:rsid w:val="009D00A0"/>
    <w:rsid w:val="009D01BC"/>
    <w:rsid w:val="009D03A2"/>
    <w:rsid w:val="009D0F28"/>
    <w:rsid w:val="009D1688"/>
    <w:rsid w:val="009D1B3D"/>
    <w:rsid w:val="009D29DC"/>
    <w:rsid w:val="009D3574"/>
    <w:rsid w:val="009D3D6E"/>
    <w:rsid w:val="009D3E3F"/>
    <w:rsid w:val="009D40A2"/>
    <w:rsid w:val="009D4454"/>
    <w:rsid w:val="009D4AB0"/>
    <w:rsid w:val="009D4F50"/>
    <w:rsid w:val="009D54A5"/>
    <w:rsid w:val="009D5BF4"/>
    <w:rsid w:val="009D5F5E"/>
    <w:rsid w:val="009D6087"/>
    <w:rsid w:val="009D6A05"/>
    <w:rsid w:val="009D6C8C"/>
    <w:rsid w:val="009D6D54"/>
    <w:rsid w:val="009D728B"/>
    <w:rsid w:val="009D7830"/>
    <w:rsid w:val="009E01C2"/>
    <w:rsid w:val="009E08BC"/>
    <w:rsid w:val="009E0B6B"/>
    <w:rsid w:val="009E0D3C"/>
    <w:rsid w:val="009E0EF7"/>
    <w:rsid w:val="009E198E"/>
    <w:rsid w:val="009E1A49"/>
    <w:rsid w:val="009E1ACC"/>
    <w:rsid w:val="009E1DF5"/>
    <w:rsid w:val="009E2333"/>
    <w:rsid w:val="009E2374"/>
    <w:rsid w:val="009E26C1"/>
    <w:rsid w:val="009E2AD7"/>
    <w:rsid w:val="009E2BBF"/>
    <w:rsid w:val="009E3438"/>
    <w:rsid w:val="009E38BB"/>
    <w:rsid w:val="009E38C2"/>
    <w:rsid w:val="009E39F9"/>
    <w:rsid w:val="009E3B8E"/>
    <w:rsid w:val="009E3C2D"/>
    <w:rsid w:val="009E42A3"/>
    <w:rsid w:val="009E42C4"/>
    <w:rsid w:val="009E647C"/>
    <w:rsid w:val="009E69EF"/>
    <w:rsid w:val="009E6D64"/>
    <w:rsid w:val="009E6E6A"/>
    <w:rsid w:val="009E737B"/>
    <w:rsid w:val="009E7A88"/>
    <w:rsid w:val="009F008E"/>
    <w:rsid w:val="009F16B3"/>
    <w:rsid w:val="009F184B"/>
    <w:rsid w:val="009F1E5C"/>
    <w:rsid w:val="009F2348"/>
    <w:rsid w:val="009F241D"/>
    <w:rsid w:val="009F254D"/>
    <w:rsid w:val="009F261D"/>
    <w:rsid w:val="009F2ACF"/>
    <w:rsid w:val="009F30E7"/>
    <w:rsid w:val="009F30FA"/>
    <w:rsid w:val="009F318E"/>
    <w:rsid w:val="009F3F7D"/>
    <w:rsid w:val="009F3F86"/>
    <w:rsid w:val="009F50BD"/>
    <w:rsid w:val="009F53C8"/>
    <w:rsid w:val="009F55B7"/>
    <w:rsid w:val="009F5DD3"/>
    <w:rsid w:val="009F67E1"/>
    <w:rsid w:val="009F6E6F"/>
    <w:rsid w:val="009F7602"/>
    <w:rsid w:val="009F76C6"/>
    <w:rsid w:val="009F7828"/>
    <w:rsid w:val="009F7936"/>
    <w:rsid w:val="009F7AE6"/>
    <w:rsid w:val="009F7D41"/>
    <w:rsid w:val="009F7E9B"/>
    <w:rsid w:val="00A00647"/>
    <w:rsid w:val="00A006A4"/>
    <w:rsid w:val="00A00942"/>
    <w:rsid w:val="00A0094F"/>
    <w:rsid w:val="00A00C08"/>
    <w:rsid w:val="00A01043"/>
    <w:rsid w:val="00A01614"/>
    <w:rsid w:val="00A01925"/>
    <w:rsid w:val="00A01A9F"/>
    <w:rsid w:val="00A01CC3"/>
    <w:rsid w:val="00A01DE9"/>
    <w:rsid w:val="00A01E34"/>
    <w:rsid w:val="00A02077"/>
    <w:rsid w:val="00A021BD"/>
    <w:rsid w:val="00A021C3"/>
    <w:rsid w:val="00A022CB"/>
    <w:rsid w:val="00A02437"/>
    <w:rsid w:val="00A029F5"/>
    <w:rsid w:val="00A02A8D"/>
    <w:rsid w:val="00A032BB"/>
    <w:rsid w:val="00A0369E"/>
    <w:rsid w:val="00A03788"/>
    <w:rsid w:val="00A04491"/>
    <w:rsid w:val="00A0449F"/>
    <w:rsid w:val="00A046DE"/>
    <w:rsid w:val="00A0548E"/>
    <w:rsid w:val="00A05736"/>
    <w:rsid w:val="00A0598D"/>
    <w:rsid w:val="00A108D2"/>
    <w:rsid w:val="00A10EB9"/>
    <w:rsid w:val="00A119B2"/>
    <w:rsid w:val="00A11B87"/>
    <w:rsid w:val="00A11DCD"/>
    <w:rsid w:val="00A11DE7"/>
    <w:rsid w:val="00A11F6C"/>
    <w:rsid w:val="00A122B8"/>
    <w:rsid w:val="00A124F5"/>
    <w:rsid w:val="00A12739"/>
    <w:rsid w:val="00A138CE"/>
    <w:rsid w:val="00A13A9F"/>
    <w:rsid w:val="00A1405B"/>
    <w:rsid w:val="00A14260"/>
    <w:rsid w:val="00A144CA"/>
    <w:rsid w:val="00A16230"/>
    <w:rsid w:val="00A16D35"/>
    <w:rsid w:val="00A172E2"/>
    <w:rsid w:val="00A17B5D"/>
    <w:rsid w:val="00A17FE6"/>
    <w:rsid w:val="00A201B9"/>
    <w:rsid w:val="00A207FE"/>
    <w:rsid w:val="00A21169"/>
    <w:rsid w:val="00A21842"/>
    <w:rsid w:val="00A2187F"/>
    <w:rsid w:val="00A22068"/>
    <w:rsid w:val="00A22262"/>
    <w:rsid w:val="00A222B7"/>
    <w:rsid w:val="00A226B2"/>
    <w:rsid w:val="00A22C1C"/>
    <w:rsid w:val="00A2333C"/>
    <w:rsid w:val="00A238AC"/>
    <w:rsid w:val="00A246C8"/>
    <w:rsid w:val="00A249C3"/>
    <w:rsid w:val="00A24C0D"/>
    <w:rsid w:val="00A250D7"/>
    <w:rsid w:val="00A2649B"/>
    <w:rsid w:val="00A26A1F"/>
    <w:rsid w:val="00A275BE"/>
    <w:rsid w:val="00A278EF"/>
    <w:rsid w:val="00A27EFC"/>
    <w:rsid w:val="00A27FC0"/>
    <w:rsid w:val="00A3006F"/>
    <w:rsid w:val="00A300B9"/>
    <w:rsid w:val="00A3027C"/>
    <w:rsid w:val="00A305E6"/>
    <w:rsid w:val="00A30BCF"/>
    <w:rsid w:val="00A318CD"/>
    <w:rsid w:val="00A319E0"/>
    <w:rsid w:val="00A31ED0"/>
    <w:rsid w:val="00A32203"/>
    <w:rsid w:val="00A32274"/>
    <w:rsid w:val="00A32390"/>
    <w:rsid w:val="00A32441"/>
    <w:rsid w:val="00A32A71"/>
    <w:rsid w:val="00A3343C"/>
    <w:rsid w:val="00A33482"/>
    <w:rsid w:val="00A33844"/>
    <w:rsid w:val="00A33C96"/>
    <w:rsid w:val="00A344F5"/>
    <w:rsid w:val="00A349C5"/>
    <w:rsid w:val="00A35579"/>
    <w:rsid w:val="00A35EFC"/>
    <w:rsid w:val="00A3620A"/>
    <w:rsid w:val="00A372C1"/>
    <w:rsid w:val="00A374E5"/>
    <w:rsid w:val="00A37566"/>
    <w:rsid w:val="00A376F7"/>
    <w:rsid w:val="00A3782E"/>
    <w:rsid w:val="00A40411"/>
    <w:rsid w:val="00A40C38"/>
    <w:rsid w:val="00A40F1E"/>
    <w:rsid w:val="00A4119E"/>
    <w:rsid w:val="00A418D5"/>
    <w:rsid w:val="00A42D06"/>
    <w:rsid w:val="00A42DB6"/>
    <w:rsid w:val="00A43236"/>
    <w:rsid w:val="00A4335B"/>
    <w:rsid w:val="00A44778"/>
    <w:rsid w:val="00A45390"/>
    <w:rsid w:val="00A45551"/>
    <w:rsid w:val="00A45964"/>
    <w:rsid w:val="00A46737"/>
    <w:rsid w:val="00A46B2C"/>
    <w:rsid w:val="00A47D53"/>
    <w:rsid w:val="00A47F3B"/>
    <w:rsid w:val="00A516A5"/>
    <w:rsid w:val="00A52875"/>
    <w:rsid w:val="00A5302A"/>
    <w:rsid w:val="00A531D4"/>
    <w:rsid w:val="00A534A8"/>
    <w:rsid w:val="00A5426E"/>
    <w:rsid w:val="00A54B5F"/>
    <w:rsid w:val="00A55034"/>
    <w:rsid w:val="00A55272"/>
    <w:rsid w:val="00A55459"/>
    <w:rsid w:val="00A55D2E"/>
    <w:rsid w:val="00A5604B"/>
    <w:rsid w:val="00A565A7"/>
    <w:rsid w:val="00A568F9"/>
    <w:rsid w:val="00A5697A"/>
    <w:rsid w:val="00A56CA1"/>
    <w:rsid w:val="00A57B4E"/>
    <w:rsid w:val="00A60E86"/>
    <w:rsid w:val="00A611E2"/>
    <w:rsid w:val="00A61AEB"/>
    <w:rsid w:val="00A63347"/>
    <w:rsid w:val="00A64D16"/>
    <w:rsid w:val="00A64DA1"/>
    <w:rsid w:val="00A65346"/>
    <w:rsid w:val="00A65772"/>
    <w:rsid w:val="00A657CC"/>
    <w:rsid w:val="00A66103"/>
    <w:rsid w:val="00A66515"/>
    <w:rsid w:val="00A66762"/>
    <w:rsid w:val="00A669C8"/>
    <w:rsid w:val="00A66D10"/>
    <w:rsid w:val="00A6739B"/>
    <w:rsid w:val="00A67EA2"/>
    <w:rsid w:val="00A67F98"/>
    <w:rsid w:val="00A703C9"/>
    <w:rsid w:val="00A70606"/>
    <w:rsid w:val="00A706E4"/>
    <w:rsid w:val="00A70DFF"/>
    <w:rsid w:val="00A713C1"/>
    <w:rsid w:val="00A71511"/>
    <w:rsid w:val="00A71620"/>
    <w:rsid w:val="00A71BE6"/>
    <w:rsid w:val="00A71BED"/>
    <w:rsid w:val="00A72353"/>
    <w:rsid w:val="00A723C5"/>
    <w:rsid w:val="00A726FD"/>
    <w:rsid w:val="00A72D75"/>
    <w:rsid w:val="00A72F1F"/>
    <w:rsid w:val="00A734A2"/>
    <w:rsid w:val="00A7354C"/>
    <w:rsid w:val="00A73ACA"/>
    <w:rsid w:val="00A73C80"/>
    <w:rsid w:val="00A73CE0"/>
    <w:rsid w:val="00A73F6D"/>
    <w:rsid w:val="00A7412E"/>
    <w:rsid w:val="00A7466A"/>
    <w:rsid w:val="00A74B0B"/>
    <w:rsid w:val="00A74EB5"/>
    <w:rsid w:val="00A750BE"/>
    <w:rsid w:val="00A7532C"/>
    <w:rsid w:val="00A75D10"/>
    <w:rsid w:val="00A76837"/>
    <w:rsid w:val="00A76DFD"/>
    <w:rsid w:val="00A770F2"/>
    <w:rsid w:val="00A7783D"/>
    <w:rsid w:val="00A77BCC"/>
    <w:rsid w:val="00A801B4"/>
    <w:rsid w:val="00A810E7"/>
    <w:rsid w:val="00A812CA"/>
    <w:rsid w:val="00A81B2C"/>
    <w:rsid w:val="00A8249B"/>
    <w:rsid w:val="00A82E0D"/>
    <w:rsid w:val="00A83746"/>
    <w:rsid w:val="00A8375E"/>
    <w:rsid w:val="00A83AAE"/>
    <w:rsid w:val="00A84103"/>
    <w:rsid w:val="00A8418E"/>
    <w:rsid w:val="00A849CB"/>
    <w:rsid w:val="00A84C31"/>
    <w:rsid w:val="00A84C76"/>
    <w:rsid w:val="00A84FA1"/>
    <w:rsid w:val="00A854C1"/>
    <w:rsid w:val="00A8557A"/>
    <w:rsid w:val="00A85659"/>
    <w:rsid w:val="00A870B9"/>
    <w:rsid w:val="00A87271"/>
    <w:rsid w:val="00A872B9"/>
    <w:rsid w:val="00A87BD0"/>
    <w:rsid w:val="00A9019D"/>
    <w:rsid w:val="00A90768"/>
    <w:rsid w:val="00A908FB"/>
    <w:rsid w:val="00A9092A"/>
    <w:rsid w:val="00A90976"/>
    <w:rsid w:val="00A913AD"/>
    <w:rsid w:val="00A91AFA"/>
    <w:rsid w:val="00A920E0"/>
    <w:rsid w:val="00A92168"/>
    <w:rsid w:val="00A929D8"/>
    <w:rsid w:val="00A92DF4"/>
    <w:rsid w:val="00A92EC3"/>
    <w:rsid w:val="00A93164"/>
    <w:rsid w:val="00A933F5"/>
    <w:rsid w:val="00A93799"/>
    <w:rsid w:val="00A93F11"/>
    <w:rsid w:val="00A941BC"/>
    <w:rsid w:val="00A948C9"/>
    <w:rsid w:val="00A94F54"/>
    <w:rsid w:val="00A9520C"/>
    <w:rsid w:val="00A95424"/>
    <w:rsid w:val="00A954B7"/>
    <w:rsid w:val="00A969F3"/>
    <w:rsid w:val="00A96A4E"/>
    <w:rsid w:val="00A971AB"/>
    <w:rsid w:val="00A9745B"/>
    <w:rsid w:val="00A97540"/>
    <w:rsid w:val="00A97877"/>
    <w:rsid w:val="00A97975"/>
    <w:rsid w:val="00AA0E8C"/>
    <w:rsid w:val="00AA187F"/>
    <w:rsid w:val="00AA1A4C"/>
    <w:rsid w:val="00AA1B4C"/>
    <w:rsid w:val="00AA1F05"/>
    <w:rsid w:val="00AA2381"/>
    <w:rsid w:val="00AA244B"/>
    <w:rsid w:val="00AA2DD0"/>
    <w:rsid w:val="00AA43C5"/>
    <w:rsid w:val="00AA4BBF"/>
    <w:rsid w:val="00AA4E53"/>
    <w:rsid w:val="00AA4E88"/>
    <w:rsid w:val="00AA54B5"/>
    <w:rsid w:val="00AA5A2B"/>
    <w:rsid w:val="00AA5B43"/>
    <w:rsid w:val="00AA6FFC"/>
    <w:rsid w:val="00AA79C5"/>
    <w:rsid w:val="00AA7C61"/>
    <w:rsid w:val="00AB0055"/>
    <w:rsid w:val="00AB0782"/>
    <w:rsid w:val="00AB0D24"/>
    <w:rsid w:val="00AB1461"/>
    <w:rsid w:val="00AB15BF"/>
    <w:rsid w:val="00AB3547"/>
    <w:rsid w:val="00AB3A1B"/>
    <w:rsid w:val="00AB3D69"/>
    <w:rsid w:val="00AB4927"/>
    <w:rsid w:val="00AB566C"/>
    <w:rsid w:val="00AB5C3D"/>
    <w:rsid w:val="00AB5E21"/>
    <w:rsid w:val="00AB6C0D"/>
    <w:rsid w:val="00AB6D76"/>
    <w:rsid w:val="00AB7275"/>
    <w:rsid w:val="00AB774F"/>
    <w:rsid w:val="00AB783F"/>
    <w:rsid w:val="00AB7C38"/>
    <w:rsid w:val="00AB7E15"/>
    <w:rsid w:val="00AC00E2"/>
    <w:rsid w:val="00AC017A"/>
    <w:rsid w:val="00AC01B1"/>
    <w:rsid w:val="00AC07B9"/>
    <w:rsid w:val="00AC19E4"/>
    <w:rsid w:val="00AC1BE2"/>
    <w:rsid w:val="00AC1D0F"/>
    <w:rsid w:val="00AC1FF8"/>
    <w:rsid w:val="00AC2132"/>
    <w:rsid w:val="00AC21A3"/>
    <w:rsid w:val="00AC21F1"/>
    <w:rsid w:val="00AC2375"/>
    <w:rsid w:val="00AC27C4"/>
    <w:rsid w:val="00AC29D8"/>
    <w:rsid w:val="00AC2BB5"/>
    <w:rsid w:val="00AC2D76"/>
    <w:rsid w:val="00AC2E79"/>
    <w:rsid w:val="00AC3039"/>
    <w:rsid w:val="00AC31DB"/>
    <w:rsid w:val="00AC342D"/>
    <w:rsid w:val="00AC44F1"/>
    <w:rsid w:val="00AC4BC0"/>
    <w:rsid w:val="00AC51CC"/>
    <w:rsid w:val="00AC537F"/>
    <w:rsid w:val="00AC63DF"/>
    <w:rsid w:val="00AC687D"/>
    <w:rsid w:val="00AC6D7D"/>
    <w:rsid w:val="00AC70FF"/>
    <w:rsid w:val="00AC736B"/>
    <w:rsid w:val="00AC7627"/>
    <w:rsid w:val="00AC7A6F"/>
    <w:rsid w:val="00AC7AA3"/>
    <w:rsid w:val="00AC7DF4"/>
    <w:rsid w:val="00AD0A0F"/>
    <w:rsid w:val="00AD0EF6"/>
    <w:rsid w:val="00AD133F"/>
    <w:rsid w:val="00AD15F5"/>
    <w:rsid w:val="00AD1F46"/>
    <w:rsid w:val="00AD20CA"/>
    <w:rsid w:val="00AD2BBC"/>
    <w:rsid w:val="00AD2D9A"/>
    <w:rsid w:val="00AD505D"/>
    <w:rsid w:val="00AD546A"/>
    <w:rsid w:val="00AD57F8"/>
    <w:rsid w:val="00AD5E22"/>
    <w:rsid w:val="00AD5E4F"/>
    <w:rsid w:val="00AD63DE"/>
    <w:rsid w:val="00AD6D8D"/>
    <w:rsid w:val="00AD7767"/>
    <w:rsid w:val="00AE0398"/>
    <w:rsid w:val="00AE1715"/>
    <w:rsid w:val="00AE17CE"/>
    <w:rsid w:val="00AE1EA4"/>
    <w:rsid w:val="00AE2A3B"/>
    <w:rsid w:val="00AE2E9C"/>
    <w:rsid w:val="00AE3866"/>
    <w:rsid w:val="00AE3933"/>
    <w:rsid w:val="00AE403F"/>
    <w:rsid w:val="00AE494E"/>
    <w:rsid w:val="00AE4B8D"/>
    <w:rsid w:val="00AE4EBC"/>
    <w:rsid w:val="00AE5473"/>
    <w:rsid w:val="00AE5DE4"/>
    <w:rsid w:val="00AE600A"/>
    <w:rsid w:val="00AE6B13"/>
    <w:rsid w:val="00AE6BCC"/>
    <w:rsid w:val="00AE7802"/>
    <w:rsid w:val="00AE7814"/>
    <w:rsid w:val="00AE798F"/>
    <w:rsid w:val="00AE7D6B"/>
    <w:rsid w:val="00AE7E63"/>
    <w:rsid w:val="00AF0598"/>
    <w:rsid w:val="00AF08EB"/>
    <w:rsid w:val="00AF0939"/>
    <w:rsid w:val="00AF0D6C"/>
    <w:rsid w:val="00AF1618"/>
    <w:rsid w:val="00AF1A8C"/>
    <w:rsid w:val="00AF2257"/>
    <w:rsid w:val="00AF2579"/>
    <w:rsid w:val="00AF262C"/>
    <w:rsid w:val="00AF2B4F"/>
    <w:rsid w:val="00AF3563"/>
    <w:rsid w:val="00AF4399"/>
    <w:rsid w:val="00AF47D6"/>
    <w:rsid w:val="00AF550C"/>
    <w:rsid w:val="00AF57BD"/>
    <w:rsid w:val="00AF5984"/>
    <w:rsid w:val="00AF61CA"/>
    <w:rsid w:val="00AF61EF"/>
    <w:rsid w:val="00AF62DB"/>
    <w:rsid w:val="00AF64CF"/>
    <w:rsid w:val="00AF678A"/>
    <w:rsid w:val="00AF6C3A"/>
    <w:rsid w:val="00AF7132"/>
    <w:rsid w:val="00AF7D84"/>
    <w:rsid w:val="00AF7E6D"/>
    <w:rsid w:val="00B0015E"/>
    <w:rsid w:val="00B00308"/>
    <w:rsid w:val="00B0033C"/>
    <w:rsid w:val="00B0036B"/>
    <w:rsid w:val="00B006F8"/>
    <w:rsid w:val="00B011EE"/>
    <w:rsid w:val="00B0145C"/>
    <w:rsid w:val="00B01D4D"/>
    <w:rsid w:val="00B022A4"/>
    <w:rsid w:val="00B025B3"/>
    <w:rsid w:val="00B02938"/>
    <w:rsid w:val="00B02A1D"/>
    <w:rsid w:val="00B0373E"/>
    <w:rsid w:val="00B03962"/>
    <w:rsid w:val="00B03C96"/>
    <w:rsid w:val="00B03CB5"/>
    <w:rsid w:val="00B0449C"/>
    <w:rsid w:val="00B048F5"/>
    <w:rsid w:val="00B04A95"/>
    <w:rsid w:val="00B04CFE"/>
    <w:rsid w:val="00B05008"/>
    <w:rsid w:val="00B0563F"/>
    <w:rsid w:val="00B05FE7"/>
    <w:rsid w:val="00B060B1"/>
    <w:rsid w:val="00B0633E"/>
    <w:rsid w:val="00B06A44"/>
    <w:rsid w:val="00B06C88"/>
    <w:rsid w:val="00B06C9C"/>
    <w:rsid w:val="00B06D21"/>
    <w:rsid w:val="00B074BB"/>
    <w:rsid w:val="00B07DE1"/>
    <w:rsid w:val="00B104D7"/>
    <w:rsid w:val="00B10A98"/>
    <w:rsid w:val="00B11294"/>
    <w:rsid w:val="00B11533"/>
    <w:rsid w:val="00B1213C"/>
    <w:rsid w:val="00B124A1"/>
    <w:rsid w:val="00B129AC"/>
    <w:rsid w:val="00B130ED"/>
    <w:rsid w:val="00B14320"/>
    <w:rsid w:val="00B1483E"/>
    <w:rsid w:val="00B149BC"/>
    <w:rsid w:val="00B14A88"/>
    <w:rsid w:val="00B15486"/>
    <w:rsid w:val="00B15EC7"/>
    <w:rsid w:val="00B1607B"/>
    <w:rsid w:val="00B16771"/>
    <w:rsid w:val="00B16E73"/>
    <w:rsid w:val="00B16E8C"/>
    <w:rsid w:val="00B171B8"/>
    <w:rsid w:val="00B17234"/>
    <w:rsid w:val="00B17345"/>
    <w:rsid w:val="00B173B0"/>
    <w:rsid w:val="00B1751D"/>
    <w:rsid w:val="00B17860"/>
    <w:rsid w:val="00B17EE8"/>
    <w:rsid w:val="00B202D8"/>
    <w:rsid w:val="00B20B8F"/>
    <w:rsid w:val="00B20CA7"/>
    <w:rsid w:val="00B21D75"/>
    <w:rsid w:val="00B223CC"/>
    <w:rsid w:val="00B227EE"/>
    <w:rsid w:val="00B2397E"/>
    <w:rsid w:val="00B24794"/>
    <w:rsid w:val="00B24891"/>
    <w:rsid w:val="00B24AE1"/>
    <w:rsid w:val="00B24C67"/>
    <w:rsid w:val="00B25808"/>
    <w:rsid w:val="00B2588D"/>
    <w:rsid w:val="00B258F5"/>
    <w:rsid w:val="00B261BE"/>
    <w:rsid w:val="00B26835"/>
    <w:rsid w:val="00B270B0"/>
    <w:rsid w:val="00B27341"/>
    <w:rsid w:val="00B273C3"/>
    <w:rsid w:val="00B2776F"/>
    <w:rsid w:val="00B278BE"/>
    <w:rsid w:val="00B27C9A"/>
    <w:rsid w:val="00B31B89"/>
    <w:rsid w:val="00B320AA"/>
    <w:rsid w:val="00B32519"/>
    <w:rsid w:val="00B3264A"/>
    <w:rsid w:val="00B32A3C"/>
    <w:rsid w:val="00B33157"/>
    <w:rsid w:val="00B332BC"/>
    <w:rsid w:val="00B3335B"/>
    <w:rsid w:val="00B3350E"/>
    <w:rsid w:val="00B33A9A"/>
    <w:rsid w:val="00B34550"/>
    <w:rsid w:val="00B34AE9"/>
    <w:rsid w:val="00B34CC8"/>
    <w:rsid w:val="00B35524"/>
    <w:rsid w:val="00B35583"/>
    <w:rsid w:val="00B355D0"/>
    <w:rsid w:val="00B362F4"/>
    <w:rsid w:val="00B36BC4"/>
    <w:rsid w:val="00B36CBA"/>
    <w:rsid w:val="00B37BD9"/>
    <w:rsid w:val="00B37CF4"/>
    <w:rsid w:val="00B400A3"/>
    <w:rsid w:val="00B4040C"/>
    <w:rsid w:val="00B40682"/>
    <w:rsid w:val="00B40ECA"/>
    <w:rsid w:val="00B41618"/>
    <w:rsid w:val="00B41963"/>
    <w:rsid w:val="00B41D5A"/>
    <w:rsid w:val="00B41FE5"/>
    <w:rsid w:val="00B424B5"/>
    <w:rsid w:val="00B42969"/>
    <w:rsid w:val="00B42BB1"/>
    <w:rsid w:val="00B42C31"/>
    <w:rsid w:val="00B43564"/>
    <w:rsid w:val="00B43E04"/>
    <w:rsid w:val="00B4435A"/>
    <w:rsid w:val="00B44F8F"/>
    <w:rsid w:val="00B456FB"/>
    <w:rsid w:val="00B45DAA"/>
    <w:rsid w:val="00B45F77"/>
    <w:rsid w:val="00B465DE"/>
    <w:rsid w:val="00B467B6"/>
    <w:rsid w:val="00B46BAE"/>
    <w:rsid w:val="00B46F70"/>
    <w:rsid w:val="00B474D3"/>
    <w:rsid w:val="00B50354"/>
    <w:rsid w:val="00B508EB"/>
    <w:rsid w:val="00B510CC"/>
    <w:rsid w:val="00B51652"/>
    <w:rsid w:val="00B51CD3"/>
    <w:rsid w:val="00B5250F"/>
    <w:rsid w:val="00B5263B"/>
    <w:rsid w:val="00B526CB"/>
    <w:rsid w:val="00B5295A"/>
    <w:rsid w:val="00B54DE5"/>
    <w:rsid w:val="00B54E92"/>
    <w:rsid w:val="00B554AF"/>
    <w:rsid w:val="00B56005"/>
    <w:rsid w:val="00B565E2"/>
    <w:rsid w:val="00B57E21"/>
    <w:rsid w:val="00B60300"/>
    <w:rsid w:val="00B6033B"/>
    <w:rsid w:val="00B60BF3"/>
    <w:rsid w:val="00B60F59"/>
    <w:rsid w:val="00B61206"/>
    <w:rsid w:val="00B617EA"/>
    <w:rsid w:val="00B61B67"/>
    <w:rsid w:val="00B61EF9"/>
    <w:rsid w:val="00B61F35"/>
    <w:rsid w:val="00B61F36"/>
    <w:rsid w:val="00B62111"/>
    <w:rsid w:val="00B62E28"/>
    <w:rsid w:val="00B631F4"/>
    <w:rsid w:val="00B6343D"/>
    <w:rsid w:val="00B642EA"/>
    <w:rsid w:val="00B649B3"/>
    <w:rsid w:val="00B64BE3"/>
    <w:rsid w:val="00B64D50"/>
    <w:rsid w:val="00B65B25"/>
    <w:rsid w:val="00B66B9F"/>
    <w:rsid w:val="00B66C4A"/>
    <w:rsid w:val="00B6706B"/>
    <w:rsid w:val="00B67193"/>
    <w:rsid w:val="00B6797E"/>
    <w:rsid w:val="00B67BF9"/>
    <w:rsid w:val="00B70392"/>
    <w:rsid w:val="00B70679"/>
    <w:rsid w:val="00B70836"/>
    <w:rsid w:val="00B70C33"/>
    <w:rsid w:val="00B70CC6"/>
    <w:rsid w:val="00B70D1C"/>
    <w:rsid w:val="00B71305"/>
    <w:rsid w:val="00B71942"/>
    <w:rsid w:val="00B71A4C"/>
    <w:rsid w:val="00B71BEC"/>
    <w:rsid w:val="00B72D93"/>
    <w:rsid w:val="00B7308E"/>
    <w:rsid w:val="00B730F4"/>
    <w:rsid w:val="00B731C1"/>
    <w:rsid w:val="00B73417"/>
    <w:rsid w:val="00B7342B"/>
    <w:rsid w:val="00B737AA"/>
    <w:rsid w:val="00B7387F"/>
    <w:rsid w:val="00B73C79"/>
    <w:rsid w:val="00B75614"/>
    <w:rsid w:val="00B75E66"/>
    <w:rsid w:val="00B7665F"/>
    <w:rsid w:val="00B772E7"/>
    <w:rsid w:val="00B7731B"/>
    <w:rsid w:val="00B778FD"/>
    <w:rsid w:val="00B77B00"/>
    <w:rsid w:val="00B801AF"/>
    <w:rsid w:val="00B80591"/>
    <w:rsid w:val="00B80784"/>
    <w:rsid w:val="00B808F3"/>
    <w:rsid w:val="00B80C34"/>
    <w:rsid w:val="00B81158"/>
    <w:rsid w:val="00B813F0"/>
    <w:rsid w:val="00B81411"/>
    <w:rsid w:val="00B826BC"/>
    <w:rsid w:val="00B82BB8"/>
    <w:rsid w:val="00B833F9"/>
    <w:rsid w:val="00B83568"/>
    <w:rsid w:val="00B8361A"/>
    <w:rsid w:val="00B83692"/>
    <w:rsid w:val="00B8387C"/>
    <w:rsid w:val="00B83AF0"/>
    <w:rsid w:val="00B83B03"/>
    <w:rsid w:val="00B843AD"/>
    <w:rsid w:val="00B843ED"/>
    <w:rsid w:val="00B84B60"/>
    <w:rsid w:val="00B85181"/>
    <w:rsid w:val="00B852D2"/>
    <w:rsid w:val="00B85D73"/>
    <w:rsid w:val="00B86131"/>
    <w:rsid w:val="00B862F7"/>
    <w:rsid w:val="00B863B7"/>
    <w:rsid w:val="00B86489"/>
    <w:rsid w:val="00B86743"/>
    <w:rsid w:val="00B86B19"/>
    <w:rsid w:val="00B86C1C"/>
    <w:rsid w:val="00B86F0D"/>
    <w:rsid w:val="00B879BA"/>
    <w:rsid w:val="00B904C5"/>
    <w:rsid w:val="00B905ED"/>
    <w:rsid w:val="00B90B06"/>
    <w:rsid w:val="00B910DB"/>
    <w:rsid w:val="00B9118E"/>
    <w:rsid w:val="00B9137F"/>
    <w:rsid w:val="00B91869"/>
    <w:rsid w:val="00B920B9"/>
    <w:rsid w:val="00B923B9"/>
    <w:rsid w:val="00B9255D"/>
    <w:rsid w:val="00B936CE"/>
    <w:rsid w:val="00B93D02"/>
    <w:rsid w:val="00B93FA0"/>
    <w:rsid w:val="00B94661"/>
    <w:rsid w:val="00B9483D"/>
    <w:rsid w:val="00B948CF"/>
    <w:rsid w:val="00B94980"/>
    <w:rsid w:val="00B9561F"/>
    <w:rsid w:val="00B95673"/>
    <w:rsid w:val="00B95B45"/>
    <w:rsid w:val="00B95B49"/>
    <w:rsid w:val="00B9617E"/>
    <w:rsid w:val="00B96860"/>
    <w:rsid w:val="00B96D79"/>
    <w:rsid w:val="00B97224"/>
    <w:rsid w:val="00B973D0"/>
    <w:rsid w:val="00B97513"/>
    <w:rsid w:val="00B979A4"/>
    <w:rsid w:val="00B97BF9"/>
    <w:rsid w:val="00B97D9A"/>
    <w:rsid w:val="00BA04E9"/>
    <w:rsid w:val="00BA07EB"/>
    <w:rsid w:val="00BA0CC1"/>
    <w:rsid w:val="00BA0E25"/>
    <w:rsid w:val="00BA0F94"/>
    <w:rsid w:val="00BA16EA"/>
    <w:rsid w:val="00BA1F7D"/>
    <w:rsid w:val="00BA1FCB"/>
    <w:rsid w:val="00BA39E3"/>
    <w:rsid w:val="00BA436B"/>
    <w:rsid w:val="00BA46F8"/>
    <w:rsid w:val="00BA4724"/>
    <w:rsid w:val="00BA4B7A"/>
    <w:rsid w:val="00BA4E12"/>
    <w:rsid w:val="00BA4E49"/>
    <w:rsid w:val="00BA5570"/>
    <w:rsid w:val="00BA5DCE"/>
    <w:rsid w:val="00BA6123"/>
    <w:rsid w:val="00BA6BEA"/>
    <w:rsid w:val="00BA6C66"/>
    <w:rsid w:val="00BA6DD5"/>
    <w:rsid w:val="00BA7237"/>
    <w:rsid w:val="00BA77BC"/>
    <w:rsid w:val="00BA7A56"/>
    <w:rsid w:val="00BB0025"/>
    <w:rsid w:val="00BB0513"/>
    <w:rsid w:val="00BB0B22"/>
    <w:rsid w:val="00BB0CA3"/>
    <w:rsid w:val="00BB1076"/>
    <w:rsid w:val="00BB1CBE"/>
    <w:rsid w:val="00BB1F42"/>
    <w:rsid w:val="00BB2F44"/>
    <w:rsid w:val="00BB322D"/>
    <w:rsid w:val="00BB3892"/>
    <w:rsid w:val="00BB38EA"/>
    <w:rsid w:val="00BB3FE1"/>
    <w:rsid w:val="00BB40A1"/>
    <w:rsid w:val="00BB43B3"/>
    <w:rsid w:val="00BB43FC"/>
    <w:rsid w:val="00BB4A76"/>
    <w:rsid w:val="00BB5A8C"/>
    <w:rsid w:val="00BB5EF1"/>
    <w:rsid w:val="00BB5F97"/>
    <w:rsid w:val="00BB6787"/>
    <w:rsid w:val="00BB68C0"/>
    <w:rsid w:val="00BB7AED"/>
    <w:rsid w:val="00BB7C94"/>
    <w:rsid w:val="00BC0065"/>
    <w:rsid w:val="00BC084F"/>
    <w:rsid w:val="00BC0AED"/>
    <w:rsid w:val="00BC1125"/>
    <w:rsid w:val="00BC1CAE"/>
    <w:rsid w:val="00BC2087"/>
    <w:rsid w:val="00BC211F"/>
    <w:rsid w:val="00BC24C8"/>
    <w:rsid w:val="00BC2584"/>
    <w:rsid w:val="00BC28DF"/>
    <w:rsid w:val="00BC3A26"/>
    <w:rsid w:val="00BC3FEE"/>
    <w:rsid w:val="00BC4253"/>
    <w:rsid w:val="00BC43E7"/>
    <w:rsid w:val="00BC4483"/>
    <w:rsid w:val="00BC4526"/>
    <w:rsid w:val="00BC4AC6"/>
    <w:rsid w:val="00BC4DCC"/>
    <w:rsid w:val="00BC58C0"/>
    <w:rsid w:val="00BC5BCB"/>
    <w:rsid w:val="00BC5CFA"/>
    <w:rsid w:val="00BC625B"/>
    <w:rsid w:val="00BC6D50"/>
    <w:rsid w:val="00BC6EB4"/>
    <w:rsid w:val="00BC6FDD"/>
    <w:rsid w:val="00BC71D4"/>
    <w:rsid w:val="00BC7235"/>
    <w:rsid w:val="00BC7675"/>
    <w:rsid w:val="00BC7932"/>
    <w:rsid w:val="00BD0205"/>
    <w:rsid w:val="00BD09E2"/>
    <w:rsid w:val="00BD122F"/>
    <w:rsid w:val="00BD168B"/>
    <w:rsid w:val="00BD18C6"/>
    <w:rsid w:val="00BD273F"/>
    <w:rsid w:val="00BD2822"/>
    <w:rsid w:val="00BD28E0"/>
    <w:rsid w:val="00BD2D16"/>
    <w:rsid w:val="00BD40BE"/>
    <w:rsid w:val="00BD444B"/>
    <w:rsid w:val="00BD463F"/>
    <w:rsid w:val="00BD4693"/>
    <w:rsid w:val="00BD486D"/>
    <w:rsid w:val="00BD5D4F"/>
    <w:rsid w:val="00BD6DD6"/>
    <w:rsid w:val="00BD7096"/>
    <w:rsid w:val="00BD73E6"/>
    <w:rsid w:val="00BD7E74"/>
    <w:rsid w:val="00BE00D4"/>
    <w:rsid w:val="00BE08A3"/>
    <w:rsid w:val="00BE0A32"/>
    <w:rsid w:val="00BE14AB"/>
    <w:rsid w:val="00BE1DEA"/>
    <w:rsid w:val="00BE21A8"/>
    <w:rsid w:val="00BE2361"/>
    <w:rsid w:val="00BE26A9"/>
    <w:rsid w:val="00BE28CB"/>
    <w:rsid w:val="00BE2CF4"/>
    <w:rsid w:val="00BE3A6D"/>
    <w:rsid w:val="00BE3CD1"/>
    <w:rsid w:val="00BE425F"/>
    <w:rsid w:val="00BE46A1"/>
    <w:rsid w:val="00BE4910"/>
    <w:rsid w:val="00BE4B79"/>
    <w:rsid w:val="00BE5A04"/>
    <w:rsid w:val="00BE5D4D"/>
    <w:rsid w:val="00BE6503"/>
    <w:rsid w:val="00BE6B0F"/>
    <w:rsid w:val="00BE72A7"/>
    <w:rsid w:val="00BE7659"/>
    <w:rsid w:val="00BF0423"/>
    <w:rsid w:val="00BF0454"/>
    <w:rsid w:val="00BF0656"/>
    <w:rsid w:val="00BF0B6F"/>
    <w:rsid w:val="00BF220F"/>
    <w:rsid w:val="00BF22BC"/>
    <w:rsid w:val="00BF2738"/>
    <w:rsid w:val="00BF28D6"/>
    <w:rsid w:val="00BF2943"/>
    <w:rsid w:val="00BF309B"/>
    <w:rsid w:val="00BF411C"/>
    <w:rsid w:val="00BF513A"/>
    <w:rsid w:val="00BF53F4"/>
    <w:rsid w:val="00BF579E"/>
    <w:rsid w:val="00BF6B37"/>
    <w:rsid w:val="00BF6D13"/>
    <w:rsid w:val="00BF6FAD"/>
    <w:rsid w:val="00BF708F"/>
    <w:rsid w:val="00C00299"/>
    <w:rsid w:val="00C002C6"/>
    <w:rsid w:val="00C003E3"/>
    <w:rsid w:val="00C01662"/>
    <w:rsid w:val="00C01E3C"/>
    <w:rsid w:val="00C020AF"/>
    <w:rsid w:val="00C023CD"/>
    <w:rsid w:val="00C028CC"/>
    <w:rsid w:val="00C02AB1"/>
    <w:rsid w:val="00C02C7A"/>
    <w:rsid w:val="00C031EB"/>
    <w:rsid w:val="00C0335E"/>
    <w:rsid w:val="00C04457"/>
    <w:rsid w:val="00C050BD"/>
    <w:rsid w:val="00C05293"/>
    <w:rsid w:val="00C05379"/>
    <w:rsid w:val="00C0625E"/>
    <w:rsid w:val="00C0723F"/>
    <w:rsid w:val="00C073CA"/>
    <w:rsid w:val="00C101B2"/>
    <w:rsid w:val="00C105CC"/>
    <w:rsid w:val="00C10840"/>
    <w:rsid w:val="00C10DE7"/>
    <w:rsid w:val="00C111CD"/>
    <w:rsid w:val="00C124E2"/>
    <w:rsid w:val="00C12BFE"/>
    <w:rsid w:val="00C1329E"/>
    <w:rsid w:val="00C139C3"/>
    <w:rsid w:val="00C13A5D"/>
    <w:rsid w:val="00C13D3F"/>
    <w:rsid w:val="00C140C8"/>
    <w:rsid w:val="00C14244"/>
    <w:rsid w:val="00C1441D"/>
    <w:rsid w:val="00C14686"/>
    <w:rsid w:val="00C165EC"/>
    <w:rsid w:val="00C16A50"/>
    <w:rsid w:val="00C16C02"/>
    <w:rsid w:val="00C20117"/>
    <w:rsid w:val="00C20468"/>
    <w:rsid w:val="00C20672"/>
    <w:rsid w:val="00C20943"/>
    <w:rsid w:val="00C20C67"/>
    <w:rsid w:val="00C2176C"/>
    <w:rsid w:val="00C21A87"/>
    <w:rsid w:val="00C21A9B"/>
    <w:rsid w:val="00C220BA"/>
    <w:rsid w:val="00C228BD"/>
    <w:rsid w:val="00C2296F"/>
    <w:rsid w:val="00C22B61"/>
    <w:rsid w:val="00C22E01"/>
    <w:rsid w:val="00C22F2F"/>
    <w:rsid w:val="00C23230"/>
    <w:rsid w:val="00C23864"/>
    <w:rsid w:val="00C23C9B"/>
    <w:rsid w:val="00C23E11"/>
    <w:rsid w:val="00C24248"/>
    <w:rsid w:val="00C2446C"/>
    <w:rsid w:val="00C247B8"/>
    <w:rsid w:val="00C24B64"/>
    <w:rsid w:val="00C25693"/>
    <w:rsid w:val="00C258DF"/>
    <w:rsid w:val="00C25D26"/>
    <w:rsid w:val="00C26440"/>
    <w:rsid w:val="00C26708"/>
    <w:rsid w:val="00C26839"/>
    <w:rsid w:val="00C3001D"/>
    <w:rsid w:val="00C309F4"/>
    <w:rsid w:val="00C30ED1"/>
    <w:rsid w:val="00C3192A"/>
    <w:rsid w:val="00C31A99"/>
    <w:rsid w:val="00C31B74"/>
    <w:rsid w:val="00C32342"/>
    <w:rsid w:val="00C33F90"/>
    <w:rsid w:val="00C3403B"/>
    <w:rsid w:val="00C3516B"/>
    <w:rsid w:val="00C3562D"/>
    <w:rsid w:val="00C35AB7"/>
    <w:rsid w:val="00C3673B"/>
    <w:rsid w:val="00C3699E"/>
    <w:rsid w:val="00C36A0C"/>
    <w:rsid w:val="00C36D61"/>
    <w:rsid w:val="00C36EB7"/>
    <w:rsid w:val="00C377A9"/>
    <w:rsid w:val="00C37F66"/>
    <w:rsid w:val="00C37FA0"/>
    <w:rsid w:val="00C402AC"/>
    <w:rsid w:val="00C404C1"/>
    <w:rsid w:val="00C40649"/>
    <w:rsid w:val="00C40836"/>
    <w:rsid w:val="00C41480"/>
    <w:rsid w:val="00C41FA4"/>
    <w:rsid w:val="00C42219"/>
    <w:rsid w:val="00C423B9"/>
    <w:rsid w:val="00C426D9"/>
    <w:rsid w:val="00C42CEE"/>
    <w:rsid w:val="00C42EFF"/>
    <w:rsid w:val="00C42FF5"/>
    <w:rsid w:val="00C43634"/>
    <w:rsid w:val="00C43A34"/>
    <w:rsid w:val="00C4468D"/>
    <w:rsid w:val="00C446D8"/>
    <w:rsid w:val="00C4515D"/>
    <w:rsid w:val="00C45809"/>
    <w:rsid w:val="00C4597C"/>
    <w:rsid w:val="00C45F64"/>
    <w:rsid w:val="00C45F97"/>
    <w:rsid w:val="00C46631"/>
    <w:rsid w:val="00C46C25"/>
    <w:rsid w:val="00C51059"/>
    <w:rsid w:val="00C514D8"/>
    <w:rsid w:val="00C5170D"/>
    <w:rsid w:val="00C51ED0"/>
    <w:rsid w:val="00C520BC"/>
    <w:rsid w:val="00C52285"/>
    <w:rsid w:val="00C522F8"/>
    <w:rsid w:val="00C525DF"/>
    <w:rsid w:val="00C52A02"/>
    <w:rsid w:val="00C52E66"/>
    <w:rsid w:val="00C531C5"/>
    <w:rsid w:val="00C535D5"/>
    <w:rsid w:val="00C53A53"/>
    <w:rsid w:val="00C53CE2"/>
    <w:rsid w:val="00C53F47"/>
    <w:rsid w:val="00C541EC"/>
    <w:rsid w:val="00C5420A"/>
    <w:rsid w:val="00C5462F"/>
    <w:rsid w:val="00C5464A"/>
    <w:rsid w:val="00C55098"/>
    <w:rsid w:val="00C5537D"/>
    <w:rsid w:val="00C5663A"/>
    <w:rsid w:val="00C566AF"/>
    <w:rsid w:val="00C56A78"/>
    <w:rsid w:val="00C5739F"/>
    <w:rsid w:val="00C57DA7"/>
    <w:rsid w:val="00C57DF1"/>
    <w:rsid w:val="00C603FD"/>
    <w:rsid w:val="00C605C5"/>
    <w:rsid w:val="00C60F91"/>
    <w:rsid w:val="00C6101E"/>
    <w:rsid w:val="00C610D7"/>
    <w:rsid w:val="00C61C74"/>
    <w:rsid w:val="00C61D18"/>
    <w:rsid w:val="00C62CF7"/>
    <w:rsid w:val="00C632CD"/>
    <w:rsid w:val="00C6377B"/>
    <w:rsid w:val="00C63A19"/>
    <w:rsid w:val="00C63B98"/>
    <w:rsid w:val="00C63F09"/>
    <w:rsid w:val="00C64429"/>
    <w:rsid w:val="00C64519"/>
    <w:rsid w:val="00C64620"/>
    <w:rsid w:val="00C64A74"/>
    <w:rsid w:val="00C64CE9"/>
    <w:rsid w:val="00C6508B"/>
    <w:rsid w:val="00C656D7"/>
    <w:rsid w:val="00C659CE"/>
    <w:rsid w:val="00C65A4E"/>
    <w:rsid w:val="00C65A98"/>
    <w:rsid w:val="00C65AC4"/>
    <w:rsid w:val="00C66427"/>
    <w:rsid w:val="00C66B9A"/>
    <w:rsid w:val="00C66E9D"/>
    <w:rsid w:val="00C70124"/>
    <w:rsid w:val="00C70DAD"/>
    <w:rsid w:val="00C71206"/>
    <w:rsid w:val="00C713C3"/>
    <w:rsid w:val="00C719A1"/>
    <w:rsid w:val="00C71A75"/>
    <w:rsid w:val="00C71EB4"/>
    <w:rsid w:val="00C72A95"/>
    <w:rsid w:val="00C73625"/>
    <w:rsid w:val="00C738F7"/>
    <w:rsid w:val="00C73A39"/>
    <w:rsid w:val="00C7419B"/>
    <w:rsid w:val="00C741B0"/>
    <w:rsid w:val="00C7426D"/>
    <w:rsid w:val="00C74A2E"/>
    <w:rsid w:val="00C75855"/>
    <w:rsid w:val="00C75DC9"/>
    <w:rsid w:val="00C76B89"/>
    <w:rsid w:val="00C76B9E"/>
    <w:rsid w:val="00C76D59"/>
    <w:rsid w:val="00C76DBA"/>
    <w:rsid w:val="00C77047"/>
    <w:rsid w:val="00C770CA"/>
    <w:rsid w:val="00C7744C"/>
    <w:rsid w:val="00C77452"/>
    <w:rsid w:val="00C774F9"/>
    <w:rsid w:val="00C77518"/>
    <w:rsid w:val="00C7785D"/>
    <w:rsid w:val="00C77AF6"/>
    <w:rsid w:val="00C8025F"/>
    <w:rsid w:val="00C803DB"/>
    <w:rsid w:val="00C805F2"/>
    <w:rsid w:val="00C8087C"/>
    <w:rsid w:val="00C809B2"/>
    <w:rsid w:val="00C80EAE"/>
    <w:rsid w:val="00C812FC"/>
    <w:rsid w:val="00C81543"/>
    <w:rsid w:val="00C81C32"/>
    <w:rsid w:val="00C8276C"/>
    <w:rsid w:val="00C82D4B"/>
    <w:rsid w:val="00C832FF"/>
    <w:rsid w:val="00C8359B"/>
    <w:rsid w:val="00C835AC"/>
    <w:rsid w:val="00C83904"/>
    <w:rsid w:val="00C83BCF"/>
    <w:rsid w:val="00C83F3F"/>
    <w:rsid w:val="00C84476"/>
    <w:rsid w:val="00C84554"/>
    <w:rsid w:val="00C84BBB"/>
    <w:rsid w:val="00C853BF"/>
    <w:rsid w:val="00C8591F"/>
    <w:rsid w:val="00C85931"/>
    <w:rsid w:val="00C85B49"/>
    <w:rsid w:val="00C86736"/>
    <w:rsid w:val="00C86D58"/>
    <w:rsid w:val="00C87479"/>
    <w:rsid w:val="00C90C8C"/>
    <w:rsid w:val="00C9115D"/>
    <w:rsid w:val="00C9147A"/>
    <w:rsid w:val="00C9163B"/>
    <w:rsid w:val="00C91846"/>
    <w:rsid w:val="00C91CC4"/>
    <w:rsid w:val="00C91E17"/>
    <w:rsid w:val="00C92540"/>
    <w:rsid w:val="00C92B0B"/>
    <w:rsid w:val="00C92E65"/>
    <w:rsid w:val="00C93705"/>
    <w:rsid w:val="00C937F9"/>
    <w:rsid w:val="00C93E8C"/>
    <w:rsid w:val="00C940A8"/>
    <w:rsid w:val="00C941C1"/>
    <w:rsid w:val="00C9445F"/>
    <w:rsid w:val="00C948E2"/>
    <w:rsid w:val="00C949AB"/>
    <w:rsid w:val="00C951DD"/>
    <w:rsid w:val="00C95934"/>
    <w:rsid w:val="00C959D7"/>
    <w:rsid w:val="00C964C1"/>
    <w:rsid w:val="00C96B80"/>
    <w:rsid w:val="00C96C41"/>
    <w:rsid w:val="00C96E3E"/>
    <w:rsid w:val="00C97236"/>
    <w:rsid w:val="00C97610"/>
    <w:rsid w:val="00C97A55"/>
    <w:rsid w:val="00C97C51"/>
    <w:rsid w:val="00C97E5E"/>
    <w:rsid w:val="00CA02BD"/>
    <w:rsid w:val="00CA0628"/>
    <w:rsid w:val="00CA0680"/>
    <w:rsid w:val="00CA1901"/>
    <w:rsid w:val="00CA1B48"/>
    <w:rsid w:val="00CA1D02"/>
    <w:rsid w:val="00CA20F6"/>
    <w:rsid w:val="00CA24DB"/>
    <w:rsid w:val="00CA2BD0"/>
    <w:rsid w:val="00CA30B5"/>
    <w:rsid w:val="00CA3330"/>
    <w:rsid w:val="00CA33A2"/>
    <w:rsid w:val="00CA3DE0"/>
    <w:rsid w:val="00CA4064"/>
    <w:rsid w:val="00CA4618"/>
    <w:rsid w:val="00CA4A77"/>
    <w:rsid w:val="00CA59E8"/>
    <w:rsid w:val="00CA5EA9"/>
    <w:rsid w:val="00CA69CA"/>
    <w:rsid w:val="00CA712C"/>
    <w:rsid w:val="00CB02CD"/>
    <w:rsid w:val="00CB0EF6"/>
    <w:rsid w:val="00CB1558"/>
    <w:rsid w:val="00CB1789"/>
    <w:rsid w:val="00CB18C2"/>
    <w:rsid w:val="00CB1967"/>
    <w:rsid w:val="00CB1CBD"/>
    <w:rsid w:val="00CB227E"/>
    <w:rsid w:val="00CB3CAB"/>
    <w:rsid w:val="00CB41A9"/>
    <w:rsid w:val="00CB4944"/>
    <w:rsid w:val="00CB4A37"/>
    <w:rsid w:val="00CB5CB0"/>
    <w:rsid w:val="00CB5F13"/>
    <w:rsid w:val="00CB6965"/>
    <w:rsid w:val="00CB699C"/>
    <w:rsid w:val="00CB6C39"/>
    <w:rsid w:val="00CB6D72"/>
    <w:rsid w:val="00CB707F"/>
    <w:rsid w:val="00CC0939"/>
    <w:rsid w:val="00CC0A27"/>
    <w:rsid w:val="00CC1320"/>
    <w:rsid w:val="00CC14B3"/>
    <w:rsid w:val="00CC2B41"/>
    <w:rsid w:val="00CC2D68"/>
    <w:rsid w:val="00CC2D8F"/>
    <w:rsid w:val="00CC3402"/>
    <w:rsid w:val="00CC3482"/>
    <w:rsid w:val="00CC35FF"/>
    <w:rsid w:val="00CC400E"/>
    <w:rsid w:val="00CC4266"/>
    <w:rsid w:val="00CC4610"/>
    <w:rsid w:val="00CC4C73"/>
    <w:rsid w:val="00CC4D34"/>
    <w:rsid w:val="00CC54D2"/>
    <w:rsid w:val="00CC64D3"/>
    <w:rsid w:val="00CC666C"/>
    <w:rsid w:val="00CC6A7C"/>
    <w:rsid w:val="00CC6FB8"/>
    <w:rsid w:val="00CC75EF"/>
    <w:rsid w:val="00CD0202"/>
    <w:rsid w:val="00CD0497"/>
    <w:rsid w:val="00CD062F"/>
    <w:rsid w:val="00CD0BE8"/>
    <w:rsid w:val="00CD180A"/>
    <w:rsid w:val="00CD1B28"/>
    <w:rsid w:val="00CD1CC1"/>
    <w:rsid w:val="00CD25D2"/>
    <w:rsid w:val="00CD27E9"/>
    <w:rsid w:val="00CD28BF"/>
    <w:rsid w:val="00CD2AB4"/>
    <w:rsid w:val="00CD3072"/>
    <w:rsid w:val="00CD3582"/>
    <w:rsid w:val="00CD377F"/>
    <w:rsid w:val="00CD37FC"/>
    <w:rsid w:val="00CD3969"/>
    <w:rsid w:val="00CD39C3"/>
    <w:rsid w:val="00CD3D5D"/>
    <w:rsid w:val="00CD427E"/>
    <w:rsid w:val="00CD4408"/>
    <w:rsid w:val="00CD4524"/>
    <w:rsid w:val="00CD4D90"/>
    <w:rsid w:val="00CD4E04"/>
    <w:rsid w:val="00CD565E"/>
    <w:rsid w:val="00CD56F5"/>
    <w:rsid w:val="00CD630A"/>
    <w:rsid w:val="00CD6599"/>
    <w:rsid w:val="00CD7665"/>
    <w:rsid w:val="00CD76DA"/>
    <w:rsid w:val="00CE0642"/>
    <w:rsid w:val="00CE07DB"/>
    <w:rsid w:val="00CE09B2"/>
    <w:rsid w:val="00CE1AFD"/>
    <w:rsid w:val="00CE2146"/>
    <w:rsid w:val="00CE2A80"/>
    <w:rsid w:val="00CE3057"/>
    <w:rsid w:val="00CE390B"/>
    <w:rsid w:val="00CE3D62"/>
    <w:rsid w:val="00CE43FC"/>
    <w:rsid w:val="00CE4D14"/>
    <w:rsid w:val="00CE4E7D"/>
    <w:rsid w:val="00CE4EC8"/>
    <w:rsid w:val="00CE53FB"/>
    <w:rsid w:val="00CE5A70"/>
    <w:rsid w:val="00CE5D76"/>
    <w:rsid w:val="00CE5FF5"/>
    <w:rsid w:val="00CE636D"/>
    <w:rsid w:val="00CE6523"/>
    <w:rsid w:val="00CE659C"/>
    <w:rsid w:val="00CE6669"/>
    <w:rsid w:val="00CE6D98"/>
    <w:rsid w:val="00CE700C"/>
    <w:rsid w:val="00CE7394"/>
    <w:rsid w:val="00CE7409"/>
    <w:rsid w:val="00CE746B"/>
    <w:rsid w:val="00CE74A1"/>
    <w:rsid w:val="00CE7D4D"/>
    <w:rsid w:val="00CF03EC"/>
    <w:rsid w:val="00CF08EE"/>
    <w:rsid w:val="00CF0EC1"/>
    <w:rsid w:val="00CF138D"/>
    <w:rsid w:val="00CF1ED1"/>
    <w:rsid w:val="00CF228D"/>
    <w:rsid w:val="00CF22DD"/>
    <w:rsid w:val="00CF2873"/>
    <w:rsid w:val="00CF28B8"/>
    <w:rsid w:val="00CF33EF"/>
    <w:rsid w:val="00CF35AB"/>
    <w:rsid w:val="00CF3AA4"/>
    <w:rsid w:val="00CF3B45"/>
    <w:rsid w:val="00CF405A"/>
    <w:rsid w:val="00CF4517"/>
    <w:rsid w:val="00CF45D3"/>
    <w:rsid w:val="00CF49A3"/>
    <w:rsid w:val="00CF52DD"/>
    <w:rsid w:val="00CF5D56"/>
    <w:rsid w:val="00CF5EF5"/>
    <w:rsid w:val="00CF6527"/>
    <w:rsid w:val="00CF765B"/>
    <w:rsid w:val="00CF76A3"/>
    <w:rsid w:val="00D00A10"/>
    <w:rsid w:val="00D00BAE"/>
    <w:rsid w:val="00D01B90"/>
    <w:rsid w:val="00D03840"/>
    <w:rsid w:val="00D038DE"/>
    <w:rsid w:val="00D03F8C"/>
    <w:rsid w:val="00D0408A"/>
    <w:rsid w:val="00D04116"/>
    <w:rsid w:val="00D0436A"/>
    <w:rsid w:val="00D04B48"/>
    <w:rsid w:val="00D04D00"/>
    <w:rsid w:val="00D05556"/>
    <w:rsid w:val="00D05579"/>
    <w:rsid w:val="00D056A4"/>
    <w:rsid w:val="00D05E73"/>
    <w:rsid w:val="00D05EEC"/>
    <w:rsid w:val="00D06418"/>
    <w:rsid w:val="00D06C27"/>
    <w:rsid w:val="00D06DE3"/>
    <w:rsid w:val="00D076AF"/>
    <w:rsid w:val="00D07EF9"/>
    <w:rsid w:val="00D07F29"/>
    <w:rsid w:val="00D07FF1"/>
    <w:rsid w:val="00D10EF6"/>
    <w:rsid w:val="00D1173A"/>
    <w:rsid w:val="00D11872"/>
    <w:rsid w:val="00D1217C"/>
    <w:rsid w:val="00D12A58"/>
    <w:rsid w:val="00D12AD7"/>
    <w:rsid w:val="00D12DEC"/>
    <w:rsid w:val="00D13F92"/>
    <w:rsid w:val="00D141CC"/>
    <w:rsid w:val="00D145C2"/>
    <w:rsid w:val="00D147E2"/>
    <w:rsid w:val="00D14850"/>
    <w:rsid w:val="00D15477"/>
    <w:rsid w:val="00D155FD"/>
    <w:rsid w:val="00D15855"/>
    <w:rsid w:val="00D15CC5"/>
    <w:rsid w:val="00D16C97"/>
    <w:rsid w:val="00D16CE1"/>
    <w:rsid w:val="00D1701E"/>
    <w:rsid w:val="00D17A7F"/>
    <w:rsid w:val="00D17B6D"/>
    <w:rsid w:val="00D17D9F"/>
    <w:rsid w:val="00D20521"/>
    <w:rsid w:val="00D20F2C"/>
    <w:rsid w:val="00D210C2"/>
    <w:rsid w:val="00D213ED"/>
    <w:rsid w:val="00D21CDA"/>
    <w:rsid w:val="00D22078"/>
    <w:rsid w:val="00D227F5"/>
    <w:rsid w:val="00D22CD1"/>
    <w:rsid w:val="00D24409"/>
    <w:rsid w:val="00D24B87"/>
    <w:rsid w:val="00D24F61"/>
    <w:rsid w:val="00D25310"/>
    <w:rsid w:val="00D258A3"/>
    <w:rsid w:val="00D25F91"/>
    <w:rsid w:val="00D27085"/>
    <w:rsid w:val="00D27626"/>
    <w:rsid w:val="00D27D3C"/>
    <w:rsid w:val="00D27FCB"/>
    <w:rsid w:val="00D3013F"/>
    <w:rsid w:val="00D30243"/>
    <w:rsid w:val="00D3049D"/>
    <w:rsid w:val="00D309FA"/>
    <w:rsid w:val="00D30D18"/>
    <w:rsid w:val="00D30ECA"/>
    <w:rsid w:val="00D31201"/>
    <w:rsid w:val="00D3153E"/>
    <w:rsid w:val="00D317C7"/>
    <w:rsid w:val="00D319FA"/>
    <w:rsid w:val="00D31AAF"/>
    <w:rsid w:val="00D31B34"/>
    <w:rsid w:val="00D31E7E"/>
    <w:rsid w:val="00D32477"/>
    <w:rsid w:val="00D327C7"/>
    <w:rsid w:val="00D32D23"/>
    <w:rsid w:val="00D32F57"/>
    <w:rsid w:val="00D33138"/>
    <w:rsid w:val="00D3321D"/>
    <w:rsid w:val="00D3456B"/>
    <w:rsid w:val="00D34E5E"/>
    <w:rsid w:val="00D35563"/>
    <w:rsid w:val="00D35738"/>
    <w:rsid w:val="00D36713"/>
    <w:rsid w:val="00D3681B"/>
    <w:rsid w:val="00D36D6B"/>
    <w:rsid w:val="00D36D71"/>
    <w:rsid w:val="00D36FB2"/>
    <w:rsid w:val="00D37581"/>
    <w:rsid w:val="00D37C6E"/>
    <w:rsid w:val="00D37EFE"/>
    <w:rsid w:val="00D40D4F"/>
    <w:rsid w:val="00D40ECD"/>
    <w:rsid w:val="00D41276"/>
    <w:rsid w:val="00D41924"/>
    <w:rsid w:val="00D41DE5"/>
    <w:rsid w:val="00D42239"/>
    <w:rsid w:val="00D427AE"/>
    <w:rsid w:val="00D4332C"/>
    <w:rsid w:val="00D43C90"/>
    <w:rsid w:val="00D43EE4"/>
    <w:rsid w:val="00D4483E"/>
    <w:rsid w:val="00D44AC8"/>
    <w:rsid w:val="00D45024"/>
    <w:rsid w:val="00D456AC"/>
    <w:rsid w:val="00D46917"/>
    <w:rsid w:val="00D500E6"/>
    <w:rsid w:val="00D5018B"/>
    <w:rsid w:val="00D504B4"/>
    <w:rsid w:val="00D518BD"/>
    <w:rsid w:val="00D522CB"/>
    <w:rsid w:val="00D522E8"/>
    <w:rsid w:val="00D5253D"/>
    <w:rsid w:val="00D5294E"/>
    <w:rsid w:val="00D533BA"/>
    <w:rsid w:val="00D53699"/>
    <w:rsid w:val="00D538A4"/>
    <w:rsid w:val="00D5464A"/>
    <w:rsid w:val="00D5484B"/>
    <w:rsid w:val="00D54C52"/>
    <w:rsid w:val="00D553D9"/>
    <w:rsid w:val="00D55907"/>
    <w:rsid w:val="00D55B11"/>
    <w:rsid w:val="00D55FC7"/>
    <w:rsid w:val="00D55FE7"/>
    <w:rsid w:val="00D56F31"/>
    <w:rsid w:val="00D6008F"/>
    <w:rsid w:val="00D60289"/>
    <w:rsid w:val="00D60745"/>
    <w:rsid w:val="00D60893"/>
    <w:rsid w:val="00D60B74"/>
    <w:rsid w:val="00D60E97"/>
    <w:rsid w:val="00D6121E"/>
    <w:rsid w:val="00D6139A"/>
    <w:rsid w:val="00D6167B"/>
    <w:rsid w:val="00D616B3"/>
    <w:rsid w:val="00D61751"/>
    <w:rsid w:val="00D62324"/>
    <w:rsid w:val="00D62F37"/>
    <w:rsid w:val="00D630B3"/>
    <w:rsid w:val="00D6419A"/>
    <w:rsid w:val="00D64A12"/>
    <w:rsid w:val="00D650AA"/>
    <w:rsid w:val="00D6585A"/>
    <w:rsid w:val="00D66779"/>
    <w:rsid w:val="00D66F03"/>
    <w:rsid w:val="00D6768A"/>
    <w:rsid w:val="00D677A1"/>
    <w:rsid w:val="00D709EE"/>
    <w:rsid w:val="00D70BB9"/>
    <w:rsid w:val="00D70C62"/>
    <w:rsid w:val="00D70C8E"/>
    <w:rsid w:val="00D70DAE"/>
    <w:rsid w:val="00D7104C"/>
    <w:rsid w:val="00D7136C"/>
    <w:rsid w:val="00D714C6"/>
    <w:rsid w:val="00D71804"/>
    <w:rsid w:val="00D71BA3"/>
    <w:rsid w:val="00D7275D"/>
    <w:rsid w:val="00D72F8F"/>
    <w:rsid w:val="00D73193"/>
    <w:rsid w:val="00D73556"/>
    <w:rsid w:val="00D73775"/>
    <w:rsid w:val="00D73C4E"/>
    <w:rsid w:val="00D73F68"/>
    <w:rsid w:val="00D745EF"/>
    <w:rsid w:val="00D74862"/>
    <w:rsid w:val="00D74A69"/>
    <w:rsid w:val="00D75205"/>
    <w:rsid w:val="00D756B5"/>
    <w:rsid w:val="00D7582B"/>
    <w:rsid w:val="00D758D5"/>
    <w:rsid w:val="00D76362"/>
    <w:rsid w:val="00D76411"/>
    <w:rsid w:val="00D76B6D"/>
    <w:rsid w:val="00D76BDC"/>
    <w:rsid w:val="00D77046"/>
    <w:rsid w:val="00D774D6"/>
    <w:rsid w:val="00D777E1"/>
    <w:rsid w:val="00D77813"/>
    <w:rsid w:val="00D7783B"/>
    <w:rsid w:val="00D77D52"/>
    <w:rsid w:val="00D77D9D"/>
    <w:rsid w:val="00D77EBF"/>
    <w:rsid w:val="00D8122F"/>
    <w:rsid w:val="00D81B2A"/>
    <w:rsid w:val="00D82380"/>
    <w:rsid w:val="00D82AA0"/>
    <w:rsid w:val="00D82ADA"/>
    <w:rsid w:val="00D82BAB"/>
    <w:rsid w:val="00D8353D"/>
    <w:rsid w:val="00D83B7A"/>
    <w:rsid w:val="00D84580"/>
    <w:rsid w:val="00D8471F"/>
    <w:rsid w:val="00D84995"/>
    <w:rsid w:val="00D84AF4"/>
    <w:rsid w:val="00D854A7"/>
    <w:rsid w:val="00D854CA"/>
    <w:rsid w:val="00D85585"/>
    <w:rsid w:val="00D861FE"/>
    <w:rsid w:val="00D86486"/>
    <w:rsid w:val="00D86971"/>
    <w:rsid w:val="00D86C82"/>
    <w:rsid w:val="00D86D80"/>
    <w:rsid w:val="00D870A0"/>
    <w:rsid w:val="00D8753A"/>
    <w:rsid w:val="00D87BBD"/>
    <w:rsid w:val="00D87DBE"/>
    <w:rsid w:val="00D9013C"/>
    <w:rsid w:val="00D9035F"/>
    <w:rsid w:val="00D904EC"/>
    <w:rsid w:val="00D908DA"/>
    <w:rsid w:val="00D90934"/>
    <w:rsid w:val="00D90B23"/>
    <w:rsid w:val="00D90D38"/>
    <w:rsid w:val="00D9198B"/>
    <w:rsid w:val="00D92ECB"/>
    <w:rsid w:val="00D931E2"/>
    <w:rsid w:val="00D93369"/>
    <w:rsid w:val="00D94392"/>
    <w:rsid w:val="00D9442A"/>
    <w:rsid w:val="00D95546"/>
    <w:rsid w:val="00D962DD"/>
    <w:rsid w:val="00D96401"/>
    <w:rsid w:val="00D96E7F"/>
    <w:rsid w:val="00D9700C"/>
    <w:rsid w:val="00D970A5"/>
    <w:rsid w:val="00D973B8"/>
    <w:rsid w:val="00D9749E"/>
    <w:rsid w:val="00D97877"/>
    <w:rsid w:val="00D97C76"/>
    <w:rsid w:val="00D97D49"/>
    <w:rsid w:val="00DA013D"/>
    <w:rsid w:val="00DA046F"/>
    <w:rsid w:val="00DA0D48"/>
    <w:rsid w:val="00DA0EEA"/>
    <w:rsid w:val="00DA136E"/>
    <w:rsid w:val="00DA15ED"/>
    <w:rsid w:val="00DA1BFC"/>
    <w:rsid w:val="00DA1C65"/>
    <w:rsid w:val="00DA207D"/>
    <w:rsid w:val="00DA27EC"/>
    <w:rsid w:val="00DA2ADC"/>
    <w:rsid w:val="00DA2AE9"/>
    <w:rsid w:val="00DA2D77"/>
    <w:rsid w:val="00DA3369"/>
    <w:rsid w:val="00DA41F8"/>
    <w:rsid w:val="00DA4692"/>
    <w:rsid w:val="00DA4719"/>
    <w:rsid w:val="00DA4EC4"/>
    <w:rsid w:val="00DA577A"/>
    <w:rsid w:val="00DA5DFD"/>
    <w:rsid w:val="00DA60EB"/>
    <w:rsid w:val="00DA6532"/>
    <w:rsid w:val="00DA66F6"/>
    <w:rsid w:val="00DA7025"/>
    <w:rsid w:val="00DA79A3"/>
    <w:rsid w:val="00DB07DF"/>
    <w:rsid w:val="00DB104C"/>
    <w:rsid w:val="00DB122A"/>
    <w:rsid w:val="00DB1F0B"/>
    <w:rsid w:val="00DB2485"/>
    <w:rsid w:val="00DB3106"/>
    <w:rsid w:val="00DB3908"/>
    <w:rsid w:val="00DB404F"/>
    <w:rsid w:val="00DB4114"/>
    <w:rsid w:val="00DB4404"/>
    <w:rsid w:val="00DB4489"/>
    <w:rsid w:val="00DB4D0F"/>
    <w:rsid w:val="00DB5781"/>
    <w:rsid w:val="00DB5ADA"/>
    <w:rsid w:val="00DB60EF"/>
    <w:rsid w:val="00DB62C4"/>
    <w:rsid w:val="00DB65C9"/>
    <w:rsid w:val="00DB6C7D"/>
    <w:rsid w:val="00DB71AC"/>
    <w:rsid w:val="00DB7383"/>
    <w:rsid w:val="00DB7A04"/>
    <w:rsid w:val="00DC0A50"/>
    <w:rsid w:val="00DC218A"/>
    <w:rsid w:val="00DC24FB"/>
    <w:rsid w:val="00DC2601"/>
    <w:rsid w:val="00DC2AC3"/>
    <w:rsid w:val="00DC2C33"/>
    <w:rsid w:val="00DC2FD2"/>
    <w:rsid w:val="00DC3FF1"/>
    <w:rsid w:val="00DC45E2"/>
    <w:rsid w:val="00DC502D"/>
    <w:rsid w:val="00DC5331"/>
    <w:rsid w:val="00DC5D33"/>
    <w:rsid w:val="00DC61AD"/>
    <w:rsid w:val="00DC6448"/>
    <w:rsid w:val="00DC66C2"/>
    <w:rsid w:val="00DC6727"/>
    <w:rsid w:val="00DC6995"/>
    <w:rsid w:val="00DC6B3F"/>
    <w:rsid w:val="00DC715F"/>
    <w:rsid w:val="00DC7A45"/>
    <w:rsid w:val="00DD04B5"/>
    <w:rsid w:val="00DD061F"/>
    <w:rsid w:val="00DD0719"/>
    <w:rsid w:val="00DD0B49"/>
    <w:rsid w:val="00DD155C"/>
    <w:rsid w:val="00DD164F"/>
    <w:rsid w:val="00DD185B"/>
    <w:rsid w:val="00DD1D27"/>
    <w:rsid w:val="00DD20FC"/>
    <w:rsid w:val="00DD2B01"/>
    <w:rsid w:val="00DD2C52"/>
    <w:rsid w:val="00DD3227"/>
    <w:rsid w:val="00DD33FC"/>
    <w:rsid w:val="00DD362B"/>
    <w:rsid w:val="00DD3D62"/>
    <w:rsid w:val="00DD4CD2"/>
    <w:rsid w:val="00DD573F"/>
    <w:rsid w:val="00DD6800"/>
    <w:rsid w:val="00DD6ADC"/>
    <w:rsid w:val="00DD6B4F"/>
    <w:rsid w:val="00DD7BAD"/>
    <w:rsid w:val="00DD7DB9"/>
    <w:rsid w:val="00DE01FC"/>
    <w:rsid w:val="00DE0DBA"/>
    <w:rsid w:val="00DE12E4"/>
    <w:rsid w:val="00DE14FF"/>
    <w:rsid w:val="00DE18BA"/>
    <w:rsid w:val="00DE1B30"/>
    <w:rsid w:val="00DE1F35"/>
    <w:rsid w:val="00DE2000"/>
    <w:rsid w:val="00DE2940"/>
    <w:rsid w:val="00DE3136"/>
    <w:rsid w:val="00DE3551"/>
    <w:rsid w:val="00DE408E"/>
    <w:rsid w:val="00DE4256"/>
    <w:rsid w:val="00DE4724"/>
    <w:rsid w:val="00DE4ADA"/>
    <w:rsid w:val="00DE4C94"/>
    <w:rsid w:val="00DE5C58"/>
    <w:rsid w:val="00DE5F64"/>
    <w:rsid w:val="00DE6663"/>
    <w:rsid w:val="00DE6923"/>
    <w:rsid w:val="00DE6FAC"/>
    <w:rsid w:val="00DE71BC"/>
    <w:rsid w:val="00DE7251"/>
    <w:rsid w:val="00DE727C"/>
    <w:rsid w:val="00DF051B"/>
    <w:rsid w:val="00DF0F06"/>
    <w:rsid w:val="00DF14BE"/>
    <w:rsid w:val="00DF1F1F"/>
    <w:rsid w:val="00DF2150"/>
    <w:rsid w:val="00DF2339"/>
    <w:rsid w:val="00DF2420"/>
    <w:rsid w:val="00DF274F"/>
    <w:rsid w:val="00DF2A18"/>
    <w:rsid w:val="00DF2B67"/>
    <w:rsid w:val="00DF2D2E"/>
    <w:rsid w:val="00DF2E2E"/>
    <w:rsid w:val="00DF2EB8"/>
    <w:rsid w:val="00DF4097"/>
    <w:rsid w:val="00DF43A6"/>
    <w:rsid w:val="00DF5A06"/>
    <w:rsid w:val="00DF7CE2"/>
    <w:rsid w:val="00DF7E89"/>
    <w:rsid w:val="00E000C4"/>
    <w:rsid w:val="00E00EAD"/>
    <w:rsid w:val="00E0138E"/>
    <w:rsid w:val="00E01880"/>
    <w:rsid w:val="00E01E80"/>
    <w:rsid w:val="00E024C0"/>
    <w:rsid w:val="00E02607"/>
    <w:rsid w:val="00E02BB1"/>
    <w:rsid w:val="00E0368B"/>
    <w:rsid w:val="00E03E62"/>
    <w:rsid w:val="00E0416C"/>
    <w:rsid w:val="00E04862"/>
    <w:rsid w:val="00E04997"/>
    <w:rsid w:val="00E04B46"/>
    <w:rsid w:val="00E051BE"/>
    <w:rsid w:val="00E054FC"/>
    <w:rsid w:val="00E055DE"/>
    <w:rsid w:val="00E058DA"/>
    <w:rsid w:val="00E058E0"/>
    <w:rsid w:val="00E05C6E"/>
    <w:rsid w:val="00E05EE0"/>
    <w:rsid w:val="00E065D6"/>
    <w:rsid w:val="00E06910"/>
    <w:rsid w:val="00E06F9A"/>
    <w:rsid w:val="00E07004"/>
    <w:rsid w:val="00E07227"/>
    <w:rsid w:val="00E0778B"/>
    <w:rsid w:val="00E077FA"/>
    <w:rsid w:val="00E0789A"/>
    <w:rsid w:val="00E07B6B"/>
    <w:rsid w:val="00E07B9D"/>
    <w:rsid w:val="00E10A11"/>
    <w:rsid w:val="00E10BA6"/>
    <w:rsid w:val="00E11223"/>
    <w:rsid w:val="00E112ED"/>
    <w:rsid w:val="00E1178D"/>
    <w:rsid w:val="00E12389"/>
    <w:rsid w:val="00E12522"/>
    <w:rsid w:val="00E12A62"/>
    <w:rsid w:val="00E131F0"/>
    <w:rsid w:val="00E134D6"/>
    <w:rsid w:val="00E135BB"/>
    <w:rsid w:val="00E13910"/>
    <w:rsid w:val="00E13CF8"/>
    <w:rsid w:val="00E16CFE"/>
    <w:rsid w:val="00E16F7C"/>
    <w:rsid w:val="00E178CC"/>
    <w:rsid w:val="00E17944"/>
    <w:rsid w:val="00E17EF0"/>
    <w:rsid w:val="00E2066F"/>
    <w:rsid w:val="00E206E1"/>
    <w:rsid w:val="00E2082D"/>
    <w:rsid w:val="00E20911"/>
    <w:rsid w:val="00E20BEE"/>
    <w:rsid w:val="00E21034"/>
    <w:rsid w:val="00E21531"/>
    <w:rsid w:val="00E21908"/>
    <w:rsid w:val="00E21EB4"/>
    <w:rsid w:val="00E22106"/>
    <w:rsid w:val="00E229DC"/>
    <w:rsid w:val="00E22E64"/>
    <w:rsid w:val="00E2334B"/>
    <w:rsid w:val="00E2374B"/>
    <w:rsid w:val="00E23866"/>
    <w:rsid w:val="00E238B4"/>
    <w:rsid w:val="00E239E3"/>
    <w:rsid w:val="00E243BA"/>
    <w:rsid w:val="00E24877"/>
    <w:rsid w:val="00E24BA0"/>
    <w:rsid w:val="00E25313"/>
    <w:rsid w:val="00E25D53"/>
    <w:rsid w:val="00E261BA"/>
    <w:rsid w:val="00E268C5"/>
    <w:rsid w:val="00E26B7B"/>
    <w:rsid w:val="00E27307"/>
    <w:rsid w:val="00E27774"/>
    <w:rsid w:val="00E306A4"/>
    <w:rsid w:val="00E30FEB"/>
    <w:rsid w:val="00E311AF"/>
    <w:rsid w:val="00E3126C"/>
    <w:rsid w:val="00E312C0"/>
    <w:rsid w:val="00E312F1"/>
    <w:rsid w:val="00E326F8"/>
    <w:rsid w:val="00E32D7A"/>
    <w:rsid w:val="00E332BE"/>
    <w:rsid w:val="00E33345"/>
    <w:rsid w:val="00E3379F"/>
    <w:rsid w:val="00E33E16"/>
    <w:rsid w:val="00E342C3"/>
    <w:rsid w:val="00E3434C"/>
    <w:rsid w:val="00E34690"/>
    <w:rsid w:val="00E348AA"/>
    <w:rsid w:val="00E34AA5"/>
    <w:rsid w:val="00E34BAF"/>
    <w:rsid w:val="00E34BDC"/>
    <w:rsid w:val="00E34CFF"/>
    <w:rsid w:val="00E34DDE"/>
    <w:rsid w:val="00E35104"/>
    <w:rsid w:val="00E357B0"/>
    <w:rsid w:val="00E36032"/>
    <w:rsid w:val="00E36645"/>
    <w:rsid w:val="00E3685D"/>
    <w:rsid w:val="00E36AA8"/>
    <w:rsid w:val="00E36CD5"/>
    <w:rsid w:val="00E40641"/>
    <w:rsid w:val="00E406F4"/>
    <w:rsid w:val="00E410C4"/>
    <w:rsid w:val="00E41702"/>
    <w:rsid w:val="00E4199F"/>
    <w:rsid w:val="00E42327"/>
    <w:rsid w:val="00E42397"/>
    <w:rsid w:val="00E434A8"/>
    <w:rsid w:val="00E43582"/>
    <w:rsid w:val="00E4396B"/>
    <w:rsid w:val="00E44440"/>
    <w:rsid w:val="00E44515"/>
    <w:rsid w:val="00E4455D"/>
    <w:rsid w:val="00E447B6"/>
    <w:rsid w:val="00E449F9"/>
    <w:rsid w:val="00E44B10"/>
    <w:rsid w:val="00E44C1F"/>
    <w:rsid w:val="00E4606F"/>
    <w:rsid w:val="00E46146"/>
    <w:rsid w:val="00E46155"/>
    <w:rsid w:val="00E46659"/>
    <w:rsid w:val="00E46C15"/>
    <w:rsid w:val="00E4740D"/>
    <w:rsid w:val="00E4759C"/>
    <w:rsid w:val="00E47D11"/>
    <w:rsid w:val="00E5002E"/>
    <w:rsid w:val="00E505F8"/>
    <w:rsid w:val="00E50D49"/>
    <w:rsid w:val="00E52143"/>
    <w:rsid w:val="00E52758"/>
    <w:rsid w:val="00E5287C"/>
    <w:rsid w:val="00E531C7"/>
    <w:rsid w:val="00E53D2F"/>
    <w:rsid w:val="00E5425E"/>
    <w:rsid w:val="00E54C08"/>
    <w:rsid w:val="00E54F94"/>
    <w:rsid w:val="00E559F2"/>
    <w:rsid w:val="00E55A65"/>
    <w:rsid w:val="00E55BCC"/>
    <w:rsid w:val="00E56C3C"/>
    <w:rsid w:val="00E573EF"/>
    <w:rsid w:val="00E57EBA"/>
    <w:rsid w:val="00E60349"/>
    <w:rsid w:val="00E6049A"/>
    <w:rsid w:val="00E60E9F"/>
    <w:rsid w:val="00E60FF7"/>
    <w:rsid w:val="00E610B1"/>
    <w:rsid w:val="00E61AC7"/>
    <w:rsid w:val="00E62A4F"/>
    <w:rsid w:val="00E62EBE"/>
    <w:rsid w:val="00E62EFD"/>
    <w:rsid w:val="00E637CA"/>
    <w:rsid w:val="00E63D55"/>
    <w:rsid w:val="00E647A0"/>
    <w:rsid w:val="00E64E51"/>
    <w:rsid w:val="00E6547E"/>
    <w:rsid w:val="00E66143"/>
    <w:rsid w:val="00E662F8"/>
    <w:rsid w:val="00E66951"/>
    <w:rsid w:val="00E66B77"/>
    <w:rsid w:val="00E679A8"/>
    <w:rsid w:val="00E67A8E"/>
    <w:rsid w:val="00E70392"/>
    <w:rsid w:val="00E705DA"/>
    <w:rsid w:val="00E71114"/>
    <w:rsid w:val="00E71AA2"/>
    <w:rsid w:val="00E72504"/>
    <w:rsid w:val="00E727A9"/>
    <w:rsid w:val="00E727D1"/>
    <w:rsid w:val="00E72EFC"/>
    <w:rsid w:val="00E73F63"/>
    <w:rsid w:val="00E740CA"/>
    <w:rsid w:val="00E74768"/>
    <w:rsid w:val="00E74816"/>
    <w:rsid w:val="00E74AF4"/>
    <w:rsid w:val="00E74C90"/>
    <w:rsid w:val="00E75792"/>
    <w:rsid w:val="00E7608C"/>
    <w:rsid w:val="00E7696B"/>
    <w:rsid w:val="00E77978"/>
    <w:rsid w:val="00E81B5C"/>
    <w:rsid w:val="00E81F7C"/>
    <w:rsid w:val="00E820AE"/>
    <w:rsid w:val="00E82EA5"/>
    <w:rsid w:val="00E82FCB"/>
    <w:rsid w:val="00E832FD"/>
    <w:rsid w:val="00E833FC"/>
    <w:rsid w:val="00E836B9"/>
    <w:rsid w:val="00E84335"/>
    <w:rsid w:val="00E84A62"/>
    <w:rsid w:val="00E84CC7"/>
    <w:rsid w:val="00E85C37"/>
    <w:rsid w:val="00E862BC"/>
    <w:rsid w:val="00E864B9"/>
    <w:rsid w:val="00E86BBA"/>
    <w:rsid w:val="00E86C13"/>
    <w:rsid w:val="00E86EAF"/>
    <w:rsid w:val="00E8700E"/>
    <w:rsid w:val="00E870DD"/>
    <w:rsid w:val="00E87785"/>
    <w:rsid w:val="00E87AAA"/>
    <w:rsid w:val="00E87E79"/>
    <w:rsid w:val="00E87F87"/>
    <w:rsid w:val="00E91438"/>
    <w:rsid w:val="00E914F1"/>
    <w:rsid w:val="00E9179D"/>
    <w:rsid w:val="00E91BC7"/>
    <w:rsid w:val="00E91E2F"/>
    <w:rsid w:val="00E923DA"/>
    <w:rsid w:val="00E9248C"/>
    <w:rsid w:val="00E939AE"/>
    <w:rsid w:val="00E93A9C"/>
    <w:rsid w:val="00E93B62"/>
    <w:rsid w:val="00E94E9D"/>
    <w:rsid w:val="00E95173"/>
    <w:rsid w:val="00E9533A"/>
    <w:rsid w:val="00E953EE"/>
    <w:rsid w:val="00E954A6"/>
    <w:rsid w:val="00E95885"/>
    <w:rsid w:val="00E95DF8"/>
    <w:rsid w:val="00E9672A"/>
    <w:rsid w:val="00E967DF"/>
    <w:rsid w:val="00E9680B"/>
    <w:rsid w:val="00E96A41"/>
    <w:rsid w:val="00E9753B"/>
    <w:rsid w:val="00E97F40"/>
    <w:rsid w:val="00EA0194"/>
    <w:rsid w:val="00EA0ECC"/>
    <w:rsid w:val="00EA233C"/>
    <w:rsid w:val="00EA299E"/>
    <w:rsid w:val="00EA2A42"/>
    <w:rsid w:val="00EA2B84"/>
    <w:rsid w:val="00EA2F2F"/>
    <w:rsid w:val="00EA3123"/>
    <w:rsid w:val="00EA39A5"/>
    <w:rsid w:val="00EA3FB2"/>
    <w:rsid w:val="00EA4153"/>
    <w:rsid w:val="00EA41F6"/>
    <w:rsid w:val="00EA4201"/>
    <w:rsid w:val="00EA46E6"/>
    <w:rsid w:val="00EA4F8E"/>
    <w:rsid w:val="00EA5289"/>
    <w:rsid w:val="00EA5872"/>
    <w:rsid w:val="00EA5979"/>
    <w:rsid w:val="00EA5CCB"/>
    <w:rsid w:val="00EA5EC7"/>
    <w:rsid w:val="00EA6311"/>
    <w:rsid w:val="00EA69CB"/>
    <w:rsid w:val="00EA6C64"/>
    <w:rsid w:val="00EA6D53"/>
    <w:rsid w:val="00EA6F5B"/>
    <w:rsid w:val="00EB0444"/>
    <w:rsid w:val="00EB15FB"/>
    <w:rsid w:val="00EB1669"/>
    <w:rsid w:val="00EB221C"/>
    <w:rsid w:val="00EB2697"/>
    <w:rsid w:val="00EB3445"/>
    <w:rsid w:val="00EB375F"/>
    <w:rsid w:val="00EB3C87"/>
    <w:rsid w:val="00EB4230"/>
    <w:rsid w:val="00EB4343"/>
    <w:rsid w:val="00EB457E"/>
    <w:rsid w:val="00EB49E7"/>
    <w:rsid w:val="00EB5BF5"/>
    <w:rsid w:val="00EB5F44"/>
    <w:rsid w:val="00EB6569"/>
    <w:rsid w:val="00EB68F2"/>
    <w:rsid w:val="00EB6A1F"/>
    <w:rsid w:val="00EB6AAC"/>
    <w:rsid w:val="00EB7376"/>
    <w:rsid w:val="00EB7928"/>
    <w:rsid w:val="00EC06F2"/>
    <w:rsid w:val="00EC1011"/>
    <w:rsid w:val="00EC1361"/>
    <w:rsid w:val="00EC154B"/>
    <w:rsid w:val="00EC16D3"/>
    <w:rsid w:val="00EC1E77"/>
    <w:rsid w:val="00EC1F92"/>
    <w:rsid w:val="00EC221E"/>
    <w:rsid w:val="00EC34BF"/>
    <w:rsid w:val="00EC3713"/>
    <w:rsid w:val="00EC3F4D"/>
    <w:rsid w:val="00EC41A7"/>
    <w:rsid w:val="00EC4292"/>
    <w:rsid w:val="00EC449B"/>
    <w:rsid w:val="00EC4644"/>
    <w:rsid w:val="00EC48BE"/>
    <w:rsid w:val="00EC4A73"/>
    <w:rsid w:val="00EC504F"/>
    <w:rsid w:val="00EC5D96"/>
    <w:rsid w:val="00EC667A"/>
    <w:rsid w:val="00EC669A"/>
    <w:rsid w:val="00EC6A77"/>
    <w:rsid w:val="00EC6DAB"/>
    <w:rsid w:val="00EC70BD"/>
    <w:rsid w:val="00EC7184"/>
    <w:rsid w:val="00EC7707"/>
    <w:rsid w:val="00EC78D3"/>
    <w:rsid w:val="00EC7956"/>
    <w:rsid w:val="00ED0143"/>
    <w:rsid w:val="00ED0455"/>
    <w:rsid w:val="00ED0730"/>
    <w:rsid w:val="00ED091B"/>
    <w:rsid w:val="00ED0C9F"/>
    <w:rsid w:val="00ED0E4F"/>
    <w:rsid w:val="00ED1616"/>
    <w:rsid w:val="00ED1812"/>
    <w:rsid w:val="00ED1B3D"/>
    <w:rsid w:val="00ED1D26"/>
    <w:rsid w:val="00ED22AB"/>
    <w:rsid w:val="00ED23A1"/>
    <w:rsid w:val="00ED24B6"/>
    <w:rsid w:val="00ED2656"/>
    <w:rsid w:val="00ED2D06"/>
    <w:rsid w:val="00ED3148"/>
    <w:rsid w:val="00ED33F9"/>
    <w:rsid w:val="00ED359F"/>
    <w:rsid w:val="00ED36BF"/>
    <w:rsid w:val="00ED3B3C"/>
    <w:rsid w:val="00ED3E8F"/>
    <w:rsid w:val="00ED5489"/>
    <w:rsid w:val="00ED586E"/>
    <w:rsid w:val="00ED5B97"/>
    <w:rsid w:val="00ED5E18"/>
    <w:rsid w:val="00ED6C32"/>
    <w:rsid w:val="00ED7027"/>
    <w:rsid w:val="00ED7483"/>
    <w:rsid w:val="00ED7706"/>
    <w:rsid w:val="00ED7A1D"/>
    <w:rsid w:val="00ED7B4B"/>
    <w:rsid w:val="00ED7BC7"/>
    <w:rsid w:val="00EE07C1"/>
    <w:rsid w:val="00EE0998"/>
    <w:rsid w:val="00EE16B8"/>
    <w:rsid w:val="00EE2E74"/>
    <w:rsid w:val="00EE3182"/>
    <w:rsid w:val="00EE34AF"/>
    <w:rsid w:val="00EE3850"/>
    <w:rsid w:val="00EE3BCE"/>
    <w:rsid w:val="00EE3C1E"/>
    <w:rsid w:val="00EE3D33"/>
    <w:rsid w:val="00EE3F8F"/>
    <w:rsid w:val="00EE415E"/>
    <w:rsid w:val="00EE4191"/>
    <w:rsid w:val="00EE4197"/>
    <w:rsid w:val="00EE48ED"/>
    <w:rsid w:val="00EE492B"/>
    <w:rsid w:val="00EE4935"/>
    <w:rsid w:val="00EE4A3D"/>
    <w:rsid w:val="00EE508A"/>
    <w:rsid w:val="00EE5650"/>
    <w:rsid w:val="00EE6065"/>
    <w:rsid w:val="00EE62E3"/>
    <w:rsid w:val="00EE6668"/>
    <w:rsid w:val="00EE6712"/>
    <w:rsid w:val="00EE7787"/>
    <w:rsid w:val="00EE7AAD"/>
    <w:rsid w:val="00EE7EE6"/>
    <w:rsid w:val="00EF11E2"/>
    <w:rsid w:val="00EF1279"/>
    <w:rsid w:val="00EF176D"/>
    <w:rsid w:val="00EF18D8"/>
    <w:rsid w:val="00EF1F8C"/>
    <w:rsid w:val="00EF263C"/>
    <w:rsid w:val="00EF2A14"/>
    <w:rsid w:val="00EF39E2"/>
    <w:rsid w:val="00EF3E06"/>
    <w:rsid w:val="00EF4AE2"/>
    <w:rsid w:val="00EF505D"/>
    <w:rsid w:val="00EF5931"/>
    <w:rsid w:val="00EF620F"/>
    <w:rsid w:val="00EF69E4"/>
    <w:rsid w:val="00EF6A07"/>
    <w:rsid w:val="00EF6DD9"/>
    <w:rsid w:val="00EF6DE2"/>
    <w:rsid w:val="00EF7385"/>
    <w:rsid w:val="00EF78AD"/>
    <w:rsid w:val="00EF7B77"/>
    <w:rsid w:val="00EF7C62"/>
    <w:rsid w:val="00F005FA"/>
    <w:rsid w:val="00F00949"/>
    <w:rsid w:val="00F00A47"/>
    <w:rsid w:val="00F00FB8"/>
    <w:rsid w:val="00F0110C"/>
    <w:rsid w:val="00F014AA"/>
    <w:rsid w:val="00F019FA"/>
    <w:rsid w:val="00F01AB2"/>
    <w:rsid w:val="00F02073"/>
    <w:rsid w:val="00F02B47"/>
    <w:rsid w:val="00F0307F"/>
    <w:rsid w:val="00F03B96"/>
    <w:rsid w:val="00F03D67"/>
    <w:rsid w:val="00F047DC"/>
    <w:rsid w:val="00F04817"/>
    <w:rsid w:val="00F04AB4"/>
    <w:rsid w:val="00F04FE1"/>
    <w:rsid w:val="00F05101"/>
    <w:rsid w:val="00F05A9E"/>
    <w:rsid w:val="00F05F04"/>
    <w:rsid w:val="00F06874"/>
    <w:rsid w:val="00F06964"/>
    <w:rsid w:val="00F071CF"/>
    <w:rsid w:val="00F072B9"/>
    <w:rsid w:val="00F0734E"/>
    <w:rsid w:val="00F075C4"/>
    <w:rsid w:val="00F10A51"/>
    <w:rsid w:val="00F10B87"/>
    <w:rsid w:val="00F10CA3"/>
    <w:rsid w:val="00F11460"/>
    <w:rsid w:val="00F11948"/>
    <w:rsid w:val="00F119BA"/>
    <w:rsid w:val="00F11B70"/>
    <w:rsid w:val="00F11B84"/>
    <w:rsid w:val="00F11B9A"/>
    <w:rsid w:val="00F124F0"/>
    <w:rsid w:val="00F128F2"/>
    <w:rsid w:val="00F131DE"/>
    <w:rsid w:val="00F13286"/>
    <w:rsid w:val="00F138BE"/>
    <w:rsid w:val="00F13A31"/>
    <w:rsid w:val="00F13A3C"/>
    <w:rsid w:val="00F1412A"/>
    <w:rsid w:val="00F144A6"/>
    <w:rsid w:val="00F1472D"/>
    <w:rsid w:val="00F14878"/>
    <w:rsid w:val="00F14979"/>
    <w:rsid w:val="00F14DC6"/>
    <w:rsid w:val="00F14E91"/>
    <w:rsid w:val="00F14FFF"/>
    <w:rsid w:val="00F15589"/>
    <w:rsid w:val="00F15E04"/>
    <w:rsid w:val="00F1604F"/>
    <w:rsid w:val="00F166D8"/>
    <w:rsid w:val="00F167E3"/>
    <w:rsid w:val="00F16BA2"/>
    <w:rsid w:val="00F1737B"/>
    <w:rsid w:val="00F176F7"/>
    <w:rsid w:val="00F1790B"/>
    <w:rsid w:val="00F179C3"/>
    <w:rsid w:val="00F17B58"/>
    <w:rsid w:val="00F17E82"/>
    <w:rsid w:val="00F17FD3"/>
    <w:rsid w:val="00F20279"/>
    <w:rsid w:val="00F21488"/>
    <w:rsid w:val="00F21533"/>
    <w:rsid w:val="00F21BBA"/>
    <w:rsid w:val="00F21DA7"/>
    <w:rsid w:val="00F2240A"/>
    <w:rsid w:val="00F22922"/>
    <w:rsid w:val="00F23BBB"/>
    <w:rsid w:val="00F23D5C"/>
    <w:rsid w:val="00F244B5"/>
    <w:rsid w:val="00F24E6E"/>
    <w:rsid w:val="00F25068"/>
    <w:rsid w:val="00F25275"/>
    <w:rsid w:val="00F25ACC"/>
    <w:rsid w:val="00F25D31"/>
    <w:rsid w:val="00F25E73"/>
    <w:rsid w:val="00F26583"/>
    <w:rsid w:val="00F26E4E"/>
    <w:rsid w:val="00F2726E"/>
    <w:rsid w:val="00F27AE0"/>
    <w:rsid w:val="00F301E2"/>
    <w:rsid w:val="00F3029E"/>
    <w:rsid w:val="00F3038C"/>
    <w:rsid w:val="00F30BFD"/>
    <w:rsid w:val="00F329F8"/>
    <w:rsid w:val="00F32A2B"/>
    <w:rsid w:val="00F340B3"/>
    <w:rsid w:val="00F34E8B"/>
    <w:rsid w:val="00F350D1"/>
    <w:rsid w:val="00F3550E"/>
    <w:rsid w:val="00F35698"/>
    <w:rsid w:val="00F360B7"/>
    <w:rsid w:val="00F362EE"/>
    <w:rsid w:val="00F3663C"/>
    <w:rsid w:val="00F369A4"/>
    <w:rsid w:val="00F36B67"/>
    <w:rsid w:val="00F376EA"/>
    <w:rsid w:val="00F377C2"/>
    <w:rsid w:val="00F401E9"/>
    <w:rsid w:val="00F40807"/>
    <w:rsid w:val="00F412D3"/>
    <w:rsid w:val="00F41BC1"/>
    <w:rsid w:val="00F42626"/>
    <w:rsid w:val="00F42C36"/>
    <w:rsid w:val="00F42CB3"/>
    <w:rsid w:val="00F43709"/>
    <w:rsid w:val="00F443F6"/>
    <w:rsid w:val="00F44651"/>
    <w:rsid w:val="00F459DF"/>
    <w:rsid w:val="00F45C21"/>
    <w:rsid w:val="00F4613B"/>
    <w:rsid w:val="00F4628B"/>
    <w:rsid w:val="00F46925"/>
    <w:rsid w:val="00F46BAE"/>
    <w:rsid w:val="00F47029"/>
    <w:rsid w:val="00F475C4"/>
    <w:rsid w:val="00F47805"/>
    <w:rsid w:val="00F47BB9"/>
    <w:rsid w:val="00F50145"/>
    <w:rsid w:val="00F5055F"/>
    <w:rsid w:val="00F50F39"/>
    <w:rsid w:val="00F50F90"/>
    <w:rsid w:val="00F51219"/>
    <w:rsid w:val="00F5175E"/>
    <w:rsid w:val="00F51C78"/>
    <w:rsid w:val="00F5281A"/>
    <w:rsid w:val="00F54969"/>
    <w:rsid w:val="00F54B06"/>
    <w:rsid w:val="00F54D40"/>
    <w:rsid w:val="00F550FE"/>
    <w:rsid w:val="00F55547"/>
    <w:rsid w:val="00F564D0"/>
    <w:rsid w:val="00F5688B"/>
    <w:rsid w:val="00F5700C"/>
    <w:rsid w:val="00F5712E"/>
    <w:rsid w:val="00F57A45"/>
    <w:rsid w:val="00F57BFB"/>
    <w:rsid w:val="00F57D11"/>
    <w:rsid w:val="00F57D4E"/>
    <w:rsid w:val="00F57D91"/>
    <w:rsid w:val="00F57DAA"/>
    <w:rsid w:val="00F607EC"/>
    <w:rsid w:val="00F611AA"/>
    <w:rsid w:val="00F61819"/>
    <w:rsid w:val="00F61E2A"/>
    <w:rsid w:val="00F62239"/>
    <w:rsid w:val="00F630E5"/>
    <w:rsid w:val="00F645D4"/>
    <w:rsid w:val="00F64A22"/>
    <w:rsid w:val="00F64A31"/>
    <w:rsid w:val="00F64D89"/>
    <w:rsid w:val="00F65197"/>
    <w:rsid w:val="00F661AA"/>
    <w:rsid w:val="00F6677A"/>
    <w:rsid w:val="00F66912"/>
    <w:rsid w:val="00F676B2"/>
    <w:rsid w:val="00F7006A"/>
    <w:rsid w:val="00F7054E"/>
    <w:rsid w:val="00F707C3"/>
    <w:rsid w:val="00F70DAF"/>
    <w:rsid w:val="00F71898"/>
    <w:rsid w:val="00F71DF0"/>
    <w:rsid w:val="00F71E6C"/>
    <w:rsid w:val="00F72283"/>
    <w:rsid w:val="00F729AE"/>
    <w:rsid w:val="00F72DF6"/>
    <w:rsid w:val="00F72FB2"/>
    <w:rsid w:val="00F74098"/>
    <w:rsid w:val="00F743EE"/>
    <w:rsid w:val="00F74A70"/>
    <w:rsid w:val="00F750A7"/>
    <w:rsid w:val="00F755CA"/>
    <w:rsid w:val="00F77E66"/>
    <w:rsid w:val="00F77FEA"/>
    <w:rsid w:val="00F801C5"/>
    <w:rsid w:val="00F802F4"/>
    <w:rsid w:val="00F8064C"/>
    <w:rsid w:val="00F8105A"/>
    <w:rsid w:val="00F817EC"/>
    <w:rsid w:val="00F81E0C"/>
    <w:rsid w:val="00F81E6C"/>
    <w:rsid w:val="00F82286"/>
    <w:rsid w:val="00F823D2"/>
    <w:rsid w:val="00F824AB"/>
    <w:rsid w:val="00F83513"/>
    <w:rsid w:val="00F839B7"/>
    <w:rsid w:val="00F83D2D"/>
    <w:rsid w:val="00F83EC4"/>
    <w:rsid w:val="00F85B24"/>
    <w:rsid w:val="00F85D17"/>
    <w:rsid w:val="00F86273"/>
    <w:rsid w:val="00F86299"/>
    <w:rsid w:val="00F862EC"/>
    <w:rsid w:val="00F8643E"/>
    <w:rsid w:val="00F864AE"/>
    <w:rsid w:val="00F86585"/>
    <w:rsid w:val="00F86588"/>
    <w:rsid w:val="00F8758F"/>
    <w:rsid w:val="00F87997"/>
    <w:rsid w:val="00F87D0C"/>
    <w:rsid w:val="00F905D8"/>
    <w:rsid w:val="00F9168C"/>
    <w:rsid w:val="00F9193B"/>
    <w:rsid w:val="00F91E6C"/>
    <w:rsid w:val="00F924B6"/>
    <w:rsid w:val="00F92FA6"/>
    <w:rsid w:val="00F9363F"/>
    <w:rsid w:val="00F93B69"/>
    <w:rsid w:val="00F94B5E"/>
    <w:rsid w:val="00F94F2B"/>
    <w:rsid w:val="00F94FC7"/>
    <w:rsid w:val="00F955E0"/>
    <w:rsid w:val="00F9615C"/>
    <w:rsid w:val="00F97189"/>
    <w:rsid w:val="00F9724A"/>
    <w:rsid w:val="00F97439"/>
    <w:rsid w:val="00F974BA"/>
    <w:rsid w:val="00F976F8"/>
    <w:rsid w:val="00F97BFB"/>
    <w:rsid w:val="00F97CFE"/>
    <w:rsid w:val="00FA00DE"/>
    <w:rsid w:val="00FA08A4"/>
    <w:rsid w:val="00FA08BB"/>
    <w:rsid w:val="00FA107E"/>
    <w:rsid w:val="00FA15AC"/>
    <w:rsid w:val="00FA1A4A"/>
    <w:rsid w:val="00FA23B1"/>
    <w:rsid w:val="00FA27E4"/>
    <w:rsid w:val="00FA28A6"/>
    <w:rsid w:val="00FA28FB"/>
    <w:rsid w:val="00FA381E"/>
    <w:rsid w:val="00FA40A3"/>
    <w:rsid w:val="00FA4A9B"/>
    <w:rsid w:val="00FA4B28"/>
    <w:rsid w:val="00FA4CB7"/>
    <w:rsid w:val="00FA555A"/>
    <w:rsid w:val="00FA59B5"/>
    <w:rsid w:val="00FA5DEB"/>
    <w:rsid w:val="00FA6513"/>
    <w:rsid w:val="00FA67CE"/>
    <w:rsid w:val="00FA684B"/>
    <w:rsid w:val="00FA6E3F"/>
    <w:rsid w:val="00FA716E"/>
    <w:rsid w:val="00FA7A32"/>
    <w:rsid w:val="00FB0773"/>
    <w:rsid w:val="00FB0F43"/>
    <w:rsid w:val="00FB108A"/>
    <w:rsid w:val="00FB1443"/>
    <w:rsid w:val="00FB158F"/>
    <w:rsid w:val="00FB1A27"/>
    <w:rsid w:val="00FB3E1F"/>
    <w:rsid w:val="00FB3E45"/>
    <w:rsid w:val="00FB4141"/>
    <w:rsid w:val="00FB41F7"/>
    <w:rsid w:val="00FB4504"/>
    <w:rsid w:val="00FB46CF"/>
    <w:rsid w:val="00FB476B"/>
    <w:rsid w:val="00FB4900"/>
    <w:rsid w:val="00FB5164"/>
    <w:rsid w:val="00FB560A"/>
    <w:rsid w:val="00FB57D2"/>
    <w:rsid w:val="00FB5A23"/>
    <w:rsid w:val="00FB6411"/>
    <w:rsid w:val="00FB73FE"/>
    <w:rsid w:val="00FB780A"/>
    <w:rsid w:val="00FB7ADC"/>
    <w:rsid w:val="00FC006E"/>
    <w:rsid w:val="00FC0D05"/>
    <w:rsid w:val="00FC1AD9"/>
    <w:rsid w:val="00FC2369"/>
    <w:rsid w:val="00FC2613"/>
    <w:rsid w:val="00FC27DE"/>
    <w:rsid w:val="00FC2E00"/>
    <w:rsid w:val="00FC30C8"/>
    <w:rsid w:val="00FC346E"/>
    <w:rsid w:val="00FC3C7A"/>
    <w:rsid w:val="00FC3CE0"/>
    <w:rsid w:val="00FC4A82"/>
    <w:rsid w:val="00FC4FB5"/>
    <w:rsid w:val="00FC5030"/>
    <w:rsid w:val="00FC517D"/>
    <w:rsid w:val="00FC51D3"/>
    <w:rsid w:val="00FC5A62"/>
    <w:rsid w:val="00FC5BE8"/>
    <w:rsid w:val="00FC5C21"/>
    <w:rsid w:val="00FC68A0"/>
    <w:rsid w:val="00FC6AD0"/>
    <w:rsid w:val="00FC6F4C"/>
    <w:rsid w:val="00FC71F2"/>
    <w:rsid w:val="00FC77F1"/>
    <w:rsid w:val="00FC78AD"/>
    <w:rsid w:val="00FC7C97"/>
    <w:rsid w:val="00FC7FC6"/>
    <w:rsid w:val="00FD0390"/>
    <w:rsid w:val="00FD0C48"/>
    <w:rsid w:val="00FD0D03"/>
    <w:rsid w:val="00FD0E7E"/>
    <w:rsid w:val="00FD1384"/>
    <w:rsid w:val="00FD17AD"/>
    <w:rsid w:val="00FD1A26"/>
    <w:rsid w:val="00FD276A"/>
    <w:rsid w:val="00FD29E4"/>
    <w:rsid w:val="00FD2E0A"/>
    <w:rsid w:val="00FD2F72"/>
    <w:rsid w:val="00FD34F3"/>
    <w:rsid w:val="00FD3740"/>
    <w:rsid w:val="00FD37C5"/>
    <w:rsid w:val="00FD3829"/>
    <w:rsid w:val="00FD3886"/>
    <w:rsid w:val="00FD3DAF"/>
    <w:rsid w:val="00FD424C"/>
    <w:rsid w:val="00FD4C44"/>
    <w:rsid w:val="00FD51DE"/>
    <w:rsid w:val="00FD5844"/>
    <w:rsid w:val="00FD656E"/>
    <w:rsid w:val="00FD6A62"/>
    <w:rsid w:val="00FD6FF3"/>
    <w:rsid w:val="00FD74C0"/>
    <w:rsid w:val="00FD7713"/>
    <w:rsid w:val="00FD7AFE"/>
    <w:rsid w:val="00FD7EBA"/>
    <w:rsid w:val="00FE04AF"/>
    <w:rsid w:val="00FE0E4C"/>
    <w:rsid w:val="00FE1E4A"/>
    <w:rsid w:val="00FE241E"/>
    <w:rsid w:val="00FE254C"/>
    <w:rsid w:val="00FE34BB"/>
    <w:rsid w:val="00FE36B8"/>
    <w:rsid w:val="00FE3AAE"/>
    <w:rsid w:val="00FE4CEE"/>
    <w:rsid w:val="00FE5654"/>
    <w:rsid w:val="00FE6435"/>
    <w:rsid w:val="00FE6484"/>
    <w:rsid w:val="00FE65DD"/>
    <w:rsid w:val="00FE670E"/>
    <w:rsid w:val="00FE6F5D"/>
    <w:rsid w:val="00FE7696"/>
    <w:rsid w:val="00FE79F3"/>
    <w:rsid w:val="00FE7A87"/>
    <w:rsid w:val="00FE7E67"/>
    <w:rsid w:val="00FF0BFC"/>
    <w:rsid w:val="00FF0CF7"/>
    <w:rsid w:val="00FF1233"/>
    <w:rsid w:val="00FF16B3"/>
    <w:rsid w:val="00FF1C2B"/>
    <w:rsid w:val="00FF2423"/>
    <w:rsid w:val="00FF2A9B"/>
    <w:rsid w:val="00FF3950"/>
    <w:rsid w:val="00FF3A08"/>
    <w:rsid w:val="00FF3A97"/>
    <w:rsid w:val="00FF3FA4"/>
    <w:rsid w:val="00FF4723"/>
    <w:rsid w:val="00FF4E30"/>
    <w:rsid w:val="00FF553B"/>
    <w:rsid w:val="00FF567C"/>
    <w:rsid w:val="00FF669E"/>
    <w:rsid w:val="00FF682D"/>
    <w:rsid w:val="00FF6C5C"/>
    <w:rsid w:val="00FF7B85"/>
    <w:rsid w:val="00FF7C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739768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60E97"/>
    <w:rPr>
      <w:rFonts w:ascii="Times New Roman" w:hAnsi="Times New Roman"/>
    </w:rPr>
  </w:style>
  <w:style w:type="paragraph" w:styleId="Heading1">
    <w:name w:val="heading 1"/>
    <w:basedOn w:val="Normal"/>
    <w:next w:val="Normal"/>
    <w:link w:val="Heading1Char"/>
    <w:autoRedefine/>
    <w:qFormat/>
    <w:rsid w:val="00D60E97"/>
    <w:pPr>
      <w:keepNext/>
      <w:spacing w:before="240" w:after="60" w:line="480" w:lineRule="auto"/>
      <w:outlineLvl w:val="0"/>
    </w:pPr>
    <w:rPr>
      <w:rFonts w:cs="Arial"/>
      <w:b/>
      <w:bCs/>
      <w:kern w:val="32"/>
      <w:sz w:val="32"/>
      <w:szCs w:val="32"/>
    </w:rPr>
  </w:style>
  <w:style w:type="paragraph" w:styleId="Heading2">
    <w:name w:val="heading 2"/>
    <w:basedOn w:val="Normal"/>
    <w:next w:val="Normal"/>
    <w:link w:val="Heading2Char"/>
    <w:autoRedefine/>
    <w:qFormat/>
    <w:rsid w:val="00D60E97"/>
    <w:pPr>
      <w:keepNext/>
      <w:spacing w:before="240" w:after="60" w:line="480" w:lineRule="auto"/>
      <w:outlineLvl w:val="1"/>
    </w:pPr>
    <w:rPr>
      <w:rFonts w:cs="Arial"/>
      <w:bCs/>
      <w:i/>
      <w:iCs/>
      <w:sz w:val="28"/>
      <w:szCs w:val="28"/>
    </w:rPr>
  </w:style>
  <w:style w:type="paragraph" w:styleId="Heading3">
    <w:name w:val="heading 3"/>
    <w:basedOn w:val="Normal"/>
    <w:next w:val="Normal"/>
    <w:link w:val="Heading3Char"/>
    <w:autoRedefine/>
    <w:qFormat/>
    <w:rsid w:val="00D60E97"/>
    <w:pPr>
      <w:keepNext/>
      <w:spacing w:before="240" w:after="60" w:line="480" w:lineRule="auto"/>
      <w:outlineLvl w:val="2"/>
    </w:pPr>
    <w:rPr>
      <w:rFonts w:cs="Arial"/>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60E97"/>
    <w:rPr>
      <w:rFonts w:ascii="Times New Roman" w:hAnsi="Times New Roman" w:cs="Arial"/>
      <w:b/>
      <w:bCs/>
      <w:kern w:val="32"/>
      <w:sz w:val="32"/>
      <w:szCs w:val="32"/>
    </w:rPr>
  </w:style>
  <w:style w:type="character" w:customStyle="1" w:styleId="Heading2Char">
    <w:name w:val="Heading 2 Char"/>
    <w:link w:val="Heading2"/>
    <w:rsid w:val="00D60E97"/>
    <w:rPr>
      <w:rFonts w:ascii="Times New Roman" w:hAnsi="Times New Roman" w:cs="Arial"/>
      <w:bCs/>
      <w:i/>
      <w:iCs/>
      <w:sz w:val="28"/>
      <w:szCs w:val="28"/>
    </w:rPr>
  </w:style>
  <w:style w:type="character" w:customStyle="1" w:styleId="Heading3Char">
    <w:name w:val="Heading 3 Char"/>
    <w:link w:val="Heading3"/>
    <w:rsid w:val="00D60E97"/>
    <w:rPr>
      <w:rFonts w:ascii="Times New Roman" w:hAnsi="Times New Roman" w:cs="Arial"/>
      <w:bCs/>
      <w:szCs w:val="26"/>
      <w:u w:val="single"/>
    </w:rPr>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3z0">
    <w:name w:val="WW8Num3z0"/>
    <w:rPr>
      <w:rFonts w:ascii="Symbol" w:hAnsi="Symbol" w:cs="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Arial"/>
    </w:rPr>
  </w:style>
  <w:style w:type="character" w:customStyle="1" w:styleId="WW8Num5z2">
    <w:name w:val="WW8Num5z2"/>
    <w:rPr>
      <w:rFonts w:ascii="Wingdings" w:hAnsi="Wingdings" w:cs="Wingdings"/>
    </w:rPr>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rPr>
      <w:rFonts w:ascii="Symbol" w:hAnsi="Symbol" w:cs="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WW8Num8z0">
    <w:name w:val="WW8Num8z0"/>
    <w:rPr>
      <w:rFonts w:ascii="Symbol" w:hAnsi="Symbol" w:cs="Symbol"/>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10z0">
    <w:name w:val="WW8Num10z0"/>
    <w:rPr>
      <w:rFonts w:ascii="Symbol" w:hAnsi="Symbol" w:cs="Symbol"/>
    </w:rPr>
  </w:style>
  <w:style w:type="character" w:customStyle="1" w:styleId="WW8Num10z1">
    <w:name w:val="WW8Num10z1"/>
    <w:rPr>
      <w:rFonts w:ascii="Courier New" w:hAnsi="Courier New" w:cs="Arial"/>
    </w:rPr>
  </w:style>
  <w:style w:type="character" w:customStyle="1" w:styleId="WW8Num10z2">
    <w:name w:val="WW8Num10z2"/>
    <w:rPr>
      <w:rFonts w:ascii="Wingdings" w:hAnsi="Wingdings" w:cs="Wingdings"/>
    </w:rPr>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0">
    <w:name w:val="WW8Num15z0"/>
    <w:rPr>
      <w:rFonts w:ascii="Symbol" w:hAnsi="Symbol" w:cs="Symbol"/>
    </w:rPr>
  </w:style>
  <w:style w:type="character" w:customStyle="1" w:styleId="WW8Num15z1">
    <w:name w:val="WW8Num15z1"/>
    <w:rPr>
      <w:rFonts w:ascii="Courier New" w:hAnsi="Courier New" w:cs="Arial"/>
    </w:rPr>
  </w:style>
  <w:style w:type="character" w:customStyle="1" w:styleId="WW8Num15z2">
    <w:name w:val="WW8Num15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7z0">
    <w:name w:val="WW8Num17z0"/>
    <w:rPr>
      <w:rFonts w:ascii="Symbol" w:hAnsi="Symbol" w:cs="Symbol"/>
    </w:rPr>
  </w:style>
  <w:style w:type="character" w:customStyle="1" w:styleId="WW8Num17z1">
    <w:name w:val="WW8Num17z1"/>
    <w:rPr>
      <w:rFonts w:ascii="Courier New" w:hAnsi="Courier New" w:cs="Arial"/>
    </w:rPr>
  </w:style>
  <w:style w:type="character" w:customStyle="1" w:styleId="WW8Num17z2">
    <w:name w:val="WW8Num17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Absatz-Standardschriftart">
    <w:name w:val="WW-Absatz-Standardschriftart"/>
  </w:style>
  <w:style w:type="character" w:customStyle="1" w:styleId="WW-DefaultParagraphFont">
    <w:name w:val="WW-Default Paragraph Font"/>
  </w:style>
  <w:style w:type="character" w:customStyle="1" w:styleId="TitleChar">
    <w:name w:val="Title Char"/>
    <w:link w:val="Title"/>
    <w:rsid w:val="00D60E97"/>
    <w:rPr>
      <w:rFonts w:ascii="Times New Roman" w:hAnsi="Times New Roman" w:cs="Arial"/>
      <w:b/>
      <w:bCs/>
      <w:kern w:val="28"/>
      <w:sz w:val="32"/>
      <w:szCs w:val="32"/>
    </w:rPr>
  </w:style>
  <w:style w:type="paragraph" w:styleId="Title">
    <w:name w:val="Title"/>
    <w:basedOn w:val="Normal"/>
    <w:link w:val="TitleChar"/>
    <w:qFormat/>
    <w:rsid w:val="00D60E97"/>
    <w:pPr>
      <w:spacing w:before="240" w:after="60" w:line="480" w:lineRule="auto"/>
      <w:jc w:val="center"/>
      <w:outlineLvl w:val="0"/>
    </w:pPr>
    <w:rPr>
      <w:rFonts w:cs="Arial"/>
      <w:b/>
      <w:bCs/>
      <w:kern w:val="28"/>
      <w:sz w:val="32"/>
      <w:szCs w:val="32"/>
    </w:rPr>
  </w:style>
  <w:style w:type="character" w:styleId="Strong">
    <w:name w:val="Strong"/>
    <w:rPr>
      <w:b/>
    </w:rPr>
  </w:style>
  <w:style w:type="character" w:styleId="Hyperlink">
    <w:name w:val="Hyperlink"/>
  </w:style>
  <w:style w:type="character" w:customStyle="1" w:styleId="EndnoteTextChar">
    <w:name w:val="Endnote Text Char"/>
  </w:style>
  <w:style w:type="character" w:customStyle="1" w:styleId="EndnoteCharacters">
    <w:name w:val="Endnote Characters"/>
    <w:rPr>
      <w:vertAlign w:val="superscript"/>
    </w:rPr>
  </w:style>
  <w:style w:type="character" w:styleId="EndnoteReference">
    <w:name w:val="endnote reference"/>
    <w:rPr>
      <w:vertAlign w:val="superscript"/>
    </w:rPr>
  </w:style>
  <w:style w:type="character" w:styleId="FootnoteReference">
    <w:name w:val="footnote reference"/>
    <w:rPr>
      <w:vertAlign w:val="superscript"/>
    </w:rPr>
  </w:style>
  <w:style w:type="character" w:customStyle="1" w:styleId="FootnoteCharacters">
    <w:name w:val="Footnote Characters"/>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uiPriority w:val="35"/>
    <w:semiHidden/>
    <w:unhideWhenUsed/>
    <w:qFormat/>
    <w:pPr>
      <w:spacing w:after="200"/>
    </w:pPr>
    <w:rPr>
      <w:b/>
      <w:bCs/>
      <w:color w:val="4F81BD"/>
      <w:sz w:val="18"/>
      <w:szCs w:val="18"/>
    </w:rPr>
  </w:style>
  <w:style w:type="paragraph" w:customStyle="1" w:styleId="Index">
    <w:name w:val="Index"/>
    <w:basedOn w:val="Normal"/>
    <w:pPr>
      <w:suppressLineNumbers/>
    </w:pPr>
    <w:rPr>
      <w:rFonts w:cs="Mangal"/>
    </w:rPr>
  </w:style>
  <w:style w:type="paragraph" w:styleId="Subtitle">
    <w:name w:val="Subtitle"/>
    <w:basedOn w:val="Heading"/>
    <w:next w:val="BodyText"/>
    <w:pPr>
      <w:jc w:val="center"/>
    </w:pPr>
  </w:style>
  <w:style w:type="paragraph" w:styleId="NormalWeb">
    <w:name w:val="Normal (Web)"/>
    <w:basedOn w:val="Normal"/>
  </w:style>
  <w:style w:type="paragraph" w:styleId="EndnoteText">
    <w:name w:val="endnote text"/>
    <w:basedOn w:val="Normal"/>
  </w:style>
  <w:style w:type="character" w:customStyle="1" w:styleId="ssens">
    <w:name w:val="ssens"/>
    <w:rsid w:val="00D15CC5"/>
  </w:style>
  <w:style w:type="character" w:customStyle="1" w:styleId="st">
    <w:name w:val="st"/>
    <w:rsid w:val="00301140"/>
  </w:style>
  <w:style w:type="paragraph" w:styleId="Footer">
    <w:name w:val="footer"/>
    <w:basedOn w:val="Normal"/>
    <w:link w:val="FooterChar"/>
    <w:uiPriority w:val="99"/>
    <w:unhideWhenUsed/>
    <w:rsid w:val="00EE4191"/>
    <w:pPr>
      <w:tabs>
        <w:tab w:val="center" w:pos="4320"/>
        <w:tab w:val="right" w:pos="8640"/>
      </w:tabs>
    </w:pPr>
  </w:style>
  <w:style w:type="character" w:customStyle="1" w:styleId="FooterChar">
    <w:name w:val="Footer Char"/>
    <w:link w:val="Footer"/>
    <w:uiPriority w:val="99"/>
    <w:rsid w:val="00EE4191"/>
    <w:rPr>
      <w:rFonts w:ascii="Times New Roman" w:hAnsi="Times New Roman"/>
      <w:sz w:val="24"/>
      <w:szCs w:val="24"/>
    </w:rPr>
  </w:style>
  <w:style w:type="character" w:styleId="PageNumber">
    <w:name w:val="page number"/>
    <w:uiPriority w:val="99"/>
    <w:semiHidden/>
    <w:unhideWhenUsed/>
    <w:rsid w:val="00EE4191"/>
  </w:style>
  <w:style w:type="paragraph" w:styleId="Revision">
    <w:name w:val="Revision"/>
    <w:hidden/>
    <w:uiPriority w:val="99"/>
    <w:semiHidden/>
    <w:rsid w:val="003A1C9C"/>
    <w:rPr>
      <w:rFonts w:ascii="Times New Roman" w:hAnsi="Times New Roman"/>
    </w:rPr>
  </w:style>
  <w:style w:type="paragraph" w:customStyle="1" w:styleId="EndNoteBibliographyTitle">
    <w:name w:val="EndNote Bibliography Title"/>
    <w:basedOn w:val="Normal"/>
    <w:rsid w:val="000409DD"/>
    <w:pPr>
      <w:jc w:val="center"/>
    </w:pPr>
  </w:style>
  <w:style w:type="paragraph" w:customStyle="1" w:styleId="EndNoteBibliography">
    <w:name w:val="EndNote Bibliography"/>
    <w:basedOn w:val="Normal"/>
    <w:rsid w:val="000409DD"/>
  </w:style>
  <w:style w:type="paragraph" w:styleId="FootnoteText">
    <w:name w:val="footnote text"/>
    <w:basedOn w:val="Normal"/>
    <w:link w:val="FootnoteTextChar"/>
    <w:uiPriority w:val="99"/>
    <w:unhideWhenUsed/>
    <w:rsid w:val="00D6167B"/>
  </w:style>
  <w:style w:type="character" w:customStyle="1" w:styleId="FootnoteTextChar">
    <w:name w:val="Footnote Text Char"/>
    <w:basedOn w:val="DefaultParagraphFont"/>
    <w:link w:val="FootnoteText"/>
    <w:uiPriority w:val="99"/>
    <w:rsid w:val="00D6167B"/>
    <w:rPr>
      <w:rFonts w:ascii="Times New Roman" w:hAnsi="Times New Roman"/>
      <w:sz w:val="24"/>
      <w:szCs w:val="24"/>
    </w:rPr>
  </w:style>
  <w:style w:type="paragraph" w:styleId="BalloonText">
    <w:name w:val="Balloon Text"/>
    <w:basedOn w:val="Normal"/>
    <w:link w:val="BalloonTextChar"/>
    <w:uiPriority w:val="99"/>
    <w:semiHidden/>
    <w:unhideWhenUsed/>
    <w:rsid w:val="005509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992"/>
    <w:rPr>
      <w:rFonts w:ascii="Lucida Grande" w:hAnsi="Lucida Grande" w:cs="Lucida Grande"/>
      <w:sz w:val="18"/>
      <w:szCs w:val="18"/>
    </w:rPr>
  </w:style>
  <w:style w:type="paragraph" w:styleId="ListParagraph">
    <w:name w:val="List Paragraph"/>
    <w:basedOn w:val="Normal"/>
    <w:uiPriority w:val="34"/>
    <w:rsid w:val="00094CC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60E97"/>
    <w:rPr>
      <w:rFonts w:ascii="Times New Roman" w:hAnsi="Times New Roman"/>
    </w:rPr>
  </w:style>
  <w:style w:type="paragraph" w:styleId="Heading1">
    <w:name w:val="heading 1"/>
    <w:basedOn w:val="Normal"/>
    <w:next w:val="Normal"/>
    <w:link w:val="Heading1Char"/>
    <w:autoRedefine/>
    <w:qFormat/>
    <w:rsid w:val="00D60E97"/>
    <w:pPr>
      <w:keepNext/>
      <w:spacing w:before="240" w:after="60" w:line="480" w:lineRule="auto"/>
      <w:outlineLvl w:val="0"/>
    </w:pPr>
    <w:rPr>
      <w:rFonts w:cs="Arial"/>
      <w:b/>
      <w:bCs/>
      <w:kern w:val="32"/>
      <w:sz w:val="32"/>
      <w:szCs w:val="32"/>
    </w:rPr>
  </w:style>
  <w:style w:type="paragraph" w:styleId="Heading2">
    <w:name w:val="heading 2"/>
    <w:basedOn w:val="Normal"/>
    <w:next w:val="Normal"/>
    <w:link w:val="Heading2Char"/>
    <w:autoRedefine/>
    <w:qFormat/>
    <w:rsid w:val="00D60E97"/>
    <w:pPr>
      <w:keepNext/>
      <w:spacing w:before="240" w:after="60" w:line="480" w:lineRule="auto"/>
      <w:outlineLvl w:val="1"/>
    </w:pPr>
    <w:rPr>
      <w:rFonts w:cs="Arial"/>
      <w:bCs/>
      <w:i/>
      <w:iCs/>
      <w:sz w:val="28"/>
      <w:szCs w:val="28"/>
    </w:rPr>
  </w:style>
  <w:style w:type="paragraph" w:styleId="Heading3">
    <w:name w:val="heading 3"/>
    <w:basedOn w:val="Normal"/>
    <w:next w:val="Normal"/>
    <w:link w:val="Heading3Char"/>
    <w:autoRedefine/>
    <w:qFormat/>
    <w:rsid w:val="00D60E97"/>
    <w:pPr>
      <w:keepNext/>
      <w:spacing w:before="240" w:after="60" w:line="480" w:lineRule="auto"/>
      <w:outlineLvl w:val="2"/>
    </w:pPr>
    <w:rPr>
      <w:rFonts w:cs="Arial"/>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60E97"/>
    <w:rPr>
      <w:rFonts w:ascii="Times New Roman" w:hAnsi="Times New Roman" w:cs="Arial"/>
      <w:b/>
      <w:bCs/>
      <w:kern w:val="32"/>
      <w:sz w:val="32"/>
      <w:szCs w:val="32"/>
    </w:rPr>
  </w:style>
  <w:style w:type="character" w:customStyle="1" w:styleId="Heading2Char">
    <w:name w:val="Heading 2 Char"/>
    <w:link w:val="Heading2"/>
    <w:rsid w:val="00D60E97"/>
    <w:rPr>
      <w:rFonts w:ascii="Times New Roman" w:hAnsi="Times New Roman" w:cs="Arial"/>
      <w:bCs/>
      <w:i/>
      <w:iCs/>
      <w:sz w:val="28"/>
      <w:szCs w:val="28"/>
    </w:rPr>
  </w:style>
  <w:style w:type="character" w:customStyle="1" w:styleId="Heading3Char">
    <w:name w:val="Heading 3 Char"/>
    <w:link w:val="Heading3"/>
    <w:rsid w:val="00D60E97"/>
    <w:rPr>
      <w:rFonts w:ascii="Times New Roman" w:hAnsi="Times New Roman" w:cs="Arial"/>
      <w:bCs/>
      <w:szCs w:val="26"/>
      <w:u w:val="single"/>
    </w:rPr>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3z0">
    <w:name w:val="WW8Num3z0"/>
    <w:rPr>
      <w:rFonts w:ascii="Symbol" w:hAnsi="Symbol" w:cs="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5z0">
    <w:name w:val="WW8Num5z0"/>
    <w:rPr>
      <w:rFonts w:ascii="Symbol" w:hAnsi="Symbol" w:cs="Symbol"/>
    </w:rPr>
  </w:style>
  <w:style w:type="character" w:customStyle="1" w:styleId="WW8Num5z1">
    <w:name w:val="WW8Num5z1"/>
    <w:rPr>
      <w:rFonts w:ascii="Courier New" w:hAnsi="Courier New" w:cs="Arial"/>
    </w:rPr>
  </w:style>
  <w:style w:type="character" w:customStyle="1" w:styleId="WW8Num5z2">
    <w:name w:val="WW8Num5z2"/>
    <w:rPr>
      <w:rFonts w:ascii="Wingdings" w:hAnsi="Wingdings" w:cs="Wingdings"/>
    </w:rPr>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rPr>
      <w:rFonts w:ascii="Symbol" w:hAnsi="Symbol" w:cs="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cs="Wingdings"/>
    </w:rPr>
  </w:style>
  <w:style w:type="character" w:customStyle="1" w:styleId="WW8Num8z0">
    <w:name w:val="WW8Num8z0"/>
    <w:rPr>
      <w:rFonts w:ascii="Symbol" w:hAnsi="Symbol" w:cs="Symbol"/>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10z0">
    <w:name w:val="WW8Num10z0"/>
    <w:rPr>
      <w:rFonts w:ascii="Symbol" w:hAnsi="Symbol" w:cs="Symbol"/>
    </w:rPr>
  </w:style>
  <w:style w:type="character" w:customStyle="1" w:styleId="WW8Num10z1">
    <w:name w:val="WW8Num10z1"/>
    <w:rPr>
      <w:rFonts w:ascii="Courier New" w:hAnsi="Courier New" w:cs="Arial"/>
    </w:rPr>
  </w:style>
  <w:style w:type="character" w:customStyle="1" w:styleId="WW8Num10z2">
    <w:name w:val="WW8Num10z2"/>
    <w:rPr>
      <w:rFonts w:ascii="Wingdings" w:hAnsi="Wingdings" w:cs="Wingdings"/>
    </w:rPr>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0">
    <w:name w:val="WW8Num15z0"/>
    <w:rPr>
      <w:rFonts w:ascii="Symbol" w:hAnsi="Symbol" w:cs="Symbol"/>
    </w:rPr>
  </w:style>
  <w:style w:type="character" w:customStyle="1" w:styleId="WW8Num15z1">
    <w:name w:val="WW8Num15z1"/>
    <w:rPr>
      <w:rFonts w:ascii="Courier New" w:hAnsi="Courier New" w:cs="Arial"/>
    </w:rPr>
  </w:style>
  <w:style w:type="character" w:customStyle="1" w:styleId="WW8Num15z2">
    <w:name w:val="WW8Num15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7z0">
    <w:name w:val="WW8Num17z0"/>
    <w:rPr>
      <w:rFonts w:ascii="Symbol" w:hAnsi="Symbol" w:cs="Symbol"/>
    </w:rPr>
  </w:style>
  <w:style w:type="character" w:customStyle="1" w:styleId="WW8Num17z1">
    <w:name w:val="WW8Num17z1"/>
    <w:rPr>
      <w:rFonts w:ascii="Courier New" w:hAnsi="Courier New" w:cs="Arial"/>
    </w:rPr>
  </w:style>
  <w:style w:type="character" w:customStyle="1" w:styleId="WW8Num17z2">
    <w:name w:val="WW8Num17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Absatz-Standardschriftart">
    <w:name w:val="WW-Absatz-Standardschriftart"/>
  </w:style>
  <w:style w:type="character" w:customStyle="1" w:styleId="WW-DefaultParagraphFont">
    <w:name w:val="WW-Default Paragraph Font"/>
  </w:style>
  <w:style w:type="character" w:customStyle="1" w:styleId="TitleChar">
    <w:name w:val="Title Char"/>
    <w:link w:val="Title"/>
    <w:rsid w:val="00D60E97"/>
    <w:rPr>
      <w:rFonts w:ascii="Times New Roman" w:hAnsi="Times New Roman" w:cs="Arial"/>
      <w:b/>
      <w:bCs/>
      <w:kern w:val="28"/>
      <w:sz w:val="32"/>
      <w:szCs w:val="32"/>
    </w:rPr>
  </w:style>
  <w:style w:type="paragraph" w:styleId="Title">
    <w:name w:val="Title"/>
    <w:basedOn w:val="Normal"/>
    <w:link w:val="TitleChar"/>
    <w:qFormat/>
    <w:rsid w:val="00D60E97"/>
    <w:pPr>
      <w:spacing w:before="240" w:after="60" w:line="480" w:lineRule="auto"/>
      <w:jc w:val="center"/>
      <w:outlineLvl w:val="0"/>
    </w:pPr>
    <w:rPr>
      <w:rFonts w:cs="Arial"/>
      <w:b/>
      <w:bCs/>
      <w:kern w:val="28"/>
      <w:sz w:val="32"/>
      <w:szCs w:val="32"/>
    </w:rPr>
  </w:style>
  <w:style w:type="character" w:styleId="Strong">
    <w:name w:val="Strong"/>
    <w:rPr>
      <w:b/>
    </w:rPr>
  </w:style>
  <w:style w:type="character" w:styleId="Hyperlink">
    <w:name w:val="Hyperlink"/>
  </w:style>
  <w:style w:type="character" w:customStyle="1" w:styleId="EndnoteTextChar">
    <w:name w:val="Endnote Text Char"/>
  </w:style>
  <w:style w:type="character" w:customStyle="1" w:styleId="EndnoteCharacters">
    <w:name w:val="Endnote Characters"/>
    <w:rPr>
      <w:vertAlign w:val="superscript"/>
    </w:rPr>
  </w:style>
  <w:style w:type="character" w:styleId="EndnoteReference">
    <w:name w:val="endnote reference"/>
    <w:rPr>
      <w:vertAlign w:val="superscript"/>
    </w:rPr>
  </w:style>
  <w:style w:type="character" w:styleId="FootnoteReference">
    <w:name w:val="footnote reference"/>
    <w:rPr>
      <w:vertAlign w:val="superscript"/>
    </w:rPr>
  </w:style>
  <w:style w:type="character" w:customStyle="1" w:styleId="FootnoteCharacters">
    <w:name w:val="Footnote Characters"/>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uiPriority w:val="35"/>
    <w:semiHidden/>
    <w:unhideWhenUsed/>
    <w:qFormat/>
    <w:pPr>
      <w:spacing w:after="200"/>
    </w:pPr>
    <w:rPr>
      <w:b/>
      <w:bCs/>
      <w:color w:val="4F81BD"/>
      <w:sz w:val="18"/>
      <w:szCs w:val="18"/>
    </w:rPr>
  </w:style>
  <w:style w:type="paragraph" w:customStyle="1" w:styleId="Index">
    <w:name w:val="Index"/>
    <w:basedOn w:val="Normal"/>
    <w:pPr>
      <w:suppressLineNumbers/>
    </w:pPr>
    <w:rPr>
      <w:rFonts w:cs="Mangal"/>
    </w:rPr>
  </w:style>
  <w:style w:type="paragraph" w:styleId="Subtitle">
    <w:name w:val="Subtitle"/>
    <w:basedOn w:val="Heading"/>
    <w:next w:val="BodyText"/>
    <w:pPr>
      <w:jc w:val="center"/>
    </w:pPr>
  </w:style>
  <w:style w:type="paragraph" w:styleId="NormalWeb">
    <w:name w:val="Normal (Web)"/>
    <w:basedOn w:val="Normal"/>
  </w:style>
  <w:style w:type="paragraph" w:styleId="EndnoteText">
    <w:name w:val="endnote text"/>
    <w:basedOn w:val="Normal"/>
  </w:style>
  <w:style w:type="character" w:customStyle="1" w:styleId="ssens">
    <w:name w:val="ssens"/>
    <w:rsid w:val="00D15CC5"/>
  </w:style>
  <w:style w:type="character" w:customStyle="1" w:styleId="st">
    <w:name w:val="st"/>
    <w:rsid w:val="00301140"/>
  </w:style>
  <w:style w:type="paragraph" w:styleId="Footer">
    <w:name w:val="footer"/>
    <w:basedOn w:val="Normal"/>
    <w:link w:val="FooterChar"/>
    <w:uiPriority w:val="99"/>
    <w:unhideWhenUsed/>
    <w:rsid w:val="00EE4191"/>
    <w:pPr>
      <w:tabs>
        <w:tab w:val="center" w:pos="4320"/>
        <w:tab w:val="right" w:pos="8640"/>
      </w:tabs>
    </w:pPr>
  </w:style>
  <w:style w:type="character" w:customStyle="1" w:styleId="FooterChar">
    <w:name w:val="Footer Char"/>
    <w:link w:val="Footer"/>
    <w:uiPriority w:val="99"/>
    <w:rsid w:val="00EE4191"/>
    <w:rPr>
      <w:rFonts w:ascii="Times New Roman" w:hAnsi="Times New Roman"/>
      <w:sz w:val="24"/>
      <w:szCs w:val="24"/>
    </w:rPr>
  </w:style>
  <w:style w:type="character" w:styleId="PageNumber">
    <w:name w:val="page number"/>
    <w:uiPriority w:val="99"/>
    <w:semiHidden/>
    <w:unhideWhenUsed/>
    <w:rsid w:val="00EE4191"/>
  </w:style>
  <w:style w:type="paragraph" w:styleId="Revision">
    <w:name w:val="Revision"/>
    <w:hidden/>
    <w:uiPriority w:val="99"/>
    <w:semiHidden/>
    <w:rsid w:val="003A1C9C"/>
    <w:rPr>
      <w:rFonts w:ascii="Times New Roman" w:hAnsi="Times New Roman"/>
    </w:rPr>
  </w:style>
  <w:style w:type="paragraph" w:customStyle="1" w:styleId="EndNoteBibliographyTitle">
    <w:name w:val="EndNote Bibliography Title"/>
    <w:basedOn w:val="Normal"/>
    <w:rsid w:val="000409DD"/>
    <w:pPr>
      <w:jc w:val="center"/>
    </w:pPr>
  </w:style>
  <w:style w:type="paragraph" w:customStyle="1" w:styleId="EndNoteBibliography">
    <w:name w:val="EndNote Bibliography"/>
    <w:basedOn w:val="Normal"/>
    <w:rsid w:val="000409DD"/>
  </w:style>
  <w:style w:type="paragraph" w:styleId="FootnoteText">
    <w:name w:val="footnote text"/>
    <w:basedOn w:val="Normal"/>
    <w:link w:val="FootnoteTextChar"/>
    <w:uiPriority w:val="99"/>
    <w:unhideWhenUsed/>
    <w:rsid w:val="00D6167B"/>
  </w:style>
  <w:style w:type="character" w:customStyle="1" w:styleId="FootnoteTextChar">
    <w:name w:val="Footnote Text Char"/>
    <w:basedOn w:val="DefaultParagraphFont"/>
    <w:link w:val="FootnoteText"/>
    <w:uiPriority w:val="99"/>
    <w:rsid w:val="00D6167B"/>
    <w:rPr>
      <w:rFonts w:ascii="Times New Roman" w:hAnsi="Times New Roman"/>
      <w:sz w:val="24"/>
      <w:szCs w:val="24"/>
    </w:rPr>
  </w:style>
  <w:style w:type="paragraph" w:styleId="BalloonText">
    <w:name w:val="Balloon Text"/>
    <w:basedOn w:val="Normal"/>
    <w:link w:val="BalloonTextChar"/>
    <w:uiPriority w:val="99"/>
    <w:semiHidden/>
    <w:unhideWhenUsed/>
    <w:rsid w:val="005509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992"/>
    <w:rPr>
      <w:rFonts w:ascii="Lucida Grande" w:hAnsi="Lucida Grande" w:cs="Lucida Grande"/>
      <w:sz w:val="18"/>
      <w:szCs w:val="18"/>
    </w:rPr>
  </w:style>
  <w:style w:type="paragraph" w:styleId="ListParagraph">
    <w:name w:val="List Paragraph"/>
    <w:basedOn w:val="Normal"/>
    <w:uiPriority w:val="34"/>
    <w:rsid w:val="00094C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78381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1</TotalTime>
  <Pages>39</Pages>
  <Words>21198</Words>
  <Characters>120835</Characters>
  <Application>Microsoft Macintosh Word</Application>
  <DocSecurity>0</DocSecurity>
  <Lines>1006</Lines>
  <Paragraphs>283</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The Claims We Pass On: How Misconceptions about Prehistory Affect Modern Politic</vt:lpstr>
      <vt:lpstr>1. The Nature and Method of this Project</vt:lpstr>
      <vt:lpstr>2. The Hobbesian Hypothesis</vt:lpstr>
      <vt:lpstr>    Later skepticism about and repetition of the Hobbesian hypothesis</vt:lpstr>
      <vt:lpstr>    The possibility of bracketing the issue of stateless societies</vt:lpstr>
      <vt:lpstr>3. The Lockean Hypothesis and a Combined Hypothesis</vt:lpstr>
      <vt:lpstr>    Later skepticism about and repetition of the Lockean hypothesis</vt:lpstr>
      <vt:lpstr>    Appeal common prejudice</vt:lpstr>
      <vt:lpstr>4. Evidence for and against the Hobbesian-Lockean Hypothesis</vt:lpstr>
      <vt:lpstr>    An ad hoc welfare comparison</vt:lpstr>
    </vt:vector>
  </TitlesOfParts>
  <Company>Georgetown University</Company>
  <LinksUpToDate>false</LinksUpToDate>
  <CharactersWithSpaces>141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Widerquist</dc:creator>
  <cp:keywords/>
  <dc:description/>
  <cp:lastModifiedBy>Karl Widerquist</cp:lastModifiedBy>
  <cp:revision>15</cp:revision>
  <dcterms:created xsi:type="dcterms:W3CDTF">2015-05-20T22:34:00Z</dcterms:created>
  <dcterms:modified xsi:type="dcterms:W3CDTF">2015-06-3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Chicago 16th B&lt;/Style&gt;&lt;LeftDelim&gt;{&lt;/LeftDelim&gt;&lt;RightDelim&gt;}&lt;/RightDelim&gt;&lt;FontName&gt;Times New Roman&lt;/FontName&gt;&lt;FontSize&gt;12&lt;/FontSize&gt;&lt;ReflistTitle&gt;&lt;/ReflistTitle&gt;&lt;StartingRefnum&gt;1&lt;/StartingRefnum&gt;&lt;FirstLineIndent&gt;0&lt;/FirstLineIndent&gt;&lt;Hanging</vt:lpwstr>
  </property>
  <property fmtid="{D5CDD505-2E9C-101B-9397-08002B2CF9AE}" pid="4" name="EN.Libraries">
    <vt:lpwstr>&lt;Libraries&gt;&lt;item db-id="evwd9vwepx9tsle9eeavwxao2tvzszf5dsav"&gt;Karls library--2012&lt;record-ids&gt;&lt;item&gt;516&lt;/item&gt;&lt;item&gt;517&lt;/item&gt;&lt;item&gt;518&lt;/item&gt;&lt;item&gt;527&lt;/item&gt;&lt;item&gt;528&lt;/item&gt;&lt;item&gt;543&lt;/item&gt;&lt;item&gt;545&lt;/item&gt;&lt;item&gt;547&lt;/item&gt;&lt;item&gt;550&lt;/item&gt;&lt;item&gt;551&lt;/item&gt;&lt;i</vt:lpwstr>
  </property>
</Properties>
</file>